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00B07D71" w:rsidRPr="006A7D30">
              <w:rPr>
                <w:rFonts w:eastAsia="Calibri"/>
                <w:szCs w:val="22"/>
              </w:rPr>
              <w:t>,</w:t>
            </w:r>
          </w:p>
          <w:p w14:paraId="5371A223" w14:textId="722357AA" w:rsidR="00306B2D" w:rsidRPr="006A7D30" w:rsidRDefault="002E236B" w:rsidP="00851304">
            <w:pPr>
              <w:rPr>
                <w:rFonts w:eastAsia="Calibri"/>
                <w:szCs w:val="22"/>
              </w:rPr>
            </w:pPr>
            <w:r>
              <w:rPr>
                <w:rFonts w:eastAsia="Calibri"/>
                <w:szCs w:val="22"/>
              </w:rPr>
              <w:t>Ph.D. (Computer Science)</w:t>
            </w: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00B07D71" w:rsidRPr="006A7D30">
              <w:rPr>
                <w:rFonts w:eastAsia="Calibri"/>
                <w:szCs w:val="22"/>
              </w:rPr>
              <w:t>,</w:t>
            </w:r>
          </w:p>
          <w:p w14:paraId="6BED2AA9" w14:textId="77777777" w:rsidR="00306B2D" w:rsidRPr="006A7D30" w:rsidRDefault="00306B2D" w:rsidP="00306B2D">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19A81FBA" w:rsidR="00306B2D" w:rsidRPr="00112FD0" w:rsidRDefault="00215BAA" w:rsidP="00306B2D">
            <w:pPr>
              <w:autoSpaceDE w:val="0"/>
              <w:autoSpaceDN w:val="0"/>
              <w:ind w:right="-142"/>
            </w:pPr>
            <w:r>
              <w:t xml:space="preserve">Prof. </w:t>
            </w:r>
            <w:proofErr w:type="spellStart"/>
            <w:r>
              <w:t>Patcharee</w:t>
            </w:r>
            <w:proofErr w:type="spellEnd"/>
            <w:r>
              <w:t xml:space="preserve"> </w:t>
            </w:r>
            <w:proofErr w:type="spellStart"/>
            <w:r>
              <w:t>Lertrit</w:t>
            </w:r>
            <w:proofErr w:type="spellEnd"/>
            <w:r w:rsidR="00532F60" w:rsidRPr="006A7D30">
              <w:rPr>
                <w:rFonts w:eastAsia="Calibri"/>
                <w:szCs w:val="22"/>
              </w:rPr>
              <w:t>,</w:t>
            </w:r>
            <w:r w:rsidR="00306B2D" w:rsidRPr="002B1912">
              <w:rPr>
                <w:cs/>
                <w:lang w:val="en-GB"/>
              </w:rPr>
              <w:t xml:space="preserve"> </w:t>
            </w:r>
            <w:r w:rsidR="00306B2D" w:rsidRPr="002B1912">
              <w:rPr>
                <w:color w:val="FF0000"/>
              </w:rPr>
              <w:br/>
            </w:r>
            <w:r w:rsidR="00306B2D" w:rsidRPr="00112FD0">
              <w:t xml:space="preserve">M.D., Ph.D. (Biochemistry) </w:t>
            </w:r>
          </w:p>
          <w:p w14:paraId="1A00EC19" w14:textId="77777777" w:rsidR="00306B2D" w:rsidRPr="00112FD0" w:rsidRDefault="00306B2D" w:rsidP="00306B2D">
            <w:pPr>
              <w:autoSpaceDE w:val="0"/>
              <w:autoSpaceDN w:val="0"/>
              <w:ind w:right="-142"/>
            </w:pPr>
            <w:r w:rsidRPr="00112FD0">
              <w:t>Dean</w:t>
            </w:r>
          </w:p>
          <w:p w14:paraId="306E33CE" w14:textId="77777777" w:rsidR="00306B2D" w:rsidRPr="00112FD0" w:rsidRDefault="00306B2D" w:rsidP="00306B2D">
            <w:pPr>
              <w:autoSpaceDE w:val="0"/>
              <w:autoSpaceDN w:val="0"/>
              <w:ind w:right="-142"/>
            </w:pPr>
            <w:r w:rsidRPr="00112FD0">
              <w:t xml:space="preserve">Faculty of Graduate Studies </w:t>
            </w:r>
          </w:p>
          <w:p w14:paraId="3E15A11D" w14:textId="0EC62C92" w:rsidR="00CD2711" w:rsidRPr="006A7D30" w:rsidRDefault="00306B2D" w:rsidP="00306B2D">
            <w:pPr>
              <w:spacing w:before="10" w:after="10"/>
              <w:contextualSpacing/>
              <w:rPr>
                <w:rFonts w:eastAsia="Calibri"/>
                <w:b/>
                <w:bCs/>
                <w:sz w:val="28"/>
              </w:rPr>
            </w:pPr>
            <w:r w:rsidRPr="00112FD0">
              <w:t>Mahidol University</w:t>
            </w:r>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7E2143" w:rsidRDefault="00912048" w:rsidP="006C3541">
            <w:pPr>
              <w:rPr>
                <w:rFonts w:eastAsia="Calibri"/>
                <w:color w:val="000000"/>
                <w:sz w:val="16"/>
                <w:szCs w:val="16"/>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7E2143" w:rsidRDefault="00912048" w:rsidP="006C3541">
            <w:pPr>
              <w:spacing w:before="10" w:after="10"/>
              <w:contextualSpacing/>
              <w:rPr>
                <w:rFonts w:eastAsia="Calibri"/>
                <w:b/>
                <w:bCs/>
                <w:sz w:val="10"/>
                <w:szCs w:val="10"/>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Pr="006A7D30">
              <w:rPr>
                <w:rFonts w:eastAsia="Calibri"/>
              </w:rPr>
              <w: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Pr="006A7D30">
              <w:rPr>
                <w:rFonts w:eastAsia="Calibri"/>
                <w:szCs w:val="22"/>
              </w:rPr>
              <w:t>,</w:t>
            </w:r>
          </w:p>
          <w:p w14:paraId="4C178589" w14:textId="4975406E" w:rsidR="00912048" w:rsidRPr="006A7D30" w:rsidRDefault="005263D4" w:rsidP="006C3541">
            <w:pPr>
              <w:rPr>
                <w:rFonts w:eastAsia="Calibri"/>
                <w:szCs w:val="22"/>
              </w:rPr>
            </w:pPr>
            <w:r>
              <w:rPr>
                <w:rFonts w:eastAsia="Calibri"/>
                <w:szCs w:val="22"/>
              </w:rPr>
              <w:t>Ph.D. (Computer Science)</w:t>
            </w: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Pr="006A7D30">
              <w:rPr>
                <w:rFonts w:eastAsia="Calibri"/>
                <w:szCs w:val="22"/>
              </w:rPr>
              <w:t>,</w:t>
            </w:r>
          </w:p>
          <w:p w14:paraId="0AFAB4DA" w14:textId="77777777" w:rsidR="00912048" w:rsidRPr="006A7D30" w:rsidRDefault="00912048" w:rsidP="006C3541">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56B7BE0E" w:rsidR="00912048" w:rsidRPr="00112FD0" w:rsidRDefault="005263D4" w:rsidP="006C3541">
            <w:pPr>
              <w:autoSpaceDE w:val="0"/>
              <w:autoSpaceDN w:val="0"/>
              <w:ind w:right="-142"/>
            </w:pPr>
            <w:r>
              <w:t xml:space="preserve">Prof. </w:t>
            </w:r>
            <w:proofErr w:type="spellStart"/>
            <w:r>
              <w:t>Patcharee</w:t>
            </w:r>
            <w:proofErr w:type="spellEnd"/>
            <w:r>
              <w:t xml:space="preserve"> </w:t>
            </w:r>
            <w:proofErr w:type="spellStart"/>
            <w:r>
              <w:t>Lertrit</w:t>
            </w:r>
            <w:proofErr w:type="spellEnd"/>
            <w:r w:rsidRPr="006A7D30">
              <w:rPr>
                <w:rFonts w:eastAsia="Calibri"/>
                <w:szCs w:val="22"/>
              </w:rPr>
              <w:t>,</w:t>
            </w:r>
            <w:r w:rsidR="00912048" w:rsidRPr="006A7D30">
              <w:rPr>
                <w:cs/>
                <w:lang w:val="en-GB"/>
              </w:rPr>
              <w:t xml:space="preserve"> </w:t>
            </w:r>
            <w:r w:rsidR="00912048" w:rsidRPr="006A7D30">
              <w:br/>
            </w:r>
            <w:r w:rsidR="00912048" w:rsidRPr="00112FD0">
              <w:t xml:space="preserve">M.D., Ph.D. (Biochemistry) </w:t>
            </w:r>
          </w:p>
          <w:p w14:paraId="0FD88F0D" w14:textId="77777777" w:rsidR="00912048" w:rsidRPr="00112FD0" w:rsidRDefault="00912048" w:rsidP="006C3541">
            <w:pPr>
              <w:autoSpaceDE w:val="0"/>
              <w:autoSpaceDN w:val="0"/>
              <w:ind w:right="-142"/>
            </w:pPr>
            <w:r w:rsidRPr="00112FD0">
              <w:t>Dean</w:t>
            </w:r>
          </w:p>
          <w:p w14:paraId="01F4AAD0" w14:textId="77777777" w:rsidR="00912048" w:rsidRPr="00112FD0" w:rsidRDefault="00912048" w:rsidP="006C3541">
            <w:pPr>
              <w:autoSpaceDE w:val="0"/>
              <w:autoSpaceDN w:val="0"/>
              <w:ind w:right="-142"/>
            </w:pPr>
            <w:r w:rsidRPr="00112FD0">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112FD0">
                  <w:t>Mahidol</w:t>
                </w:r>
              </w:smartTag>
              <w:r w:rsidRPr="00112FD0">
                <w:t xml:space="preserve"> </w:t>
              </w:r>
              <w:smartTag w:uri="urn:schemas-microsoft-com:office:smarttags" w:element="PlaceType">
                <w:r w:rsidRPr="00112FD0">
                  <w:t>University</w:t>
                </w:r>
              </w:smartTag>
            </w:smartTag>
          </w:p>
        </w:tc>
        <w:tc>
          <w:tcPr>
            <w:tcW w:w="4075" w:type="dxa"/>
          </w:tcPr>
          <w:p w14:paraId="27BAC840" w14:textId="438CF084" w:rsidR="00912048" w:rsidRDefault="00912048" w:rsidP="006C3541">
            <w:pPr>
              <w:rPr>
                <w:rFonts w:eastAsia="Calibri"/>
                <w:color w:val="000000"/>
              </w:rPr>
            </w:pPr>
          </w:p>
          <w:p w14:paraId="10F3DE3C" w14:textId="77777777" w:rsidR="007E2143" w:rsidRPr="006A7D30" w:rsidRDefault="007E2143"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bookmarkStart w:id="1" w:name="Acknowledgements"/>
      <w:r w:rsidRPr="008F6A40">
        <w:rPr>
          <w:b/>
          <w:bCs/>
          <w:sz w:val="28"/>
        </w:rPr>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r w:rsidR="00860688" w:rsidRPr="00860688">
        <w:rPr>
          <w:szCs w:val="32"/>
        </w:rPr>
        <w:t>Dr.Assadarat</w:t>
      </w:r>
      <w:proofErr w:type="spell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r w:rsidRPr="006A7D30">
              <w:lastRenderedPageBreak/>
              <w:t>CROSS-ENTERPRISE DOCUMENT SHARING (XDS) IMPLEMENTATION BASED ON BLOCKCHAIN TECHNOLOGY</w:t>
            </w:r>
            <w:r w:rsidR="0008124E" w:rsidRPr="006A7D30">
              <w:t xml:space="preserve"> </w:t>
            </w:r>
          </w:p>
          <w:p w14:paraId="62F0506B" w14:textId="77777777" w:rsidR="0010335F" w:rsidRPr="006A7D30" w:rsidRDefault="0010335F" w:rsidP="0010335F"/>
          <w:p w14:paraId="7EF7E8FB" w14:textId="12967E21" w:rsidR="00CD2711" w:rsidRPr="006A7D30" w:rsidRDefault="0008124E" w:rsidP="0010335F">
            <w:pPr>
              <w:jc w:val="thaiDistribute"/>
            </w:pPr>
            <w:r w:rsidRPr="006A7D30">
              <w:t>PETNATHEAN JULLED 5936474</w:t>
            </w:r>
          </w:p>
          <w:p w14:paraId="384A16AD" w14:textId="77777777" w:rsidR="0010335F" w:rsidRPr="006A7D30" w:rsidRDefault="0010335F" w:rsidP="0010335F">
            <w:pPr>
              <w:jc w:val="thaiDistribute"/>
            </w:pPr>
          </w:p>
          <w:p w14:paraId="4D30216F" w14:textId="2A2E95FE" w:rsidR="00CD2711" w:rsidRPr="006A7D30" w:rsidRDefault="00500B95" w:rsidP="0010335F">
            <w:pPr>
              <w:jc w:val="both"/>
            </w:pPr>
            <w:r w:rsidRPr="006A7D30">
              <w:t>M.Sc. (CYBER SECURITY AND INFORMATION ASSURANCE)</w:t>
            </w:r>
          </w:p>
          <w:p w14:paraId="583D07E4" w14:textId="77777777" w:rsidR="00500B95" w:rsidRPr="006A7D30" w:rsidRDefault="00500B95" w:rsidP="0010335F">
            <w:pPr>
              <w:jc w:val="both"/>
            </w:pPr>
          </w:p>
          <w:p w14:paraId="27B8C608" w14:textId="77777777" w:rsidR="0010335F" w:rsidRPr="006A7D30" w:rsidRDefault="00CD2711" w:rsidP="0010335F">
            <w:pPr>
              <w:jc w:val="thaiDistribute"/>
            </w:pPr>
            <w:r w:rsidRPr="006A7D30">
              <w:t xml:space="preserve">THESIS ADVISORY COMMITTEE: </w:t>
            </w:r>
            <w:r w:rsidR="0010335F" w:rsidRPr="006A7D30">
              <w:t xml:space="preserve">ASSADARAT KHURAT, Ph.D., </w:t>
            </w:r>
          </w:p>
          <w:p w14:paraId="4A7F6BC0" w14:textId="5168231C" w:rsidR="00CD2711" w:rsidRPr="006A7D30" w:rsidRDefault="0010335F" w:rsidP="0010335F">
            <w:pPr>
              <w:jc w:val="thaiDistribute"/>
            </w:pPr>
            <w:r w:rsidRPr="006A7D30">
              <w:t>PATTANASAK MONGKOLWAT, Ph.D., THITINAN TANTIDHAM, Ph.D.</w:t>
            </w:r>
          </w:p>
          <w:p w14:paraId="15558915" w14:textId="77777777" w:rsidR="00CD2711" w:rsidRPr="006A7D30" w:rsidRDefault="00CD2711" w:rsidP="0010335F">
            <w:pPr>
              <w:jc w:val="both"/>
            </w:pPr>
          </w:p>
          <w:p w14:paraId="0D78A66D" w14:textId="77777777" w:rsidR="00CD2711" w:rsidRPr="006A7D30" w:rsidRDefault="00CD2711" w:rsidP="0010335F">
            <w:pPr>
              <w:jc w:val="center"/>
            </w:pPr>
            <w:bookmarkStart w:id="2" w:name="Abstract"/>
            <w:r w:rsidRPr="006A7D30">
              <w:t>ABSTRACT</w:t>
            </w:r>
          </w:p>
          <w:bookmarkEnd w:id="2"/>
          <w:p w14:paraId="4CBA3400" w14:textId="6C0E03AA" w:rsidR="009306D5" w:rsidRPr="006A7D30" w:rsidRDefault="00CD2711" w:rsidP="00500B95">
            <w:pPr>
              <w:pStyle w:val="ListParagraph"/>
              <w:ind w:left="0"/>
              <w:jc w:val="both"/>
            </w:pPr>
            <w:r w:rsidRPr="006A7D30">
              <w:t xml:space="preserve">              </w:t>
            </w:r>
            <w:r w:rsidR="00B22C32" w:rsidRPr="00B22C32">
              <w:t>On the increasing demand for the better quality of healthcare services, there are topics that involve healthcare information technology in terms of operational efficiency. Healthcare information sharing and interoperability between healthcare organizations are one of the major solutions to improve healthcare service quality. But there still many challenges that inhibit solutions to become reality. There found the Integrating Healthcare Enterprise (IHE) initiative to standardize healthcare information sharing methods to address health document sharing issues between different enterprises, Cross-Enterprise Document Sharing (</w:t>
            </w:r>
            <w:proofErr w:type="spellStart"/>
            <w:r w:rsidR="00B22C32" w:rsidRPr="00B22C32">
              <w:t>XDS.b</w:t>
            </w:r>
            <w:proofErr w:type="spellEnd"/>
            <w:r w:rsidR="00B22C32" w:rsidRPr="00B22C32">
              <w:t>) Profile which allows the adopted organizations to share health documents with each other simultaneously.</w:t>
            </w:r>
            <w:r w:rsidR="00544ECD" w:rsidRPr="006A7D30">
              <w:t xml:space="preserve"> </w:t>
            </w:r>
          </w:p>
          <w:p w14:paraId="576530A2" w14:textId="374AE877" w:rsidR="00CD2711" w:rsidRPr="006A7D30" w:rsidRDefault="009306D5" w:rsidP="009306D5">
            <w:pPr>
              <w:pStyle w:val="ListParagraph"/>
              <w:tabs>
                <w:tab w:val="left" w:pos="169"/>
              </w:tabs>
              <w:ind w:left="0"/>
              <w:jc w:val="both"/>
            </w:pPr>
            <w:r w:rsidRPr="006A7D30">
              <w:t xml:space="preserve">                </w:t>
            </w:r>
            <w:r w:rsidR="00B22C32">
              <w:t xml:space="preserve"> </w:t>
            </w:r>
            <w:r w:rsidR="00B22C32" w:rsidRPr="00B22C32">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C2D091B" w:rsidR="001050E1" w:rsidRPr="006A7D30" w:rsidRDefault="001050E1" w:rsidP="001050E1">
            <w:pPr>
              <w:pStyle w:val="ListParagraph"/>
              <w:tabs>
                <w:tab w:val="left" w:pos="169"/>
              </w:tabs>
              <w:ind w:left="0"/>
              <w:jc w:val="both"/>
            </w:pPr>
            <w:r w:rsidRPr="006A7D30">
              <w:t xml:space="preserve">                 </w:t>
            </w:r>
            <w:r w:rsidR="00B22C32" w:rsidRPr="00B22C32">
              <w:t xml:space="preserve">Several research and concepts are proposed about Blockchain technology to solve health information sharing issues. But there still many limitations that prevented Blockchain technology from effectively integrated with data like health information. In this work, we propose another approach for integrating Blockchain technology with health information. IHE </w:t>
            </w:r>
            <w:proofErr w:type="spellStart"/>
            <w:r w:rsidR="00B22C32" w:rsidRPr="00B22C32">
              <w:t>XDS.b</w:t>
            </w:r>
            <w:proofErr w:type="spellEnd"/>
            <w:r w:rsidR="00B22C32" w:rsidRPr="00B22C32">
              <w:t xml:space="preserve"> profile could be used with Blockchain technology to allow health document sharing through the decentralized networks while address cyber-security issues through unique characteristics of Blockchain technology.</w:t>
            </w:r>
          </w:p>
          <w:p w14:paraId="6007A1B3" w14:textId="77777777" w:rsidR="00CD2711" w:rsidRPr="006A7D30" w:rsidRDefault="00CD2711" w:rsidP="0010335F">
            <w:pPr>
              <w:jc w:val="both"/>
            </w:pPr>
          </w:p>
          <w:p w14:paraId="1FD32A9E" w14:textId="616EE591" w:rsidR="00CD2711" w:rsidRPr="006A7D30" w:rsidRDefault="00CD2711" w:rsidP="00682E1C">
            <w:r w:rsidRPr="006A7D30">
              <w:t xml:space="preserve">KEY WORDS: </w:t>
            </w:r>
            <w:r w:rsidR="00682E1C" w:rsidRPr="006A7D30">
              <w:t xml:space="preserve">HEALTH INFORMATION / </w:t>
            </w:r>
            <w:r w:rsidR="00500B95" w:rsidRPr="006A7D30">
              <w:t>INTEROPERABILITY / INFORMATION SH</w:t>
            </w:r>
            <w:r w:rsidR="00682E1C" w:rsidRPr="006A7D30">
              <w:t>ARING /</w:t>
            </w:r>
            <w:r w:rsidR="00500B95" w:rsidRPr="006A7D30">
              <w:t xml:space="preserve"> INFORMATION SECURITY</w:t>
            </w:r>
            <w:r w:rsidR="00682E1C" w:rsidRPr="006A7D30">
              <w:t xml:space="preserve"> / BLOCKCHAIN / SMART CONTRACT</w:t>
            </w:r>
            <w:r w:rsidR="002F082D" w:rsidRPr="006A7D30">
              <w:t xml:space="preserve"> / IHE / XDS</w:t>
            </w:r>
          </w:p>
          <w:p w14:paraId="3DD16D78" w14:textId="77777777" w:rsidR="00500B95" w:rsidRPr="006A7D30" w:rsidRDefault="00500B95" w:rsidP="0010335F">
            <w:pPr>
              <w:jc w:val="thaiDistribute"/>
            </w:pPr>
          </w:p>
          <w:p w14:paraId="26615CE7" w14:textId="77777777" w:rsidR="00CD2711" w:rsidRPr="006A7D30" w:rsidRDefault="00500B95" w:rsidP="0010335F">
            <w:pPr>
              <w:jc w:val="thaiDistribute"/>
            </w:pPr>
            <w:r w:rsidRPr="006A7D30">
              <w:t>40</w:t>
            </w:r>
            <w:r w:rsidR="00CD2711" w:rsidRPr="006A7D30">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F32FF7">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241BB7">
            <w:pPr>
              <w:spacing w:line="360" w:lineRule="auto"/>
              <w:jc w:val="right"/>
              <w:rPr>
                <w:b/>
                <w:bCs/>
                <w:cs/>
              </w:rPr>
            </w:pPr>
            <w:r w:rsidRPr="00FA2708">
              <w:rPr>
                <w:b/>
                <w:bCs/>
              </w:rPr>
              <w:t>Page</w:t>
            </w:r>
          </w:p>
        </w:tc>
      </w:tr>
      <w:tr w:rsidR="00BB2698" w:rsidRPr="00A0013C" w14:paraId="4B83B819" w14:textId="77777777" w:rsidTr="00F32FF7">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29739856"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Acknowledgements \h </w:instrText>
            </w:r>
            <w:r w:rsidRPr="00FA2708">
              <w:rPr>
                <w:b/>
                <w:bCs/>
              </w:rPr>
            </w:r>
            <w:r w:rsidRPr="00FA2708">
              <w:rPr>
                <w:b/>
                <w:bCs/>
              </w:rPr>
              <w:fldChar w:fldCharType="separate"/>
            </w:r>
            <w:r w:rsidRPr="00FA2708">
              <w:rPr>
                <w:b/>
                <w:bCs/>
                <w:noProof/>
              </w:rPr>
              <w:t>iii</w:t>
            </w:r>
            <w:r w:rsidRPr="00FA2708">
              <w:rPr>
                <w:b/>
                <w:bCs/>
              </w:rPr>
              <w:fldChar w:fldCharType="end"/>
            </w:r>
          </w:p>
        </w:tc>
      </w:tr>
      <w:tr w:rsidR="00BB2698" w:rsidRPr="00A0013C" w14:paraId="6E457E58" w14:textId="77777777" w:rsidTr="00F32FF7">
        <w:tc>
          <w:tcPr>
            <w:tcW w:w="7763" w:type="dxa"/>
          </w:tcPr>
          <w:p w14:paraId="362AD501" w14:textId="68062809" w:rsidR="00BB2698" w:rsidRPr="00A0013C" w:rsidRDefault="00BB2698" w:rsidP="00241BB7">
            <w:pPr>
              <w:spacing w:line="360" w:lineRule="auto"/>
              <w:ind w:hanging="108"/>
              <w:rPr>
                <w:b/>
                <w:bCs/>
              </w:rPr>
            </w:pPr>
            <w:r w:rsidRPr="00A0013C">
              <w:rPr>
                <w:b/>
                <w:bCs/>
              </w:rPr>
              <w:fldChar w:fldCharType="begin"/>
            </w:r>
            <w:r w:rsidRPr="00A0013C">
              <w:rPr>
                <w:b/>
                <w:bCs/>
              </w:rPr>
              <w:instrText xml:space="preserve"> REF _Ref72933640 \h </w:instrText>
            </w:r>
            <w:r w:rsidRPr="00A0013C">
              <w:rPr>
                <w:b/>
                <w:bCs/>
              </w:rPr>
            </w:r>
            <w:r w:rsidR="00A57B88" w:rsidRPr="00A0013C">
              <w:rPr>
                <w:b/>
                <w:bCs/>
              </w:rPr>
              <w:instrText xml:space="preserve"> \* MERGEFORMAT </w:instrText>
            </w:r>
            <w:r w:rsidRPr="00A0013C">
              <w:rPr>
                <w:b/>
                <w:bCs/>
              </w:rPr>
              <w:fldChar w:fldCharType="separate"/>
            </w:r>
            <w:r w:rsidRPr="00A0013C">
              <w:rPr>
                <w:b/>
                <w:bCs/>
              </w:rPr>
              <w:t xml:space="preserve"> </w:t>
            </w:r>
            <w:r w:rsidRPr="00A0013C">
              <w:rPr>
                <w:b/>
                <w:bCs/>
              </w:rPr>
              <w:fldChar w:fldCharType="end"/>
            </w:r>
            <w:r w:rsidRPr="00A0013C">
              <w:rPr>
                <w:b/>
                <w:bCs/>
              </w:rPr>
              <w:t>ABSTRACT</w:t>
            </w:r>
          </w:p>
        </w:tc>
        <w:tc>
          <w:tcPr>
            <w:tcW w:w="745" w:type="dxa"/>
          </w:tcPr>
          <w:p w14:paraId="243A5E6F" w14:textId="588A3555"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Abstract \h </w:instrText>
            </w:r>
            <w:r w:rsidRPr="00FA2708">
              <w:rPr>
                <w:b/>
                <w:bCs/>
              </w:rPr>
            </w:r>
            <w:r w:rsidRPr="00FA2708">
              <w:rPr>
                <w:b/>
                <w:bCs/>
              </w:rPr>
              <w:fldChar w:fldCharType="separate"/>
            </w:r>
            <w:r w:rsidRPr="00FA2708">
              <w:rPr>
                <w:b/>
                <w:bCs/>
                <w:noProof/>
              </w:rPr>
              <w:t>iv</w:t>
            </w:r>
            <w:r w:rsidRPr="00FA2708">
              <w:rPr>
                <w:b/>
                <w:bCs/>
              </w:rPr>
              <w:fldChar w:fldCharType="end"/>
            </w:r>
          </w:p>
        </w:tc>
      </w:tr>
      <w:tr w:rsidR="00BB2698" w:rsidRPr="00A0013C" w14:paraId="155D567B" w14:textId="77777777" w:rsidTr="00F32FF7">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1B185C4B"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ListOfTables \h </w:instrText>
            </w:r>
            <w:r w:rsidRPr="00FA2708">
              <w:rPr>
                <w:b/>
                <w:bCs/>
              </w:rPr>
            </w:r>
            <w:r w:rsidRPr="00FA2708">
              <w:rPr>
                <w:b/>
                <w:bCs/>
              </w:rPr>
              <w:fldChar w:fldCharType="separate"/>
            </w:r>
            <w:r w:rsidRPr="00FA2708">
              <w:rPr>
                <w:b/>
                <w:bCs/>
                <w:noProof/>
              </w:rPr>
              <w:t>vi</w:t>
            </w:r>
            <w:r w:rsidRPr="00FA2708">
              <w:rPr>
                <w:b/>
                <w:bCs/>
              </w:rPr>
              <w:fldChar w:fldCharType="end"/>
            </w:r>
          </w:p>
        </w:tc>
      </w:tr>
      <w:tr w:rsidR="00BB2698" w:rsidRPr="00A0013C" w14:paraId="49C80F47" w14:textId="77777777" w:rsidTr="00F32FF7">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2CB2BC36"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ListOfFigures \h </w:instrText>
            </w:r>
            <w:r w:rsidRPr="00FA2708">
              <w:rPr>
                <w:b/>
                <w:bCs/>
              </w:rPr>
            </w:r>
            <w:r w:rsidRPr="00FA2708">
              <w:rPr>
                <w:b/>
                <w:bCs/>
              </w:rPr>
              <w:fldChar w:fldCharType="separate"/>
            </w:r>
            <w:r w:rsidRPr="00FA2708">
              <w:rPr>
                <w:b/>
                <w:bCs/>
                <w:noProof/>
              </w:rPr>
              <w:t>vii</w:t>
            </w:r>
            <w:r w:rsidRPr="00FA2708">
              <w:rPr>
                <w:b/>
                <w:bCs/>
              </w:rPr>
              <w:fldChar w:fldCharType="end"/>
            </w:r>
          </w:p>
        </w:tc>
      </w:tr>
      <w:tr w:rsidR="00BB2698" w:rsidRPr="00A0013C" w14:paraId="6BBCA6C9" w14:textId="77777777" w:rsidTr="00F32FF7">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1A508FB0"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ListOfAbbreviations \h </w:instrText>
            </w:r>
            <w:r w:rsidRPr="00FA2708">
              <w:rPr>
                <w:b/>
                <w:bCs/>
              </w:rPr>
            </w:r>
            <w:r w:rsidRPr="00FA2708">
              <w:rPr>
                <w:b/>
                <w:bCs/>
              </w:rPr>
              <w:fldChar w:fldCharType="separate"/>
            </w:r>
            <w:r w:rsidRPr="00FA2708">
              <w:rPr>
                <w:b/>
                <w:bCs/>
                <w:noProof/>
              </w:rPr>
              <w:t>xi</w:t>
            </w:r>
            <w:r w:rsidRPr="00FA2708">
              <w:rPr>
                <w:b/>
                <w:bCs/>
              </w:rPr>
              <w:fldChar w:fldCharType="end"/>
            </w:r>
          </w:p>
        </w:tc>
      </w:tr>
      <w:tr w:rsidR="00A57B88" w:rsidRPr="00A0013C" w14:paraId="57B71F93" w14:textId="77777777" w:rsidTr="00F32FF7">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2971C47B"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 \h </w:instrText>
            </w:r>
            <w:r w:rsidRPr="00FA2708">
              <w:rPr>
                <w:b/>
                <w:bCs/>
              </w:rPr>
            </w:r>
            <w:r w:rsidRPr="00FA2708">
              <w:rPr>
                <w:b/>
                <w:bCs/>
              </w:rPr>
              <w:fldChar w:fldCharType="separate"/>
            </w:r>
            <w:r w:rsidRPr="00FA2708">
              <w:rPr>
                <w:b/>
                <w:bCs/>
                <w:noProof/>
              </w:rPr>
              <w:t>1</w:t>
            </w:r>
            <w:r w:rsidRPr="00FA2708">
              <w:rPr>
                <w:b/>
                <w:bCs/>
              </w:rPr>
              <w:fldChar w:fldCharType="end"/>
            </w:r>
          </w:p>
        </w:tc>
      </w:tr>
      <w:tr w:rsidR="00604AE4" w:rsidRPr="00A0013C" w14:paraId="4EB9DB9E" w14:textId="77777777" w:rsidTr="00F32FF7">
        <w:tc>
          <w:tcPr>
            <w:tcW w:w="7763" w:type="dxa"/>
          </w:tcPr>
          <w:p w14:paraId="598C2F73" w14:textId="19608088" w:rsidR="00604AE4" w:rsidRPr="00A0013C" w:rsidRDefault="00A0013C" w:rsidP="00A0013C">
            <w:pPr>
              <w:tabs>
                <w:tab w:val="left" w:pos="1240"/>
              </w:tabs>
              <w:spacing w:line="360" w:lineRule="auto"/>
            </w:pPr>
            <w:r>
              <w:t xml:space="preserve">1.2 </w:t>
            </w:r>
            <w:r w:rsidR="00604AE4" w:rsidRPr="00A0013C">
              <w:t>Objective</w:t>
            </w:r>
            <w:r w:rsidR="00FA2708">
              <w:t>……………………………………………………………………</w:t>
            </w:r>
          </w:p>
        </w:tc>
        <w:tc>
          <w:tcPr>
            <w:tcW w:w="745" w:type="dxa"/>
          </w:tcPr>
          <w:p w14:paraId="720541CA" w14:textId="1470F42D" w:rsidR="00604AE4" w:rsidRPr="00FA2708" w:rsidRDefault="00604AE4" w:rsidP="00241BB7">
            <w:pPr>
              <w:spacing w:line="360" w:lineRule="auto"/>
              <w:jc w:val="right"/>
            </w:pPr>
            <w:r w:rsidRPr="00FA2708">
              <w:fldChar w:fldCharType="begin"/>
            </w:r>
            <w:r w:rsidRPr="00FA2708">
              <w:instrText xml:space="preserve"> PAGEREF CHAPTERI_Objective \h </w:instrText>
            </w:r>
            <w:r w:rsidRPr="00FA2708">
              <w:fldChar w:fldCharType="separate"/>
            </w:r>
            <w:r w:rsidRPr="00FA2708">
              <w:rPr>
                <w:noProof/>
              </w:rPr>
              <w:t>4</w:t>
            </w:r>
            <w:r w:rsidRPr="00FA2708">
              <w:fldChar w:fldCharType="end"/>
            </w:r>
          </w:p>
        </w:tc>
      </w:tr>
      <w:tr w:rsidR="00604AE4" w:rsidRPr="00A0013C" w14:paraId="723DAFB2" w14:textId="77777777" w:rsidTr="00F32FF7">
        <w:tc>
          <w:tcPr>
            <w:tcW w:w="7763" w:type="dxa"/>
          </w:tcPr>
          <w:p w14:paraId="4ED6CC13" w14:textId="080DBF82" w:rsidR="00604AE4" w:rsidRPr="00A0013C" w:rsidRDefault="00A0013C" w:rsidP="00A0013C">
            <w:pPr>
              <w:tabs>
                <w:tab w:val="left" w:pos="1240"/>
              </w:tabs>
              <w:spacing w:line="360" w:lineRule="auto"/>
            </w:pPr>
            <w:r>
              <w:t xml:space="preserve">1.3 </w:t>
            </w:r>
            <w:r w:rsidR="00604AE4" w:rsidRPr="00A0013C">
              <w:t>Problem Statement</w:t>
            </w:r>
            <w:r w:rsidR="00FA2708">
              <w:t>………………………………………………………….</w:t>
            </w:r>
          </w:p>
        </w:tc>
        <w:tc>
          <w:tcPr>
            <w:tcW w:w="745" w:type="dxa"/>
          </w:tcPr>
          <w:p w14:paraId="215FC60D" w14:textId="0E98A18D" w:rsidR="00604AE4" w:rsidRPr="00FA2708" w:rsidRDefault="00604AE4" w:rsidP="00241BB7">
            <w:pPr>
              <w:spacing w:line="360" w:lineRule="auto"/>
              <w:jc w:val="right"/>
            </w:pPr>
            <w:r w:rsidRPr="00FA2708">
              <w:fldChar w:fldCharType="begin"/>
            </w:r>
            <w:r w:rsidRPr="00FA2708">
              <w:instrText xml:space="preserve"> PAGEREF CHAPTERI_ProblemStatement \h </w:instrText>
            </w:r>
            <w:r w:rsidRPr="00FA2708">
              <w:fldChar w:fldCharType="separate"/>
            </w:r>
            <w:r w:rsidRPr="00FA2708">
              <w:rPr>
                <w:noProof/>
              </w:rPr>
              <w:t>4</w:t>
            </w:r>
            <w:r w:rsidRPr="00FA2708">
              <w:fldChar w:fldCharType="end"/>
            </w:r>
          </w:p>
        </w:tc>
      </w:tr>
      <w:tr w:rsidR="00604AE4" w:rsidRPr="00A0013C" w14:paraId="4C858977" w14:textId="77777777" w:rsidTr="00F32FF7">
        <w:tc>
          <w:tcPr>
            <w:tcW w:w="7763" w:type="dxa"/>
          </w:tcPr>
          <w:p w14:paraId="46C99B12" w14:textId="1119FCC4" w:rsidR="00604AE4" w:rsidRPr="00A0013C" w:rsidRDefault="00A0013C" w:rsidP="00A0013C">
            <w:pPr>
              <w:tabs>
                <w:tab w:val="left" w:pos="1240"/>
              </w:tabs>
              <w:spacing w:line="360" w:lineRule="auto"/>
            </w:pPr>
            <w:r>
              <w:t xml:space="preserve">1.4 </w:t>
            </w:r>
            <w:r w:rsidR="00604AE4" w:rsidRPr="00A0013C">
              <w:t>Scope of Project</w:t>
            </w:r>
            <w:r w:rsidR="00FA2708">
              <w:t>…………………………………………………………….</w:t>
            </w:r>
          </w:p>
        </w:tc>
        <w:tc>
          <w:tcPr>
            <w:tcW w:w="745" w:type="dxa"/>
          </w:tcPr>
          <w:p w14:paraId="3F4EC919" w14:textId="05DD1C4A" w:rsidR="00604AE4" w:rsidRPr="00FA2708" w:rsidRDefault="00604AE4" w:rsidP="00241BB7">
            <w:pPr>
              <w:spacing w:line="360" w:lineRule="auto"/>
              <w:jc w:val="right"/>
            </w:pPr>
            <w:r w:rsidRPr="00FA2708">
              <w:fldChar w:fldCharType="begin"/>
            </w:r>
            <w:r w:rsidRPr="00FA2708">
              <w:instrText xml:space="preserve"> PAGEREF CHAPTERI_Scopeofproject \h </w:instrText>
            </w:r>
            <w:r w:rsidRPr="00FA2708">
              <w:fldChar w:fldCharType="separate"/>
            </w:r>
            <w:r w:rsidRPr="00FA2708">
              <w:rPr>
                <w:noProof/>
              </w:rPr>
              <w:t>5</w:t>
            </w:r>
            <w:r w:rsidRPr="00FA2708">
              <w:fldChar w:fldCharType="end"/>
            </w:r>
          </w:p>
        </w:tc>
      </w:tr>
      <w:tr w:rsidR="00A57B88" w:rsidRPr="00A0013C" w14:paraId="72E6F046" w14:textId="77777777" w:rsidTr="00F32FF7">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04801187"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I \h </w:instrText>
            </w:r>
            <w:r w:rsidRPr="00FA2708">
              <w:rPr>
                <w:b/>
                <w:bCs/>
              </w:rPr>
            </w:r>
            <w:r w:rsidRPr="00FA2708">
              <w:rPr>
                <w:b/>
                <w:bCs/>
              </w:rPr>
              <w:fldChar w:fldCharType="separate"/>
            </w:r>
            <w:r w:rsidRPr="00FA2708">
              <w:rPr>
                <w:b/>
                <w:bCs/>
                <w:noProof/>
              </w:rPr>
              <w:t>6</w:t>
            </w:r>
            <w:r w:rsidRPr="00FA2708">
              <w:rPr>
                <w:b/>
                <w:bCs/>
              </w:rPr>
              <w:fldChar w:fldCharType="end"/>
            </w:r>
          </w:p>
        </w:tc>
      </w:tr>
      <w:tr w:rsidR="00604AE4" w:rsidRPr="00A0013C" w14:paraId="492E83C3" w14:textId="77777777" w:rsidTr="00F32FF7">
        <w:tc>
          <w:tcPr>
            <w:tcW w:w="7763" w:type="dxa"/>
          </w:tcPr>
          <w:p w14:paraId="24D6776B" w14:textId="39945862" w:rsidR="00604AE4" w:rsidRPr="00A0013C" w:rsidRDefault="00A0013C" w:rsidP="00A0013C">
            <w:pPr>
              <w:spacing w:line="360" w:lineRule="auto"/>
            </w:pPr>
            <w:r>
              <w:t xml:space="preserve">2.1 </w:t>
            </w:r>
            <w:r w:rsidR="00604AE4" w:rsidRPr="00A0013C">
              <w:fldChar w:fldCharType="begin"/>
            </w:r>
            <w:r w:rsidR="00604AE4" w:rsidRPr="00A0013C">
              <w:instrText xml:space="preserve"> REF CHAPTERII_21 \h </w:instrText>
            </w:r>
            <w:r w:rsidRPr="00A0013C">
              <w:instrText xml:space="preserve"> \* MERGEFORMAT </w:instrText>
            </w:r>
            <w:r w:rsidR="00604AE4" w:rsidRPr="00A0013C">
              <w:fldChar w:fldCharType="separate"/>
            </w:r>
            <w:r w:rsidR="00604AE4" w:rsidRPr="00A0013C">
              <w:t>Integrating the Healthcare Enterprise (IHE)</w:t>
            </w:r>
            <w:r w:rsidR="00604AE4" w:rsidRPr="00A0013C">
              <w:fldChar w:fldCharType="end"/>
            </w:r>
            <w:r w:rsidR="00FA2708">
              <w:t>………………………………..</w:t>
            </w:r>
          </w:p>
        </w:tc>
        <w:tc>
          <w:tcPr>
            <w:tcW w:w="745" w:type="dxa"/>
          </w:tcPr>
          <w:p w14:paraId="52B01BFC" w14:textId="35814F74" w:rsidR="00604AE4" w:rsidRPr="00FA2708" w:rsidRDefault="00604AE4" w:rsidP="00241BB7">
            <w:pPr>
              <w:spacing w:line="360" w:lineRule="auto"/>
              <w:jc w:val="right"/>
            </w:pPr>
            <w:r w:rsidRPr="00FA2708">
              <w:fldChar w:fldCharType="begin"/>
            </w:r>
            <w:r w:rsidRPr="00FA2708">
              <w:instrText xml:space="preserve"> PAGEREF CHAPTERII_21 \h </w:instrText>
            </w:r>
            <w:r w:rsidRPr="00FA2708">
              <w:fldChar w:fldCharType="separate"/>
            </w:r>
            <w:r w:rsidRPr="00FA2708">
              <w:rPr>
                <w:noProof/>
              </w:rPr>
              <w:t>6</w:t>
            </w:r>
            <w:r w:rsidRPr="00FA2708">
              <w:fldChar w:fldCharType="end"/>
            </w:r>
          </w:p>
        </w:tc>
      </w:tr>
      <w:tr w:rsidR="00604AE4" w:rsidRPr="00A0013C" w14:paraId="3FDA8B78" w14:textId="77777777" w:rsidTr="00F32FF7">
        <w:tc>
          <w:tcPr>
            <w:tcW w:w="7763" w:type="dxa"/>
          </w:tcPr>
          <w:p w14:paraId="075D70CD" w14:textId="03C00A9C" w:rsidR="00604AE4" w:rsidRPr="00A0013C" w:rsidRDefault="00A0013C" w:rsidP="008E51F8">
            <w:pPr>
              <w:spacing w:line="360" w:lineRule="auto"/>
              <w:ind w:firstLine="427"/>
            </w:pPr>
            <w:r>
              <w:t xml:space="preserve">2.1.1 </w:t>
            </w:r>
            <w:r w:rsidR="00604AE4" w:rsidRPr="00A0013C">
              <w:fldChar w:fldCharType="begin"/>
            </w:r>
            <w:r w:rsidR="00604AE4" w:rsidRPr="00A0013C">
              <w:instrText xml:space="preserve"> REF CHAPTERII_211 \h </w:instrText>
            </w:r>
            <w:r w:rsidRPr="00A0013C">
              <w:instrText xml:space="preserve"> \* MERGEFORMAT </w:instrText>
            </w:r>
            <w:r w:rsidR="00604AE4" w:rsidRPr="00A0013C">
              <w:fldChar w:fldCharType="separate"/>
            </w:r>
            <w:r w:rsidR="00604AE4" w:rsidRPr="00A0013C">
              <w:t>IHE Process</w:t>
            </w:r>
            <w:r w:rsidR="00604AE4" w:rsidRPr="00A0013C">
              <w:fldChar w:fldCharType="end"/>
            </w:r>
            <w:r w:rsidR="00FA2708">
              <w:t>………………………………………………………….</w:t>
            </w:r>
          </w:p>
        </w:tc>
        <w:tc>
          <w:tcPr>
            <w:tcW w:w="745" w:type="dxa"/>
          </w:tcPr>
          <w:p w14:paraId="26BD1BA7" w14:textId="1C13AA69" w:rsidR="00604AE4" w:rsidRPr="00FA2708" w:rsidRDefault="00604AE4" w:rsidP="00241BB7">
            <w:pPr>
              <w:spacing w:line="360" w:lineRule="auto"/>
              <w:jc w:val="right"/>
            </w:pPr>
            <w:r w:rsidRPr="00FA2708">
              <w:fldChar w:fldCharType="begin"/>
            </w:r>
            <w:r w:rsidRPr="00FA2708">
              <w:instrText xml:space="preserve"> PAGEREF CHAPTERII_211 \h </w:instrText>
            </w:r>
            <w:r w:rsidRPr="00FA2708">
              <w:fldChar w:fldCharType="separate"/>
            </w:r>
            <w:r w:rsidRPr="00FA2708">
              <w:rPr>
                <w:noProof/>
              </w:rPr>
              <w:t>6</w:t>
            </w:r>
            <w:r w:rsidRPr="00FA2708">
              <w:fldChar w:fldCharType="end"/>
            </w:r>
          </w:p>
        </w:tc>
      </w:tr>
      <w:tr w:rsidR="00604AE4" w:rsidRPr="00A0013C" w14:paraId="57EC3282" w14:textId="77777777" w:rsidTr="00F32FF7">
        <w:tc>
          <w:tcPr>
            <w:tcW w:w="7763" w:type="dxa"/>
          </w:tcPr>
          <w:p w14:paraId="7C53879B" w14:textId="34B06D29" w:rsidR="00604AE4" w:rsidRPr="00A0013C" w:rsidRDefault="00A0013C" w:rsidP="008E51F8">
            <w:pPr>
              <w:spacing w:line="360" w:lineRule="auto"/>
              <w:ind w:firstLine="427"/>
            </w:pPr>
            <w:r>
              <w:t xml:space="preserve">2.1.2 </w:t>
            </w:r>
            <w:r w:rsidR="00604AE4" w:rsidRPr="00A0013C">
              <w:fldChar w:fldCharType="begin"/>
            </w:r>
            <w:r w:rsidR="00604AE4" w:rsidRPr="00A0013C">
              <w:instrText xml:space="preserve"> REF CHAPTERII_212 \h </w:instrText>
            </w:r>
            <w:r w:rsidRPr="00A0013C">
              <w:instrText xml:space="preserve"> \* MERGEFORMAT </w:instrText>
            </w:r>
            <w:r w:rsidR="00604AE4" w:rsidRPr="00A0013C">
              <w:fldChar w:fldCharType="separate"/>
            </w:r>
            <w:r w:rsidR="00604AE4" w:rsidRPr="00A0013C">
              <w:t>IHE Integration Profiles</w:t>
            </w:r>
            <w:r w:rsidR="00604AE4" w:rsidRPr="00A0013C">
              <w:fldChar w:fldCharType="end"/>
            </w:r>
            <w:r w:rsidR="00FA2708">
              <w:t>……………………………………………...</w:t>
            </w:r>
          </w:p>
        </w:tc>
        <w:tc>
          <w:tcPr>
            <w:tcW w:w="745" w:type="dxa"/>
          </w:tcPr>
          <w:p w14:paraId="2B863D58" w14:textId="48CC8116" w:rsidR="00604AE4" w:rsidRPr="00FA2708" w:rsidRDefault="00604AE4" w:rsidP="00241BB7">
            <w:pPr>
              <w:spacing w:line="360" w:lineRule="auto"/>
              <w:jc w:val="right"/>
            </w:pPr>
            <w:r w:rsidRPr="00FA2708">
              <w:fldChar w:fldCharType="begin"/>
            </w:r>
            <w:r w:rsidRPr="00FA2708">
              <w:instrText xml:space="preserve"> PAGEREF CHAPTERII_212 \h </w:instrText>
            </w:r>
            <w:r w:rsidRPr="00FA2708">
              <w:fldChar w:fldCharType="separate"/>
            </w:r>
            <w:r w:rsidRPr="00FA2708">
              <w:rPr>
                <w:noProof/>
              </w:rPr>
              <w:t>7</w:t>
            </w:r>
            <w:r w:rsidRPr="00FA2708">
              <w:fldChar w:fldCharType="end"/>
            </w:r>
          </w:p>
        </w:tc>
      </w:tr>
      <w:tr w:rsidR="00604AE4" w:rsidRPr="00A0013C" w14:paraId="2E6FF704" w14:textId="77777777" w:rsidTr="00F32FF7">
        <w:tc>
          <w:tcPr>
            <w:tcW w:w="7763" w:type="dxa"/>
          </w:tcPr>
          <w:p w14:paraId="1CE7B0D6" w14:textId="6E3F8A9D" w:rsidR="00604AE4" w:rsidRPr="00A0013C" w:rsidRDefault="00A0013C" w:rsidP="008E51F8">
            <w:pPr>
              <w:spacing w:line="360" w:lineRule="auto"/>
              <w:ind w:firstLine="427"/>
            </w:pPr>
            <w:r>
              <w:t xml:space="preserve">2.1.3 </w:t>
            </w:r>
            <w:r w:rsidR="00604AE4" w:rsidRPr="00A0013C">
              <w:fldChar w:fldCharType="begin"/>
            </w:r>
            <w:r w:rsidR="00604AE4" w:rsidRPr="00A0013C">
              <w:instrText xml:space="preserve"> REF CHAPTERII_213 \h </w:instrText>
            </w:r>
            <w:r w:rsidRPr="00A0013C">
              <w:instrText xml:space="preserve"> \* MERGEFORMAT </w:instrText>
            </w:r>
            <w:r w:rsidR="00604AE4" w:rsidRPr="00A0013C">
              <w:fldChar w:fldCharType="separate"/>
            </w:r>
            <w:r w:rsidR="00604AE4" w:rsidRPr="00A0013C">
              <w:t xml:space="preserve">IHE Information Technology Infrastructure Technical Framework </w:t>
            </w:r>
            <w:r w:rsidR="00604AE4" w:rsidRPr="00A0013C">
              <w:fldChar w:fldCharType="end"/>
            </w:r>
            <w:r w:rsidR="00FA2708">
              <w:t>..</w:t>
            </w:r>
          </w:p>
        </w:tc>
        <w:tc>
          <w:tcPr>
            <w:tcW w:w="745" w:type="dxa"/>
          </w:tcPr>
          <w:p w14:paraId="7F77B537" w14:textId="7A803080" w:rsidR="00604AE4" w:rsidRPr="00FA2708" w:rsidRDefault="00604AE4" w:rsidP="00241BB7">
            <w:pPr>
              <w:spacing w:line="360" w:lineRule="auto"/>
              <w:jc w:val="right"/>
            </w:pPr>
            <w:r w:rsidRPr="00FA2708">
              <w:fldChar w:fldCharType="begin"/>
            </w:r>
            <w:r w:rsidRPr="00FA2708">
              <w:instrText xml:space="preserve"> PAGEREF CHAPTERII_213 \h </w:instrText>
            </w:r>
            <w:r w:rsidRPr="00FA2708">
              <w:fldChar w:fldCharType="separate"/>
            </w:r>
            <w:r w:rsidRPr="00FA2708">
              <w:rPr>
                <w:noProof/>
              </w:rPr>
              <w:t>8</w:t>
            </w:r>
            <w:r w:rsidRPr="00FA2708">
              <w:fldChar w:fldCharType="end"/>
            </w:r>
          </w:p>
        </w:tc>
      </w:tr>
      <w:tr w:rsidR="00604AE4" w:rsidRPr="00A0013C" w14:paraId="351AE974" w14:textId="77777777" w:rsidTr="00F32FF7">
        <w:tc>
          <w:tcPr>
            <w:tcW w:w="7763" w:type="dxa"/>
          </w:tcPr>
          <w:p w14:paraId="3A859D33" w14:textId="63DDAA60" w:rsidR="00604AE4" w:rsidRPr="00A0013C" w:rsidRDefault="00A0013C" w:rsidP="008E51F8">
            <w:pPr>
              <w:spacing w:line="360" w:lineRule="auto"/>
              <w:ind w:firstLine="427"/>
            </w:pPr>
            <w:r>
              <w:t xml:space="preserve">2.1.4 </w:t>
            </w:r>
            <w:r w:rsidR="00604AE4" w:rsidRPr="00A0013C">
              <w:fldChar w:fldCharType="begin"/>
            </w:r>
            <w:r w:rsidR="00604AE4" w:rsidRPr="00A0013C">
              <w:instrText xml:space="preserve"> REF CHAPTERII_214 \h </w:instrText>
            </w:r>
            <w:r w:rsidRPr="00A0013C">
              <w:instrText xml:space="preserve"> \* MERGEFORMAT </w:instrText>
            </w:r>
            <w:r w:rsidR="00604AE4" w:rsidRPr="00A0013C">
              <w:fldChar w:fldCharType="separate"/>
            </w:r>
            <w:r w:rsidR="00604AE4" w:rsidRPr="00A0013C">
              <w:t>Cross-Enterprise Document Sharing Set-b (</w:t>
            </w:r>
            <w:proofErr w:type="spellStart"/>
            <w:r w:rsidR="00604AE4" w:rsidRPr="00A0013C">
              <w:t>XDS.b</w:t>
            </w:r>
            <w:proofErr w:type="spellEnd"/>
            <w:r w:rsidR="00604AE4" w:rsidRPr="00A0013C">
              <w:t xml:space="preserve">) Profile </w:t>
            </w:r>
            <w:r w:rsidR="00604AE4" w:rsidRPr="00A0013C">
              <w:fldChar w:fldCharType="end"/>
            </w:r>
            <w:r w:rsidR="00FA2708">
              <w:t>………..</w:t>
            </w:r>
          </w:p>
        </w:tc>
        <w:tc>
          <w:tcPr>
            <w:tcW w:w="745" w:type="dxa"/>
          </w:tcPr>
          <w:p w14:paraId="32EC7A41" w14:textId="677B101C" w:rsidR="00604AE4" w:rsidRPr="00FA2708" w:rsidRDefault="00604AE4" w:rsidP="00241BB7">
            <w:pPr>
              <w:spacing w:line="360" w:lineRule="auto"/>
              <w:jc w:val="right"/>
            </w:pPr>
            <w:r w:rsidRPr="00FA2708">
              <w:fldChar w:fldCharType="begin"/>
            </w:r>
            <w:r w:rsidRPr="00FA2708">
              <w:instrText xml:space="preserve"> PAGEREF CHAPTERII_214 \h </w:instrText>
            </w:r>
            <w:r w:rsidRPr="00FA2708">
              <w:fldChar w:fldCharType="separate"/>
            </w:r>
            <w:r w:rsidRPr="00FA2708">
              <w:rPr>
                <w:noProof/>
              </w:rPr>
              <w:t>8</w:t>
            </w:r>
            <w:r w:rsidRPr="00FA2708">
              <w:fldChar w:fldCharType="end"/>
            </w:r>
          </w:p>
        </w:tc>
      </w:tr>
      <w:tr w:rsidR="00604AE4" w:rsidRPr="00A0013C" w14:paraId="6B8F4565" w14:textId="77777777" w:rsidTr="00F32FF7">
        <w:tc>
          <w:tcPr>
            <w:tcW w:w="7763" w:type="dxa"/>
          </w:tcPr>
          <w:p w14:paraId="40B26ADE" w14:textId="73F2D3D1" w:rsidR="00604AE4" w:rsidRPr="00A0013C" w:rsidRDefault="00A0013C" w:rsidP="008E51F8">
            <w:pPr>
              <w:spacing w:line="360" w:lineRule="auto"/>
              <w:ind w:firstLine="427"/>
            </w:pPr>
            <w:r>
              <w:t xml:space="preserve">2.1.5 </w:t>
            </w:r>
            <w:r w:rsidR="00604AE4" w:rsidRPr="00A0013C">
              <w:fldChar w:fldCharType="begin"/>
            </w:r>
            <w:r w:rsidR="00604AE4" w:rsidRPr="00A0013C">
              <w:instrText xml:space="preserve"> REF CHAPTERII_215 \h </w:instrText>
            </w:r>
            <w:r w:rsidRPr="00A0013C">
              <w:instrText xml:space="preserve"> \* MERGEFORMAT </w:instrText>
            </w:r>
            <w:r w:rsidR="00604AE4" w:rsidRPr="00A0013C">
              <w:fldChar w:fldCharType="separate"/>
            </w:r>
            <w:r w:rsidR="00604AE4" w:rsidRPr="00A0013C">
              <w:t>XDS Transaction Format Types</w:t>
            </w:r>
            <w:r w:rsidR="00604AE4" w:rsidRPr="00A0013C">
              <w:fldChar w:fldCharType="end"/>
            </w:r>
            <w:r w:rsidR="00FA2708">
              <w:t>……………………………………..</w:t>
            </w:r>
          </w:p>
        </w:tc>
        <w:tc>
          <w:tcPr>
            <w:tcW w:w="745" w:type="dxa"/>
          </w:tcPr>
          <w:p w14:paraId="17BA9267" w14:textId="37227285" w:rsidR="00604AE4" w:rsidRPr="00FA2708" w:rsidRDefault="00604AE4" w:rsidP="00241BB7">
            <w:pPr>
              <w:spacing w:line="360" w:lineRule="auto"/>
              <w:jc w:val="right"/>
            </w:pPr>
            <w:r w:rsidRPr="00FA2708">
              <w:fldChar w:fldCharType="begin"/>
            </w:r>
            <w:r w:rsidRPr="00FA2708">
              <w:instrText xml:space="preserve"> PAGEREF CHAPTERII_215 \h </w:instrText>
            </w:r>
            <w:r w:rsidRPr="00FA2708">
              <w:fldChar w:fldCharType="separate"/>
            </w:r>
            <w:r w:rsidRPr="00FA2708">
              <w:rPr>
                <w:noProof/>
              </w:rPr>
              <w:t>11</w:t>
            </w:r>
            <w:r w:rsidRPr="00FA2708">
              <w:fldChar w:fldCharType="end"/>
            </w:r>
          </w:p>
        </w:tc>
      </w:tr>
      <w:tr w:rsidR="00604AE4" w:rsidRPr="00A0013C" w14:paraId="2AB8E182" w14:textId="77777777" w:rsidTr="00F32FF7">
        <w:tc>
          <w:tcPr>
            <w:tcW w:w="7763" w:type="dxa"/>
          </w:tcPr>
          <w:p w14:paraId="3E485653" w14:textId="692D9E16" w:rsidR="00604AE4" w:rsidRPr="00A0013C" w:rsidRDefault="00A0013C" w:rsidP="008E51F8">
            <w:pPr>
              <w:spacing w:line="360" w:lineRule="auto"/>
              <w:ind w:firstLine="427"/>
            </w:pPr>
            <w:r>
              <w:t xml:space="preserve">2.1.6 </w:t>
            </w:r>
            <w:r w:rsidR="00604AE4" w:rsidRPr="00A0013C">
              <w:fldChar w:fldCharType="begin"/>
            </w:r>
            <w:r w:rsidR="00604AE4" w:rsidRPr="00A0013C">
              <w:instrText xml:space="preserve"> REF CHAPTERII_216 \h </w:instrText>
            </w:r>
            <w:r w:rsidRPr="00A0013C">
              <w:instrText xml:space="preserve"> \* MERGEFORMAT </w:instrText>
            </w:r>
            <w:r w:rsidR="00604AE4" w:rsidRPr="00A0013C">
              <w:fldChar w:fldCharType="separate"/>
            </w:r>
            <w:r w:rsidR="00604AE4" w:rsidRPr="00A0013C">
              <w:t>Transaction Object Type and Metadata Attributes</w:t>
            </w:r>
            <w:r w:rsidR="00604AE4" w:rsidRPr="00A0013C">
              <w:fldChar w:fldCharType="end"/>
            </w:r>
            <w:r w:rsidR="00FA2708">
              <w:t>…………………..</w:t>
            </w:r>
          </w:p>
        </w:tc>
        <w:tc>
          <w:tcPr>
            <w:tcW w:w="745" w:type="dxa"/>
          </w:tcPr>
          <w:p w14:paraId="78247C13" w14:textId="25AD461F" w:rsidR="00604AE4" w:rsidRPr="00FA2708" w:rsidRDefault="00604AE4" w:rsidP="00241BB7">
            <w:pPr>
              <w:spacing w:line="360" w:lineRule="auto"/>
              <w:jc w:val="right"/>
            </w:pPr>
            <w:r w:rsidRPr="00FA2708">
              <w:fldChar w:fldCharType="begin"/>
            </w:r>
            <w:r w:rsidRPr="00FA2708">
              <w:instrText xml:space="preserve"> PAGEREF CHAPTERII_216 \h </w:instrText>
            </w:r>
            <w:r w:rsidRPr="00FA2708">
              <w:fldChar w:fldCharType="separate"/>
            </w:r>
            <w:r w:rsidRPr="00FA2708">
              <w:rPr>
                <w:noProof/>
              </w:rPr>
              <w:t>12</w:t>
            </w:r>
            <w:r w:rsidRPr="00FA2708">
              <w:fldChar w:fldCharType="end"/>
            </w:r>
          </w:p>
        </w:tc>
      </w:tr>
      <w:tr w:rsidR="00604AE4" w:rsidRPr="00A0013C" w14:paraId="39962EDC" w14:textId="77777777" w:rsidTr="00F32FF7">
        <w:tc>
          <w:tcPr>
            <w:tcW w:w="7763" w:type="dxa"/>
          </w:tcPr>
          <w:p w14:paraId="07FF2D4A" w14:textId="4F448CA3" w:rsidR="00604AE4" w:rsidRPr="00A0013C" w:rsidRDefault="00A0013C" w:rsidP="00A0013C">
            <w:pPr>
              <w:spacing w:line="360" w:lineRule="auto"/>
            </w:pPr>
            <w:r>
              <w:t xml:space="preserve">2.2 </w:t>
            </w:r>
            <w:r w:rsidR="00604AE4" w:rsidRPr="00A0013C">
              <w:fldChar w:fldCharType="begin"/>
            </w:r>
            <w:r w:rsidR="00604AE4" w:rsidRPr="00A0013C">
              <w:instrText xml:space="preserve"> REF CHAPTERII_22 \h </w:instrText>
            </w:r>
            <w:r w:rsidRPr="00A0013C">
              <w:instrText xml:space="preserve"> \* MERGEFORMAT </w:instrText>
            </w:r>
            <w:r w:rsidR="00604AE4" w:rsidRPr="00A0013C">
              <w:fldChar w:fldCharType="separate"/>
            </w:r>
            <w:r w:rsidR="00604AE4" w:rsidRPr="00A0013C">
              <w:t>Blockchain Technology</w:t>
            </w:r>
            <w:r w:rsidR="00604AE4" w:rsidRPr="00A0013C">
              <w:fldChar w:fldCharType="end"/>
            </w:r>
            <w:r w:rsidR="00FA2708">
              <w:t>…………………………………………………….</w:t>
            </w:r>
          </w:p>
        </w:tc>
        <w:tc>
          <w:tcPr>
            <w:tcW w:w="745" w:type="dxa"/>
          </w:tcPr>
          <w:p w14:paraId="6379253B" w14:textId="28388884" w:rsidR="00604AE4" w:rsidRPr="00FA2708" w:rsidRDefault="00604AE4" w:rsidP="00241BB7">
            <w:pPr>
              <w:spacing w:line="360" w:lineRule="auto"/>
              <w:jc w:val="right"/>
            </w:pPr>
            <w:r w:rsidRPr="00FA2708">
              <w:fldChar w:fldCharType="begin"/>
            </w:r>
            <w:r w:rsidRPr="00FA2708">
              <w:instrText xml:space="preserve"> PAGEREF CHAPTERII_22 \h </w:instrText>
            </w:r>
            <w:r w:rsidRPr="00FA2708">
              <w:fldChar w:fldCharType="separate"/>
            </w:r>
            <w:r w:rsidRPr="00FA2708">
              <w:rPr>
                <w:noProof/>
              </w:rPr>
              <w:t>17</w:t>
            </w:r>
            <w:r w:rsidRPr="00FA2708">
              <w:fldChar w:fldCharType="end"/>
            </w:r>
          </w:p>
        </w:tc>
      </w:tr>
      <w:tr w:rsidR="00604AE4" w:rsidRPr="00A0013C" w14:paraId="0335002C" w14:textId="77777777" w:rsidTr="00F32FF7">
        <w:tc>
          <w:tcPr>
            <w:tcW w:w="7763" w:type="dxa"/>
          </w:tcPr>
          <w:p w14:paraId="72A93908" w14:textId="6367FBF7" w:rsidR="00604AE4" w:rsidRPr="00A0013C" w:rsidRDefault="00A0013C" w:rsidP="008E51F8">
            <w:pPr>
              <w:spacing w:line="360" w:lineRule="auto"/>
              <w:ind w:firstLine="427"/>
            </w:pPr>
            <w:r>
              <w:t xml:space="preserve">2.2.1 </w:t>
            </w:r>
            <w:r w:rsidR="00604AE4" w:rsidRPr="00A0013C">
              <w:fldChar w:fldCharType="begin"/>
            </w:r>
            <w:r w:rsidR="00604AE4" w:rsidRPr="00A0013C">
              <w:instrText xml:space="preserve"> REF CHAPTERII_221 \h </w:instrText>
            </w:r>
            <w:r w:rsidRPr="00A0013C">
              <w:instrText xml:space="preserve"> \* MERGEFORMAT </w:instrText>
            </w:r>
            <w:r w:rsidR="00604AE4" w:rsidRPr="00A0013C">
              <w:fldChar w:fldCharType="separate"/>
            </w:r>
            <w:r w:rsidR="00604AE4" w:rsidRPr="00A0013C">
              <w:t>Definition of Blockchain</w:t>
            </w:r>
            <w:r w:rsidR="00604AE4" w:rsidRPr="00A0013C">
              <w:fldChar w:fldCharType="end"/>
            </w:r>
            <w:r w:rsidR="00FA2708">
              <w:t>…………………………………………….</w:t>
            </w:r>
          </w:p>
        </w:tc>
        <w:tc>
          <w:tcPr>
            <w:tcW w:w="745" w:type="dxa"/>
          </w:tcPr>
          <w:p w14:paraId="60FDC9D6" w14:textId="49A754FD" w:rsidR="00604AE4" w:rsidRPr="00FA2708" w:rsidRDefault="00604AE4" w:rsidP="00241BB7">
            <w:pPr>
              <w:spacing w:line="360" w:lineRule="auto"/>
              <w:jc w:val="right"/>
            </w:pPr>
            <w:r w:rsidRPr="00FA2708">
              <w:fldChar w:fldCharType="begin"/>
            </w:r>
            <w:r w:rsidRPr="00FA2708">
              <w:instrText xml:space="preserve"> PAGEREF CHAPTERII_221 \h </w:instrText>
            </w:r>
            <w:r w:rsidRPr="00FA2708">
              <w:fldChar w:fldCharType="separate"/>
            </w:r>
            <w:r w:rsidRPr="00FA2708">
              <w:rPr>
                <w:noProof/>
              </w:rPr>
              <w:t>17</w:t>
            </w:r>
            <w:r w:rsidRPr="00FA2708">
              <w:fldChar w:fldCharType="end"/>
            </w:r>
          </w:p>
        </w:tc>
      </w:tr>
      <w:tr w:rsidR="00604AE4" w:rsidRPr="00A0013C" w14:paraId="21DC53CB" w14:textId="77777777" w:rsidTr="00F32FF7">
        <w:tc>
          <w:tcPr>
            <w:tcW w:w="7763" w:type="dxa"/>
          </w:tcPr>
          <w:p w14:paraId="36FA97B1" w14:textId="261E16E4" w:rsidR="00604AE4" w:rsidRPr="00A0013C" w:rsidRDefault="00A0013C" w:rsidP="008E51F8">
            <w:pPr>
              <w:spacing w:line="360" w:lineRule="auto"/>
              <w:ind w:firstLine="427"/>
            </w:pPr>
            <w:r>
              <w:t xml:space="preserve">2.2.2 </w:t>
            </w:r>
            <w:r w:rsidR="00604AE4" w:rsidRPr="00A0013C">
              <w:fldChar w:fldCharType="begin"/>
            </w:r>
            <w:r w:rsidR="00604AE4" w:rsidRPr="00A0013C">
              <w:instrText xml:space="preserve"> REF CHAPTERII_222 \h </w:instrText>
            </w:r>
            <w:r w:rsidRPr="00A0013C">
              <w:instrText xml:space="preserve"> \* MERGEFORMAT </w:instrText>
            </w:r>
            <w:r w:rsidR="00604AE4" w:rsidRPr="00A0013C">
              <w:fldChar w:fldCharType="separate"/>
            </w:r>
            <w:r w:rsidR="00604AE4" w:rsidRPr="00A0013C">
              <w:t>Benefit of Blockchain</w:t>
            </w:r>
            <w:r w:rsidR="00604AE4" w:rsidRPr="00A0013C">
              <w:fldChar w:fldCharType="end"/>
            </w:r>
            <w:r w:rsidR="00FA2708">
              <w:t>………………………………………………..</w:t>
            </w:r>
          </w:p>
        </w:tc>
        <w:tc>
          <w:tcPr>
            <w:tcW w:w="745" w:type="dxa"/>
          </w:tcPr>
          <w:p w14:paraId="469A2077" w14:textId="5FBFC2C7" w:rsidR="00604AE4" w:rsidRPr="00FA2708" w:rsidRDefault="00604AE4" w:rsidP="00241BB7">
            <w:pPr>
              <w:spacing w:line="360" w:lineRule="auto"/>
              <w:jc w:val="right"/>
            </w:pPr>
            <w:r w:rsidRPr="00FA2708">
              <w:fldChar w:fldCharType="begin"/>
            </w:r>
            <w:r w:rsidRPr="00FA2708">
              <w:instrText xml:space="preserve"> PAGEREF CHAPTERII_222 \h </w:instrText>
            </w:r>
            <w:r w:rsidRPr="00FA2708">
              <w:fldChar w:fldCharType="separate"/>
            </w:r>
            <w:r w:rsidRPr="00FA2708">
              <w:rPr>
                <w:noProof/>
              </w:rPr>
              <w:t>18</w:t>
            </w:r>
            <w:r w:rsidRPr="00FA2708">
              <w:fldChar w:fldCharType="end"/>
            </w:r>
          </w:p>
        </w:tc>
      </w:tr>
      <w:tr w:rsidR="00604AE4" w:rsidRPr="00A0013C" w14:paraId="21C8D7ED" w14:textId="77777777" w:rsidTr="00F32FF7">
        <w:tc>
          <w:tcPr>
            <w:tcW w:w="7763" w:type="dxa"/>
          </w:tcPr>
          <w:p w14:paraId="70DE93B9" w14:textId="2A94BF56" w:rsidR="00604AE4" w:rsidRPr="00A0013C" w:rsidRDefault="00A0013C" w:rsidP="00A0013C">
            <w:pPr>
              <w:spacing w:line="360" w:lineRule="auto"/>
            </w:pPr>
            <w:r>
              <w:t xml:space="preserve">2.3 </w:t>
            </w:r>
            <w:r w:rsidR="00604AE4" w:rsidRPr="00A0013C">
              <w:fldChar w:fldCharType="begin"/>
            </w:r>
            <w:r w:rsidR="00604AE4" w:rsidRPr="00A0013C">
              <w:instrText xml:space="preserve"> REF CHAPTERII_23 \h </w:instrText>
            </w:r>
            <w:r w:rsidRPr="00A0013C">
              <w:instrText xml:space="preserve"> \* MERGEFORMAT </w:instrText>
            </w:r>
            <w:r w:rsidR="00604AE4" w:rsidRPr="00A0013C">
              <w:fldChar w:fldCharType="separate"/>
            </w:r>
            <w:r w:rsidR="00604AE4" w:rsidRPr="00A0013C">
              <w:t>Ethereum and Smart-Contract</w:t>
            </w:r>
            <w:r w:rsidR="00604AE4" w:rsidRPr="00A0013C">
              <w:fldChar w:fldCharType="end"/>
            </w:r>
            <w:r w:rsidR="00FA2708">
              <w:t>……………………………………………...</w:t>
            </w:r>
          </w:p>
        </w:tc>
        <w:tc>
          <w:tcPr>
            <w:tcW w:w="745" w:type="dxa"/>
          </w:tcPr>
          <w:p w14:paraId="25D61AA4" w14:textId="7001E239" w:rsidR="00604AE4" w:rsidRPr="00FA2708" w:rsidRDefault="00604AE4" w:rsidP="00241BB7">
            <w:pPr>
              <w:spacing w:line="360" w:lineRule="auto"/>
              <w:jc w:val="right"/>
            </w:pPr>
            <w:r w:rsidRPr="00FA2708">
              <w:fldChar w:fldCharType="begin"/>
            </w:r>
            <w:r w:rsidRPr="00FA2708">
              <w:instrText xml:space="preserve"> PAGEREF CHAPTERII_23 \h </w:instrText>
            </w:r>
            <w:r w:rsidRPr="00FA2708">
              <w:fldChar w:fldCharType="separate"/>
            </w:r>
            <w:r w:rsidRPr="00FA2708">
              <w:rPr>
                <w:noProof/>
              </w:rPr>
              <w:t>18</w:t>
            </w:r>
            <w:r w:rsidRPr="00FA2708">
              <w:fldChar w:fldCharType="end"/>
            </w:r>
          </w:p>
        </w:tc>
      </w:tr>
      <w:tr w:rsidR="00604AE4" w:rsidRPr="00A0013C" w14:paraId="662D3C6B" w14:textId="77777777" w:rsidTr="00F32FF7">
        <w:tc>
          <w:tcPr>
            <w:tcW w:w="7763" w:type="dxa"/>
          </w:tcPr>
          <w:p w14:paraId="4D06DC6A" w14:textId="41F04984" w:rsidR="00604AE4" w:rsidRPr="00A0013C" w:rsidRDefault="00A0013C" w:rsidP="008E51F8">
            <w:pPr>
              <w:spacing w:line="360" w:lineRule="auto"/>
              <w:ind w:firstLine="427"/>
            </w:pPr>
            <w:r>
              <w:t xml:space="preserve">2.3.1 </w:t>
            </w:r>
            <w:r w:rsidR="00604AE4" w:rsidRPr="00A0013C">
              <w:fldChar w:fldCharType="begin"/>
            </w:r>
            <w:r w:rsidR="00604AE4" w:rsidRPr="00A0013C">
              <w:instrText xml:space="preserve"> REF CHAPTERII_231 \h </w:instrText>
            </w:r>
            <w:r w:rsidRPr="00A0013C">
              <w:instrText xml:space="preserve"> \* MERGEFORMAT </w:instrText>
            </w:r>
            <w:r w:rsidR="00604AE4" w:rsidRPr="00A0013C">
              <w:fldChar w:fldCharType="separate"/>
            </w:r>
            <w:r w:rsidR="00604AE4" w:rsidRPr="00A0013C">
              <w:t>Blockchain Characteristics</w:t>
            </w:r>
            <w:r w:rsidR="00604AE4" w:rsidRPr="00A0013C">
              <w:fldChar w:fldCharType="end"/>
            </w:r>
            <w:r w:rsidR="00FA2708">
              <w:t>…………………………………………..</w:t>
            </w:r>
          </w:p>
        </w:tc>
        <w:tc>
          <w:tcPr>
            <w:tcW w:w="745" w:type="dxa"/>
          </w:tcPr>
          <w:p w14:paraId="1B42A128" w14:textId="69DF2D1A" w:rsidR="00604AE4" w:rsidRPr="00FA2708" w:rsidRDefault="00604AE4" w:rsidP="00241BB7">
            <w:pPr>
              <w:spacing w:line="360" w:lineRule="auto"/>
              <w:jc w:val="right"/>
            </w:pPr>
            <w:r w:rsidRPr="00FA2708">
              <w:fldChar w:fldCharType="begin"/>
            </w:r>
            <w:r w:rsidRPr="00FA2708">
              <w:instrText xml:space="preserve"> PAGEREF CHAPTERII_231 \h </w:instrText>
            </w:r>
            <w:r w:rsidRPr="00FA2708">
              <w:fldChar w:fldCharType="separate"/>
            </w:r>
            <w:r w:rsidRPr="00FA2708">
              <w:rPr>
                <w:noProof/>
              </w:rPr>
              <w:t>18</w:t>
            </w:r>
            <w:r w:rsidRPr="00FA2708">
              <w:fldChar w:fldCharType="end"/>
            </w:r>
          </w:p>
        </w:tc>
      </w:tr>
      <w:tr w:rsidR="00604AE4" w:rsidRPr="00A0013C" w14:paraId="3892BA1C" w14:textId="77777777" w:rsidTr="00F32FF7">
        <w:tc>
          <w:tcPr>
            <w:tcW w:w="7763" w:type="dxa"/>
          </w:tcPr>
          <w:p w14:paraId="46CACAEF" w14:textId="5A415F12" w:rsidR="00604AE4" w:rsidRPr="00A0013C" w:rsidRDefault="00604AE4" w:rsidP="008E51F8">
            <w:pPr>
              <w:spacing w:line="360" w:lineRule="auto"/>
              <w:ind w:firstLine="427"/>
            </w:pPr>
            <w:r w:rsidRPr="00A0013C">
              <w:fldChar w:fldCharType="begin"/>
            </w:r>
            <w:r w:rsidRPr="00A0013C">
              <w:instrText xml:space="preserve"> REF CHAPTERII_232 \h </w:instrText>
            </w:r>
            <w:r w:rsidR="00A0013C" w:rsidRPr="00A0013C">
              <w:instrText xml:space="preserve"> \* MERGEFORMAT </w:instrText>
            </w:r>
            <w:r w:rsidRPr="00A0013C">
              <w:fldChar w:fldCharType="separate"/>
            </w:r>
            <w:r w:rsidRPr="00A0013C">
              <w:t xml:space="preserve">2.3.2 Blockchain Types </w:t>
            </w:r>
            <w:r w:rsidRPr="00A0013C">
              <w:fldChar w:fldCharType="end"/>
            </w:r>
            <w:r w:rsidR="00FA2708">
              <w:t>…………………………………………………...</w:t>
            </w:r>
          </w:p>
        </w:tc>
        <w:tc>
          <w:tcPr>
            <w:tcW w:w="745" w:type="dxa"/>
          </w:tcPr>
          <w:p w14:paraId="6CD81461" w14:textId="274F510F" w:rsidR="00604AE4" w:rsidRPr="00FA2708" w:rsidRDefault="00604AE4" w:rsidP="00241BB7">
            <w:pPr>
              <w:spacing w:line="360" w:lineRule="auto"/>
              <w:jc w:val="right"/>
            </w:pPr>
            <w:r w:rsidRPr="00FA2708">
              <w:fldChar w:fldCharType="begin"/>
            </w:r>
            <w:r w:rsidRPr="00FA2708">
              <w:instrText xml:space="preserve"> PAGEREF CHAPTERII_232 \h </w:instrText>
            </w:r>
            <w:r w:rsidRPr="00FA2708">
              <w:fldChar w:fldCharType="separate"/>
            </w:r>
            <w:r w:rsidRPr="00FA2708">
              <w:rPr>
                <w:noProof/>
              </w:rPr>
              <w:t>20</w:t>
            </w:r>
            <w:r w:rsidRPr="00FA2708">
              <w:fldChar w:fldCharType="end"/>
            </w:r>
          </w:p>
        </w:tc>
      </w:tr>
      <w:tr w:rsidR="00604AE4" w:rsidRPr="00A0013C" w14:paraId="6F856BFE" w14:textId="77777777" w:rsidTr="00F32FF7">
        <w:tc>
          <w:tcPr>
            <w:tcW w:w="7763" w:type="dxa"/>
          </w:tcPr>
          <w:p w14:paraId="5D0C1C62" w14:textId="5FBC37B8" w:rsidR="00604AE4" w:rsidRPr="00A0013C" w:rsidRDefault="00A0013C" w:rsidP="008E51F8">
            <w:pPr>
              <w:spacing w:line="360" w:lineRule="auto"/>
              <w:ind w:firstLine="427"/>
            </w:pPr>
            <w:r>
              <w:t xml:space="preserve">2.3.3 </w:t>
            </w:r>
            <w:r w:rsidR="00604AE4" w:rsidRPr="00A0013C">
              <w:fldChar w:fldCharType="begin"/>
            </w:r>
            <w:r w:rsidR="00604AE4" w:rsidRPr="00A0013C">
              <w:instrText xml:space="preserve"> REF CHAPTERII_233 \h </w:instrText>
            </w:r>
            <w:r w:rsidRPr="00A0013C">
              <w:instrText xml:space="preserve"> \* MERGEFORMAT </w:instrText>
            </w:r>
            <w:r w:rsidR="00604AE4" w:rsidRPr="00A0013C">
              <w:fldChar w:fldCharType="separate"/>
            </w:r>
            <w:r w:rsidR="00604AE4" w:rsidRPr="00A0013C">
              <w:t>Blockchain Components</w:t>
            </w:r>
            <w:r w:rsidR="00604AE4" w:rsidRPr="00A0013C">
              <w:fldChar w:fldCharType="end"/>
            </w:r>
            <w:r w:rsidR="00FA2708">
              <w:t>……………………………………………..</w:t>
            </w:r>
          </w:p>
        </w:tc>
        <w:tc>
          <w:tcPr>
            <w:tcW w:w="745" w:type="dxa"/>
          </w:tcPr>
          <w:p w14:paraId="34A9C208" w14:textId="51BEA4E3" w:rsidR="00604AE4" w:rsidRPr="00FA2708" w:rsidRDefault="00604AE4" w:rsidP="00241BB7">
            <w:pPr>
              <w:spacing w:line="360" w:lineRule="auto"/>
              <w:jc w:val="right"/>
            </w:pPr>
            <w:r w:rsidRPr="00FA2708">
              <w:fldChar w:fldCharType="begin"/>
            </w:r>
            <w:r w:rsidRPr="00FA2708">
              <w:instrText xml:space="preserve"> PAGEREF CHAPTERII_233 \h </w:instrText>
            </w:r>
            <w:r w:rsidRPr="00FA2708">
              <w:fldChar w:fldCharType="separate"/>
            </w:r>
            <w:r w:rsidRPr="00FA2708">
              <w:rPr>
                <w:noProof/>
              </w:rPr>
              <w:t>21</w:t>
            </w:r>
            <w:r w:rsidRPr="00FA2708">
              <w:fldChar w:fldCharType="end"/>
            </w:r>
          </w:p>
        </w:tc>
      </w:tr>
      <w:tr w:rsidR="00604AE4" w:rsidRPr="00A0013C" w14:paraId="3ABA4432" w14:textId="77777777" w:rsidTr="00F32FF7">
        <w:tc>
          <w:tcPr>
            <w:tcW w:w="7763" w:type="dxa"/>
          </w:tcPr>
          <w:p w14:paraId="3F121CE4" w14:textId="641DF2C7" w:rsidR="00604AE4" w:rsidRPr="00A0013C" w:rsidRDefault="00604AE4" w:rsidP="008E51F8">
            <w:pPr>
              <w:spacing w:line="360" w:lineRule="auto"/>
              <w:ind w:firstLine="427"/>
            </w:pPr>
            <w:r w:rsidRPr="00A0013C">
              <w:fldChar w:fldCharType="begin"/>
            </w:r>
            <w:r w:rsidRPr="00A0013C">
              <w:instrText xml:space="preserve"> REF CHAPTERII_234 \h </w:instrText>
            </w:r>
            <w:r w:rsidR="00A0013C" w:rsidRPr="00A0013C">
              <w:instrText xml:space="preserve"> \* MERGEFORMAT </w:instrText>
            </w:r>
            <w:r w:rsidRPr="00A0013C">
              <w:fldChar w:fldCharType="separate"/>
            </w:r>
            <w:r w:rsidRPr="00A0013C">
              <w:t>2.3.4 Smart Contract</w:t>
            </w:r>
            <w:r w:rsidRPr="00A0013C">
              <w:fldChar w:fldCharType="end"/>
            </w:r>
            <w:r w:rsidR="00FA2708">
              <w:t>……………………………………………………….</w:t>
            </w:r>
          </w:p>
        </w:tc>
        <w:tc>
          <w:tcPr>
            <w:tcW w:w="745" w:type="dxa"/>
          </w:tcPr>
          <w:p w14:paraId="34EB1CBD" w14:textId="0FA47066" w:rsidR="00604AE4" w:rsidRPr="00FA2708" w:rsidRDefault="00604AE4" w:rsidP="00241BB7">
            <w:pPr>
              <w:spacing w:line="360" w:lineRule="auto"/>
              <w:jc w:val="right"/>
            </w:pPr>
            <w:r w:rsidRPr="00FA2708">
              <w:fldChar w:fldCharType="begin"/>
            </w:r>
            <w:r w:rsidRPr="00FA2708">
              <w:instrText xml:space="preserve"> PAGEREF CHAPTERII_234 \h </w:instrText>
            </w:r>
            <w:r w:rsidRPr="00FA2708">
              <w:fldChar w:fldCharType="separate"/>
            </w:r>
            <w:r w:rsidRPr="00FA2708">
              <w:rPr>
                <w:noProof/>
              </w:rPr>
              <w:t>25</w:t>
            </w:r>
            <w:r w:rsidRPr="00FA2708">
              <w:fldChar w:fldCharType="end"/>
            </w:r>
          </w:p>
        </w:tc>
      </w:tr>
      <w:tr w:rsidR="00604AE4" w:rsidRPr="00A0013C" w14:paraId="179D0FDD" w14:textId="77777777" w:rsidTr="00F32FF7">
        <w:tc>
          <w:tcPr>
            <w:tcW w:w="7763" w:type="dxa"/>
          </w:tcPr>
          <w:p w14:paraId="04AC0F28" w14:textId="7BA9D529" w:rsidR="00604AE4" w:rsidRPr="00A0013C" w:rsidRDefault="00604AE4" w:rsidP="00FA2708">
            <w:pPr>
              <w:spacing w:line="360" w:lineRule="auto"/>
            </w:pPr>
            <w:r w:rsidRPr="00A0013C">
              <w:fldChar w:fldCharType="begin"/>
            </w:r>
            <w:r w:rsidRPr="00A0013C">
              <w:instrText xml:space="preserve"> REF CHAPTERII_24 \h </w:instrText>
            </w:r>
            <w:r w:rsidR="00A0013C" w:rsidRPr="00A0013C">
              <w:instrText xml:space="preserve"> \* MERGEFORMAT </w:instrText>
            </w:r>
            <w:r w:rsidRPr="00A0013C">
              <w:fldChar w:fldCharType="separate"/>
            </w:r>
            <w:r w:rsidRPr="00A0013C">
              <w:t>2.4 Related Work</w:t>
            </w:r>
            <w:r w:rsidRPr="00A0013C">
              <w:fldChar w:fldCharType="end"/>
            </w:r>
            <w:r w:rsidR="00FA2708">
              <w:t>……………………………………………………………….</w:t>
            </w:r>
          </w:p>
        </w:tc>
        <w:tc>
          <w:tcPr>
            <w:tcW w:w="745" w:type="dxa"/>
          </w:tcPr>
          <w:p w14:paraId="57CE1233" w14:textId="483D5403" w:rsidR="00604AE4" w:rsidRPr="00FA2708" w:rsidRDefault="00604AE4" w:rsidP="00241BB7">
            <w:pPr>
              <w:spacing w:line="360" w:lineRule="auto"/>
              <w:jc w:val="right"/>
            </w:pPr>
            <w:r w:rsidRPr="00FA2708">
              <w:fldChar w:fldCharType="begin"/>
            </w:r>
            <w:r w:rsidRPr="00FA2708">
              <w:instrText xml:space="preserve"> PAGEREF CHAPTERII_24 \h </w:instrText>
            </w:r>
            <w:r w:rsidRPr="00FA2708">
              <w:fldChar w:fldCharType="separate"/>
            </w:r>
            <w:r w:rsidRPr="00FA2708">
              <w:rPr>
                <w:noProof/>
              </w:rPr>
              <w:t>26</w:t>
            </w:r>
            <w:r w:rsidRPr="00FA2708">
              <w:fldChar w:fldCharType="end"/>
            </w:r>
          </w:p>
        </w:tc>
      </w:tr>
      <w:tr w:rsidR="00604AE4" w:rsidRPr="00A0013C" w14:paraId="5001286F" w14:textId="77777777" w:rsidTr="00F32FF7">
        <w:tc>
          <w:tcPr>
            <w:tcW w:w="7763" w:type="dxa"/>
          </w:tcPr>
          <w:p w14:paraId="121129CA" w14:textId="18E300E7" w:rsidR="00604AE4" w:rsidRPr="00A0013C" w:rsidRDefault="00604AE4" w:rsidP="008E51F8">
            <w:pPr>
              <w:spacing w:line="360" w:lineRule="auto"/>
              <w:ind w:firstLine="427"/>
            </w:pPr>
            <w:r w:rsidRPr="00A0013C">
              <w:lastRenderedPageBreak/>
              <w:fldChar w:fldCharType="begin"/>
            </w:r>
            <w:r w:rsidRPr="00A0013C">
              <w:instrText xml:space="preserve"> REF CHAPTERII_241 \h </w:instrText>
            </w:r>
            <w:r w:rsidR="00A0013C" w:rsidRPr="00A0013C">
              <w:instrText xml:space="preserve"> \* MERGEFORMAT </w:instrText>
            </w:r>
            <w:r w:rsidRPr="00A0013C">
              <w:fldChar w:fldCharType="separate"/>
            </w:r>
            <w:r w:rsidRPr="00A0013C">
              <w:t xml:space="preserve">2.4.1 A Blockchain-Based Approach to Health Information Exchange Networks </w:t>
            </w:r>
            <w:r w:rsidRPr="00A0013C">
              <w:rPr>
                <w:noProof/>
              </w:rPr>
              <w:t>[34]</w:t>
            </w:r>
            <w:r w:rsidRPr="00A0013C">
              <w:fldChar w:fldCharType="end"/>
            </w:r>
            <w:r w:rsidR="00FA2708">
              <w:t>…………………………………………………………………..</w:t>
            </w:r>
          </w:p>
        </w:tc>
        <w:tc>
          <w:tcPr>
            <w:tcW w:w="745" w:type="dxa"/>
          </w:tcPr>
          <w:p w14:paraId="09C648F1" w14:textId="77777777" w:rsidR="008E51F8" w:rsidRPr="00FA2708" w:rsidRDefault="008E51F8" w:rsidP="00241BB7">
            <w:pPr>
              <w:spacing w:line="360" w:lineRule="auto"/>
              <w:jc w:val="right"/>
            </w:pPr>
          </w:p>
          <w:p w14:paraId="377CF649" w14:textId="69E82452" w:rsidR="00604AE4" w:rsidRPr="00FA2708" w:rsidRDefault="00604AE4" w:rsidP="00241BB7">
            <w:pPr>
              <w:spacing w:line="360" w:lineRule="auto"/>
              <w:jc w:val="right"/>
            </w:pPr>
            <w:r w:rsidRPr="00FA2708">
              <w:fldChar w:fldCharType="begin"/>
            </w:r>
            <w:r w:rsidRPr="00FA2708">
              <w:instrText xml:space="preserve"> PAGEREF CHAPTERII_241 \h </w:instrText>
            </w:r>
            <w:r w:rsidRPr="00FA2708">
              <w:fldChar w:fldCharType="separate"/>
            </w:r>
            <w:r w:rsidRPr="00FA2708">
              <w:rPr>
                <w:noProof/>
              </w:rPr>
              <w:t>26</w:t>
            </w:r>
            <w:r w:rsidRPr="00FA2708">
              <w:fldChar w:fldCharType="end"/>
            </w:r>
          </w:p>
        </w:tc>
      </w:tr>
      <w:tr w:rsidR="00604AE4" w:rsidRPr="00A0013C" w14:paraId="5B002515" w14:textId="77777777" w:rsidTr="00F32FF7">
        <w:tc>
          <w:tcPr>
            <w:tcW w:w="7763" w:type="dxa"/>
          </w:tcPr>
          <w:p w14:paraId="64DB3599" w14:textId="210C1105" w:rsidR="00604AE4" w:rsidRPr="00A0013C" w:rsidRDefault="00604AE4" w:rsidP="008E51F8">
            <w:pPr>
              <w:spacing w:line="360" w:lineRule="auto"/>
              <w:ind w:firstLine="427"/>
            </w:pPr>
            <w:r w:rsidRPr="00A0013C">
              <w:fldChar w:fldCharType="begin"/>
            </w:r>
            <w:r w:rsidRPr="00A0013C">
              <w:instrText xml:space="preserve"> REF CHAPTERII_242 \h </w:instrText>
            </w:r>
            <w:r w:rsidR="00A0013C" w:rsidRPr="00A0013C">
              <w:instrText xml:space="preserve"> \* MERGEFORMAT </w:instrText>
            </w:r>
            <w:r w:rsidRPr="00A0013C">
              <w:fldChar w:fldCharType="separate"/>
            </w:r>
            <w:r w:rsidRPr="00A0013C">
              <w:t>2.4.2 A Case Study for Blockchain in Healthcare: “</w:t>
            </w:r>
            <w:proofErr w:type="spellStart"/>
            <w:r w:rsidRPr="00A0013C">
              <w:t>MedRec</w:t>
            </w:r>
            <w:proofErr w:type="spellEnd"/>
            <w:r w:rsidRPr="00A0013C">
              <w:t xml:space="preserve">” prototype for electronic health records and medical research data </w:t>
            </w:r>
            <w:r w:rsidRPr="00A0013C">
              <w:rPr>
                <w:noProof/>
              </w:rPr>
              <w:t>[35]</w:t>
            </w:r>
            <w:r w:rsidRPr="00A0013C">
              <w:fldChar w:fldCharType="end"/>
            </w:r>
            <w:r w:rsidR="00FA2708">
              <w:t>…………………..</w:t>
            </w:r>
          </w:p>
        </w:tc>
        <w:tc>
          <w:tcPr>
            <w:tcW w:w="745" w:type="dxa"/>
          </w:tcPr>
          <w:p w14:paraId="0130A408" w14:textId="77777777" w:rsidR="008E51F8" w:rsidRPr="00FA2708" w:rsidRDefault="008E51F8" w:rsidP="00241BB7">
            <w:pPr>
              <w:spacing w:line="360" w:lineRule="auto"/>
              <w:jc w:val="right"/>
            </w:pPr>
          </w:p>
          <w:p w14:paraId="48A41D2D" w14:textId="16E8EF4A" w:rsidR="00604AE4" w:rsidRPr="00FA2708" w:rsidRDefault="00604AE4" w:rsidP="00241BB7">
            <w:pPr>
              <w:spacing w:line="360" w:lineRule="auto"/>
              <w:jc w:val="right"/>
            </w:pPr>
            <w:r w:rsidRPr="00FA2708">
              <w:fldChar w:fldCharType="begin"/>
            </w:r>
            <w:r w:rsidRPr="00FA2708">
              <w:instrText xml:space="preserve"> PAGEREF CHAPTERII_242 \h </w:instrText>
            </w:r>
            <w:r w:rsidRPr="00FA2708">
              <w:fldChar w:fldCharType="separate"/>
            </w:r>
            <w:r w:rsidRPr="00FA2708">
              <w:rPr>
                <w:noProof/>
              </w:rPr>
              <w:t>27</w:t>
            </w:r>
            <w:r w:rsidRPr="00FA2708">
              <w:fldChar w:fldCharType="end"/>
            </w:r>
          </w:p>
        </w:tc>
      </w:tr>
      <w:tr w:rsidR="00604AE4" w:rsidRPr="00A0013C" w14:paraId="283F85A7" w14:textId="77777777" w:rsidTr="00F32FF7">
        <w:tc>
          <w:tcPr>
            <w:tcW w:w="7763" w:type="dxa"/>
          </w:tcPr>
          <w:p w14:paraId="7D2BAC14" w14:textId="73FCE0F2" w:rsidR="00604AE4" w:rsidRPr="00A0013C" w:rsidRDefault="00604AE4" w:rsidP="008E51F8">
            <w:pPr>
              <w:spacing w:line="360" w:lineRule="auto"/>
              <w:ind w:firstLine="427"/>
            </w:pPr>
            <w:r w:rsidRPr="00A0013C">
              <w:fldChar w:fldCharType="begin"/>
            </w:r>
            <w:r w:rsidRPr="00A0013C">
              <w:instrText xml:space="preserve"> REF CHAPTERII_243 \h </w:instrText>
            </w:r>
            <w:r w:rsidR="00A0013C" w:rsidRPr="00A0013C">
              <w:instrText xml:space="preserve"> \* MERGEFORMAT </w:instrText>
            </w:r>
            <w:r w:rsidRPr="00A0013C">
              <w:fldChar w:fldCharType="separate"/>
            </w:r>
            <w:r w:rsidRPr="00A0013C">
              <w:t>2.4.3</w:t>
            </w:r>
            <w:r w:rsidRPr="00A0013C">
              <w:rPr>
                <w:spacing w:val="-12"/>
              </w:rPr>
              <w:t xml:space="preserve"> </w:t>
            </w:r>
            <w:r w:rsidRPr="00A0013C">
              <w:t xml:space="preserve">Blockchain-Based Data Preservation System for Medical Data </w:t>
            </w:r>
            <w:r w:rsidRPr="00A0013C">
              <w:rPr>
                <w:noProof/>
              </w:rPr>
              <w:t>[37]</w:t>
            </w:r>
            <w:r w:rsidRPr="00A0013C">
              <w:fldChar w:fldCharType="end"/>
            </w:r>
            <w:r w:rsidR="00FA2708">
              <w:t>..</w:t>
            </w:r>
          </w:p>
        </w:tc>
        <w:tc>
          <w:tcPr>
            <w:tcW w:w="745" w:type="dxa"/>
          </w:tcPr>
          <w:p w14:paraId="0F757614" w14:textId="1B6E3CBD" w:rsidR="00604AE4" w:rsidRPr="00FA2708" w:rsidRDefault="00604AE4" w:rsidP="00241BB7">
            <w:pPr>
              <w:spacing w:line="360" w:lineRule="auto"/>
              <w:jc w:val="right"/>
            </w:pPr>
            <w:r w:rsidRPr="00FA2708">
              <w:fldChar w:fldCharType="begin"/>
            </w:r>
            <w:r w:rsidRPr="00FA2708">
              <w:instrText xml:space="preserve"> PAGEREF CHAPTERII_243 \h </w:instrText>
            </w:r>
            <w:r w:rsidRPr="00FA2708">
              <w:fldChar w:fldCharType="separate"/>
            </w:r>
            <w:r w:rsidRPr="00FA2708">
              <w:rPr>
                <w:noProof/>
              </w:rPr>
              <w:t>27</w:t>
            </w:r>
            <w:r w:rsidRPr="00FA2708">
              <w:fldChar w:fldCharType="end"/>
            </w:r>
          </w:p>
        </w:tc>
      </w:tr>
      <w:tr w:rsidR="00604AE4" w:rsidRPr="00A0013C" w14:paraId="1285CEC1" w14:textId="77777777" w:rsidTr="00F32FF7">
        <w:tc>
          <w:tcPr>
            <w:tcW w:w="7763" w:type="dxa"/>
          </w:tcPr>
          <w:p w14:paraId="14FB214E" w14:textId="53425416" w:rsidR="00604AE4" w:rsidRPr="00A0013C" w:rsidRDefault="00604AE4" w:rsidP="008E51F8">
            <w:pPr>
              <w:spacing w:line="360" w:lineRule="auto"/>
              <w:ind w:firstLine="427"/>
            </w:pPr>
            <w:r w:rsidRPr="00A0013C">
              <w:fldChar w:fldCharType="begin"/>
            </w:r>
            <w:r w:rsidRPr="00A0013C">
              <w:instrText xml:space="preserve"> REF CHAPTERII_244 \h </w:instrText>
            </w:r>
            <w:r w:rsidR="00A0013C" w:rsidRPr="00A0013C">
              <w:instrText xml:space="preserve"> \* MERGEFORMAT </w:instrText>
            </w:r>
            <w:r w:rsidRPr="00A0013C">
              <w:fldChar w:fldCharType="separate"/>
            </w:r>
            <w:r w:rsidRPr="00A0013C">
              <w:t xml:space="preserve">2.4.4 Blockchain-based electronic healthcare record system for healthcare 4.0 applications </w:t>
            </w:r>
            <w:r w:rsidRPr="00A0013C">
              <w:rPr>
                <w:noProof/>
              </w:rPr>
              <w:t>[38]</w:t>
            </w:r>
            <w:r w:rsidRPr="00A0013C">
              <w:fldChar w:fldCharType="end"/>
            </w:r>
            <w:r w:rsidR="00FA2708">
              <w:t>……………………………………………………………</w:t>
            </w:r>
          </w:p>
        </w:tc>
        <w:tc>
          <w:tcPr>
            <w:tcW w:w="745" w:type="dxa"/>
          </w:tcPr>
          <w:p w14:paraId="334BD661" w14:textId="77777777" w:rsidR="008E51F8" w:rsidRPr="00FA2708" w:rsidRDefault="008E51F8" w:rsidP="00241BB7">
            <w:pPr>
              <w:spacing w:line="360" w:lineRule="auto"/>
              <w:jc w:val="right"/>
            </w:pPr>
          </w:p>
          <w:p w14:paraId="01396935" w14:textId="42117895" w:rsidR="00604AE4" w:rsidRPr="00FA2708" w:rsidRDefault="00604AE4" w:rsidP="00241BB7">
            <w:pPr>
              <w:spacing w:line="360" w:lineRule="auto"/>
              <w:jc w:val="right"/>
            </w:pPr>
            <w:r w:rsidRPr="00FA2708">
              <w:fldChar w:fldCharType="begin"/>
            </w:r>
            <w:r w:rsidRPr="00FA2708">
              <w:instrText xml:space="preserve"> PAGEREF CHAPTERII_244 \h </w:instrText>
            </w:r>
            <w:r w:rsidRPr="00FA2708">
              <w:fldChar w:fldCharType="separate"/>
            </w:r>
            <w:r w:rsidRPr="00FA2708">
              <w:rPr>
                <w:noProof/>
              </w:rPr>
              <w:t>28</w:t>
            </w:r>
            <w:r w:rsidRPr="00FA2708">
              <w:fldChar w:fldCharType="end"/>
            </w:r>
          </w:p>
        </w:tc>
      </w:tr>
      <w:tr w:rsidR="00A57B88" w:rsidRPr="00A0013C" w14:paraId="7E15DD5A" w14:textId="77777777" w:rsidTr="00F32FF7">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55868A68"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II \h </w:instrText>
            </w:r>
            <w:r w:rsidRPr="00FA2708">
              <w:rPr>
                <w:b/>
                <w:bCs/>
              </w:rPr>
            </w:r>
            <w:r w:rsidRPr="00FA2708">
              <w:rPr>
                <w:b/>
                <w:bCs/>
              </w:rPr>
              <w:fldChar w:fldCharType="separate"/>
            </w:r>
            <w:r w:rsidRPr="00FA2708">
              <w:rPr>
                <w:b/>
                <w:bCs/>
                <w:noProof/>
              </w:rPr>
              <w:t>29</w:t>
            </w:r>
            <w:r w:rsidRPr="00FA2708">
              <w:rPr>
                <w:b/>
                <w:bCs/>
              </w:rPr>
              <w:fldChar w:fldCharType="end"/>
            </w:r>
          </w:p>
        </w:tc>
      </w:tr>
      <w:tr w:rsidR="00604AE4" w:rsidRPr="00A0013C" w14:paraId="65794D0E" w14:textId="77777777" w:rsidTr="00F32FF7">
        <w:tc>
          <w:tcPr>
            <w:tcW w:w="7763" w:type="dxa"/>
          </w:tcPr>
          <w:p w14:paraId="3C41A240" w14:textId="3638C808" w:rsidR="00604AE4" w:rsidRPr="00A0013C" w:rsidRDefault="008E51F8" w:rsidP="00A0013C">
            <w:pPr>
              <w:spacing w:line="360" w:lineRule="auto"/>
            </w:pPr>
            <w:r>
              <w:t xml:space="preserve">3.1 </w:t>
            </w:r>
            <w:r w:rsidR="00604AE4" w:rsidRPr="00A0013C">
              <w:fldChar w:fldCharType="begin"/>
            </w:r>
            <w:r w:rsidR="00604AE4" w:rsidRPr="00A0013C">
              <w:instrText xml:space="preserve"> REF CHAPTERIII_31 \h </w:instrText>
            </w:r>
            <w:r w:rsidR="00A0013C" w:rsidRPr="00A0013C">
              <w:instrText xml:space="preserve"> \* MERGEFORMAT </w:instrText>
            </w:r>
            <w:r w:rsidR="00604AE4" w:rsidRPr="00A0013C">
              <w:fldChar w:fldCharType="separate"/>
            </w:r>
            <w:r w:rsidR="00604AE4" w:rsidRPr="00A0013C">
              <w:t>Use case scenario</w:t>
            </w:r>
            <w:r w:rsidR="00604AE4" w:rsidRPr="00A0013C">
              <w:fldChar w:fldCharType="end"/>
            </w:r>
            <w:r w:rsidR="00FA2708">
              <w:t>…………………………………………………………...</w:t>
            </w:r>
          </w:p>
        </w:tc>
        <w:tc>
          <w:tcPr>
            <w:tcW w:w="745" w:type="dxa"/>
          </w:tcPr>
          <w:p w14:paraId="3CFA32BD" w14:textId="297FB8A8" w:rsidR="00604AE4" w:rsidRPr="00FA2708" w:rsidRDefault="00604AE4" w:rsidP="00241BB7">
            <w:pPr>
              <w:spacing w:line="360" w:lineRule="auto"/>
              <w:jc w:val="right"/>
            </w:pPr>
            <w:r w:rsidRPr="00FA2708">
              <w:fldChar w:fldCharType="begin"/>
            </w:r>
            <w:r w:rsidRPr="00FA2708">
              <w:instrText xml:space="preserve"> PAGEREF CHAPTERIII_31 \h </w:instrText>
            </w:r>
            <w:r w:rsidRPr="00FA2708">
              <w:fldChar w:fldCharType="separate"/>
            </w:r>
            <w:r w:rsidRPr="00FA2708">
              <w:rPr>
                <w:noProof/>
              </w:rPr>
              <w:t>29</w:t>
            </w:r>
            <w:r w:rsidRPr="00FA2708">
              <w:fldChar w:fldCharType="end"/>
            </w:r>
          </w:p>
        </w:tc>
      </w:tr>
      <w:tr w:rsidR="00604AE4" w:rsidRPr="00A0013C" w14:paraId="01288530" w14:textId="77777777" w:rsidTr="00F32FF7">
        <w:tc>
          <w:tcPr>
            <w:tcW w:w="7763" w:type="dxa"/>
          </w:tcPr>
          <w:p w14:paraId="491072A0" w14:textId="5868F807" w:rsidR="00604AE4" w:rsidRPr="00A0013C" w:rsidRDefault="008E51F8" w:rsidP="00A0013C">
            <w:pPr>
              <w:spacing w:line="360" w:lineRule="auto"/>
            </w:pPr>
            <w:r>
              <w:t xml:space="preserve">3.2 </w:t>
            </w:r>
            <w:r w:rsidR="00604AE4" w:rsidRPr="00A0013C">
              <w:fldChar w:fldCharType="begin"/>
            </w:r>
            <w:r w:rsidR="00604AE4" w:rsidRPr="00A0013C">
              <w:instrText xml:space="preserve"> REF CHAPTERIII_32 \h </w:instrText>
            </w:r>
            <w:r w:rsidR="00A0013C" w:rsidRPr="00A0013C">
              <w:instrText xml:space="preserve"> \* MERGEFORMAT </w:instrText>
            </w:r>
            <w:r w:rsidR="00604AE4" w:rsidRPr="00A0013C">
              <w:fldChar w:fldCharType="separate"/>
            </w:r>
            <w:r w:rsidR="00604AE4" w:rsidRPr="00A0013C">
              <w:t>Concept Design</w:t>
            </w:r>
            <w:r w:rsidR="00604AE4" w:rsidRPr="00A0013C">
              <w:fldChar w:fldCharType="end"/>
            </w:r>
            <w:r w:rsidR="00FA2708">
              <w:t>……………………………………………………………..</w:t>
            </w:r>
          </w:p>
        </w:tc>
        <w:tc>
          <w:tcPr>
            <w:tcW w:w="745" w:type="dxa"/>
          </w:tcPr>
          <w:p w14:paraId="170A4C94" w14:textId="7790C4D2" w:rsidR="00604AE4" w:rsidRPr="00FA2708" w:rsidRDefault="00604AE4" w:rsidP="00241BB7">
            <w:pPr>
              <w:spacing w:line="360" w:lineRule="auto"/>
              <w:jc w:val="right"/>
            </w:pPr>
            <w:r w:rsidRPr="00FA2708">
              <w:fldChar w:fldCharType="begin"/>
            </w:r>
            <w:r w:rsidRPr="00FA2708">
              <w:instrText xml:space="preserve"> PAGEREF CHAPTERIII_32 \h </w:instrText>
            </w:r>
            <w:r w:rsidRPr="00FA2708">
              <w:fldChar w:fldCharType="separate"/>
            </w:r>
            <w:r w:rsidRPr="00FA2708">
              <w:rPr>
                <w:noProof/>
              </w:rPr>
              <w:t>30</w:t>
            </w:r>
            <w:r w:rsidRPr="00FA2708">
              <w:fldChar w:fldCharType="end"/>
            </w:r>
          </w:p>
        </w:tc>
      </w:tr>
      <w:tr w:rsidR="00604AE4" w:rsidRPr="00A0013C" w14:paraId="238711B7" w14:textId="77777777" w:rsidTr="00F32FF7">
        <w:tc>
          <w:tcPr>
            <w:tcW w:w="7763" w:type="dxa"/>
          </w:tcPr>
          <w:p w14:paraId="7D835ECD" w14:textId="46F54A49" w:rsidR="00604AE4" w:rsidRPr="00A0013C" w:rsidRDefault="008E51F8" w:rsidP="00A0013C">
            <w:pPr>
              <w:spacing w:line="360" w:lineRule="auto"/>
            </w:pPr>
            <w:r>
              <w:t xml:space="preserve">3.3 </w:t>
            </w:r>
            <w:r w:rsidR="00604AE4" w:rsidRPr="00A0013C">
              <w:fldChar w:fldCharType="begin"/>
            </w:r>
            <w:r w:rsidR="00604AE4" w:rsidRPr="00A0013C">
              <w:instrText xml:space="preserve"> REF CHAPTERIII_33 \h </w:instrText>
            </w:r>
            <w:r w:rsidR="00A0013C" w:rsidRPr="00A0013C">
              <w:instrText xml:space="preserve"> \* MERGEFORMAT </w:instrText>
            </w:r>
            <w:r w:rsidR="00604AE4" w:rsidRPr="00A0013C">
              <w:fldChar w:fldCharType="separate"/>
            </w:r>
            <w:r w:rsidR="00604AE4" w:rsidRPr="00A0013C">
              <w:t>Blockchain Design</w:t>
            </w:r>
            <w:r w:rsidR="00604AE4" w:rsidRPr="00A0013C">
              <w:fldChar w:fldCharType="end"/>
            </w:r>
            <w:r w:rsidR="00FA2708">
              <w:t>………………………………………………………….</w:t>
            </w:r>
          </w:p>
        </w:tc>
        <w:tc>
          <w:tcPr>
            <w:tcW w:w="745" w:type="dxa"/>
          </w:tcPr>
          <w:p w14:paraId="33D8E99E" w14:textId="1B46DD8A" w:rsidR="00604AE4" w:rsidRPr="00FA2708" w:rsidRDefault="00604AE4" w:rsidP="00241BB7">
            <w:pPr>
              <w:spacing w:line="360" w:lineRule="auto"/>
              <w:jc w:val="right"/>
            </w:pPr>
            <w:r w:rsidRPr="00FA2708">
              <w:fldChar w:fldCharType="begin"/>
            </w:r>
            <w:r w:rsidRPr="00FA2708">
              <w:instrText xml:space="preserve"> PAGEREF CHAPTERIII_33 \h </w:instrText>
            </w:r>
            <w:r w:rsidRPr="00FA2708">
              <w:fldChar w:fldCharType="separate"/>
            </w:r>
            <w:r w:rsidRPr="00FA2708">
              <w:rPr>
                <w:noProof/>
              </w:rPr>
              <w:t>31</w:t>
            </w:r>
            <w:r w:rsidRPr="00FA2708">
              <w:fldChar w:fldCharType="end"/>
            </w:r>
          </w:p>
        </w:tc>
      </w:tr>
      <w:tr w:rsidR="00604AE4" w:rsidRPr="00A0013C" w14:paraId="770A3098" w14:textId="77777777" w:rsidTr="00F32FF7">
        <w:tc>
          <w:tcPr>
            <w:tcW w:w="7763" w:type="dxa"/>
          </w:tcPr>
          <w:p w14:paraId="6520D903" w14:textId="00AD736B" w:rsidR="00604AE4" w:rsidRPr="00A0013C" w:rsidRDefault="008E51F8" w:rsidP="00A0013C">
            <w:pPr>
              <w:spacing w:line="360" w:lineRule="auto"/>
            </w:pPr>
            <w:r>
              <w:t xml:space="preserve">3.4 </w:t>
            </w:r>
            <w:r w:rsidR="00604AE4" w:rsidRPr="00A0013C">
              <w:fldChar w:fldCharType="begin"/>
            </w:r>
            <w:r w:rsidR="00604AE4" w:rsidRPr="00A0013C">
              <w:instrText xml:space="preserve"> REF CHAPTERIII_34 \h </w:instrText>
            </w:r>
            <w:r w:rsidR="00A0013C" w:rsidRPr="00A0013C">
              <w:instrText xml:space="preserve"> \* MERGEFORMAT </w:instrText>
            </w:r>
            <w:r w:rsidR="00604AE4" w:rsidRPr="00A0013C">
              <w:fldChar w:fldCharType="separate"/>
            </w:r>
            <w:r w:rsidR="00604AE4" w:rsidRPr="00A0013C">
              <w:t xml:space="preserve">Integrating Blockchain with </w:t>
            </w:r>
            <w:proofErr w:type="spellStart"/>
            <w:r w:rsidR="00604AE4" w:rsidRPr="00A0013C">
              <w:t>XDS.b</w:t>
            </w:r>
            <w:proofErr w:type="spellEnd"/>
            <w:r w:rsidR="00604AE4" w:rsidRPr="00A0013C">
              <w:t xml:space="preserve"> Profile</w:t>
            </w:r>
            <w:r w:rsidR="00604AE4" w:rsidRPr="00A0013C">
              <w:fldChar w:fldCharType="end"/>
            </w:r>
            <w:r w:rsidR="00FA2708">
              <w:t>………………………………...</w:t>
            </w:r>
          </w:p>
        </w:tc>
        <w:tc>
          <w:tcPr>
            <w:tcW w:w="745" w:type="dxa"/>
          </w:tcPr>
          <w:p w14:paraId="383226E0" w14:textId="319D362E" w:rsidR="00604AE4" w:rsidRPr="00FA2708" w:rsidRDefault="00604AE4" w:rsidP="00241BB7">
            <w:pPr>
              <w:spacing w:line="360" w:lineRule="auto"/>
              <w:jc w:val="right"/>
            </w:pPr>
            <w:r w:rsidRPr="00FA2708">
              <w:fldChar w:fldCharType="begin"/>
            </w:r>
            <w:r w:rsidRPr="00FA2708">
              <w:instrText xml:space="preserve"> PAGEREF CHAPTERIII_34 \h </w:instrText>
            </w:r>
            <w:r w:rsidRPr="00FA2708">
              <w:fldChar w:fldCharType="separate"/>
            </w:r>
            <w:r w:rsidRPr="00FA2708">
              <w:rPr>
                <w:noProof/>
              </w:rPr>
              <w:t>32</w:t>
            </w:r>
            <w:r w:rsidRPr="00FA2708">
              <w:fldChar w:fldCharType="end"/>
            </w:r>
          </w:p>
        </w:tc>
      </w:tr>
      <w:tr w:rsidR="00604AE4" w:rsidRPr="00A0013C" w14:paraId="6B9592E2" w14:textId="77777777" w:rsidTr="00F32FF7">
        <w:tc>
          <w:tcPr>
            <w:tcW w:w="7763" w:type="dxa"/>
          </w:tcPr>
          <w:p w14:paraId="67232A3A" w14:textId="78A8BE29" w:rsidR="00604AE4" w:rsidRPr="00A0013C" w:rsidRDefault="00604AE4"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II_35 \h </w:instrText>
            </w:r>
            <w:r w:rsidRPr="00A0013C">
              <w:rPr>
                <w:b w:val="0"/>
                <w:bCs w:val="0"/>
                <w:sz w:val="24"/>
                <w:szCs w:val="24"/>
              </w:rPr>
            </w:r>
            <w:r w:rsidR="00A0013C" w:rsidRPr="00A0013C">
              <w:rPr>
                <w:b w:val="0"/>
                <w:bCs w:val="0"/>
                <w:sz w:val="24"/>
                <w:szCs w:val="24"/>
              </w:rPr>
              <w:instrText xml:space="preserve"> \* MERGEFORMAT </w:instrText>
            </w:r>
            <w:r w:rsidRPr="00A0013C">
              <w:rPr>
                <w:b w:val="0"/>
                <w:bCs w:val="0"/>
                <w:sz w:val="24"/>
                <w:szCs w:val="24"/>
              </w:rPr>
              <w:fldChar w:fldCharType="separate"/>
            </w:r>
            <w:r w:rsidRPr="00A0013C">
              <w:rPr>
                <w:b w:val="0"/>
                <w:bCs w:val="0"/>
                <w:sz w:val="24"/>
                <w:szCs w:val="24"/>
              </w:rPr>
              <w:t>3.5 Design Functions</w:t>
            </w:r>
            <w:r w:rsidRPr="00A0013C">
              <w:rPr>
                <w:b w:val="0"/>
                <w:bCs w:val="0"/>
                <w:sz w:val="24"/>
                <w:szCs w:val="24"/>
              </w:rPr>
              <w:fldChar w:fldCharType="end"/>
            </w:r>
            <w:r w:rsidR="00FA2708">
              <w:rPr>
                <w:b w:val="0"/>
                <w:bCs w:val="0"/>
                <w:sz w:val="24"/>
                <w:szCs w:val="24"/>
              </w:rPr>
              <w:t>……………………………………………………………</w:t>
            </w:r>
          </w:p>
        </w:tc>
        <w:tc>
          <w:tcPr>
            <w:tcW w:w="745" w:type="dxa"/>
          </w:tcPr>
          <w:p w14:paraId="4B17D00E" w14:textId="5A364AA5" w:rsidR="00604AE4" w:rsidRPr="00FA2708" w:rsidRDefault="00604AE4" w:rsidP="00241BB7">
            <w:pPr>
              <w:spacing w:line="360" w:lineRule="auto"/>
              <w:jc w:val="right"/>
            </w:pPr>
            <w:r w:rsidRPr="00FA2708">
              <w:fldChar w:fldCharType="begin"/>
            </w:r>
            <w:r w:rsidRPr="00FA2708">
              <w:instrText xml:space="preserve"> PAGEREF CHAPTERIII_35 \h </w:instrText>
            </w:r>
            <w:r w:rsidRPr="00FA2708">
              <w:fldChar w:fldCharType="separate"/>
            </w:r>
            <w:r w:rsidRPr="00FA2708">
              <w:rPr>
                <w:noProof/>
              </w:rPr>
              <w:t>33</w:t>
            </w:r>
            <w:r w:rsidRPr="00FA2708">
              <w:fldChar w:fldCharType="end"/>
            </w:r>
          </w:p>
        </w:tc>
      </w:tr>
      <w:tr w:rsidR="00604AE4" w:rsidRPr="00A0013C" w14:paraId="2D6431B1" w14:textId="77777777" w:rsidTr="00F32FF7">
        <w:tc>
          <w:tcPr>
            <w:tcW w:w="7763" w:type="dxa"/>
          </w:tcPr>
          <w:p w14:paraId="023A8D4B" w14:textId="08B9813C" w:rsidR="00604AE4" w:rsidRPr="00A0013C" w:rsidRDefault="00604AE4" w:rsidP="008E51F8">
            <w:pPr>
              <w:spacing w:line="360" w:lineRule="auto"/>
              <w:ind w:firstLine="427"/>
            </w:pPr>
            <w:r w:rsidRPr="00A0013C">
              <w:fldChar w:fldCharType="begin"/>
            </w:r>
            <w:r w:rsidRPr="00A0013C">
              <w:instrText xml:space="preserve"> REF CHAPTERIII_351 \h </w:instrText>
            </w:r>
            <w:r w:rsidR="00A0013C" w:rsidRPr="00A0013C">
              <w:instrText xml:space="preserve"> \* MERGEFORMAT </w:instrText>
            </w:r>
            <w:r w:rsidRPr="00A0013C">
              <w:fldChar w:fldCharType="separate"/>
            </w:r>
            <w:r w:rsidRPr="00A0013C">
              <w:t>3.5.1 Document Register</w:t>
            </w:r>
            <w:r w:rsidRPr="00A0013C">
              <w:fldChar w:fldCharType="end"/>
            </w:r>
            <w:r w:rsidR="00FA2708">
              <w:t>…………………………………………………..</w:t>
            </w:r>
          </w:p>
        </w:tc>
        <w:tc>
          <w:tcPr>
            <w:tcW w:w="745" w:type="dxa"/>
          </w:tcPr>
          <w:p w14:paraId="1B4B28AD" w14:textId="003803FF" w:rsidR="00604AE4" w:rsidRPr="00FA2708" w:rsidRDefault="00604AE4" w:rsidP="00241BB7">
            <w:pPr>
              <w:spacing w:line="360" w:lineRule="auto"/>
              <w:jc w:val="right"/>
            </w:pPr>
            <w:r w:rsidRPr="00FA2708">
              <w:fldChar w:fldCharType="begin"/>
            </w:r>
            <w:r w:rsidRPr="00FA2708">
              <w:instrText xml:space="preserve"> PAGEREF CHAPTERIII_351 \h </w:instrText>
            </w:r>
            <w:r w:rsidRPr="00FA2708">
              <w:fldChar w:fldCharType="separate"/>
            </w:r>
            <w:r w:rsidRPr="00FA2708">
              <w:rPr>
                <w:noProof/>
              </w:rPr>
              <w:t>33</w:t>
            </w:r>
            <w:r w:rsidRPr="00FA2708">
              <w:fldChar w:fldCharType="end"/>
            </w:r>
          </w:p>
        </w:tc>
      </w:tr>
      <w:tr w:rsidR="00604AE4" w:rsidRPr="00A0013C" w14:paraId="27367945" w14:textId="77777777" w:rsidTr="00F32FF7">
        <w:tc>
          <w:tcPr>
            <w:tcW w:w="7763" w:type="dxa"/>
          </w:tcPr>
          <w:p w14:paraId="73C00313" w14:textId="1DAC23F7" w:rsidR="00604AE4" w:rsidRPr="00A0013C" w:rsidRDefault="00604AE4" w:rsidP="008E51F8">
            <w:pPr>
              <w:spacing w:line="360" w:lineRule="auto"/>
              <w:ind w:firstLine="427"/>
            </w:pPr>
            <w:r w:rsidRPr="00A0013C">
              <w:fldChar w:fldCharType="begin"/>
            </w:r>
            <w:r w:rsidRPr="00A0013C">
              <w:instrText xml:space="preserve"> REF CHAPTERIII_352 \h </w:instrText>
            </w:r>
            <w:r w:rsidR="00A0013C" w:rsidRPr="00A0013C">
              <w:instrText xml:space="preserve"> \* MERGEFORMAT </w:instrText>
            </w:r>
            <w:r w:rsidRPr="00A0013C">
              <w:fldChar w:fldCharType="separate"/>
            </w:r>
            <w:r w:rsidRPr="00A0013C">
              <w:t>3.5.2 Document Search</w:t>
            </w:r>
            <w:r w:rsidRPr="00A0013C">
              <w:fldChar w:fldCharType="end"/>
            </w:r>
            <w:r w:rsidR="00FA2708">
              <w:t>…………………………………………………….</w:t>
            </w:r>
          </w:p>
        </w:tc>
        <w:tc>
          <w:tcPr>
            <w:tcW w:w="745" w:type="dxa"/>
          </w:tcPr>
          <w:p w14:paraId="2842D6C8" w14:textId="0EE7264C" w:rsidR="00604AE4" w:rsidRPr="00FA2708" w:rsidRDefault="00604AE4" w:rsidP="00241BB7">
            <w:pPr>
              <w:spacing w:line="360" w:lineRule="auto"/>
              <w:jc w:val="right"/>
            </w:pPr>
            <w:r w:rsidRPr="00FA2708">
              <w:fldChar w:fldCharType="begin"/>
            </w:r>
            <w:r w:rsidRPr="00FA2708">
              <w:instrText xml:space="preserve"> PAGEREF CHAPTERIII_352 \h </w:instrText>
            </w:r>
            <w:r w:rsidRPr="00FA2708">
              <w:fldChar w:fldCharType="separate"/>
            </w:r>
            <w:r w:rsidRPr="00FA2708">
              <w:rPr>
                <w:noProof/>
              </w:rPr>
              <w:t>34</w:t>
            </w:r>
            <w:r w:rsidRPr="00FA2708">
              <w:fldChar w:fldCharType="end"/>
            </w:r>
          </w:p>
        </w:tc>
      </w:tr>
      <w:tr w:rsidR="00604AE4" w:rsidRPr="00A0013C" w14:paraId="74C06378" w14:textId="77777777" w:rsidTr="00F32FF7">
        <w:tc>
          <w:tcPr>
            <w:tcW w:w="7763" w:type="dxa"/>
          </w:tcPr>
          <w:p w14:paraId="4965274C" w14:textId="24C84EC1" w:rsidR="00604AE4" w:rsidRPr="00A0013C" w:rsidRDefault="00604AE4"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II_36 \h </w:instrText>
            </w:r>
            <w:r w:rsidRPr="00A0013C">
              <w:rPr>
                <w:b w:val="0"/>
                <w:bCs w:val="0"/>
                <w:sz w:val="24"/>
                <w:szCs w:val="24"/>
              </w:rPr>
            </w:r>
            <w:r w:rsidR="00A0013C" w:rsidRPr="00A0013C">
              <w:rPr>
                <w:b w:val="0"/>
                <w:bCs w:val="0"/>
                <w:sz w:val="24"/>
                <w:szCs w:val="24"/>
              </w:rPr>
              <w:instrText xml:space="preserve"> \* MERGEFORMAT </w:instrText>
            </w:r>
            <w:r w:rsidRPr="00A0013C">
              <w:rPr>
                <w:b w:val="0"/>
                <w:bCs w:val="0"/>
                <w:sz w:val="24"/>
                <w:szCs w:val="24"/>
              </w:rPr>
              <w:fldChar w:fldCharType="separate"/>
            </w:r>
            <w:r w:rsidRPr="00A0013C">
              <w:rPr>
                <w:rStyle w:val="Heading2Char"/>
                <w:sz w:val="24"/>
                <w:szCs w:val="24"/>
              </w:rPr>
              <w:t>3.6 Process Flow</w:t>
            </w:r>
            <w:r w:rsidRPr="00A0013C">
              <w:rPr>
                <w:b w:val="0"/>
                <w:bCs w:val="0"/>
                <w:sz w:val="24"/>
                <w:szCs w:val="24"/>
              </w:rPr>
              <w:fldChar w:fldCharType="end"/>
            </w:r>
            <w:r w:rsidR="00FA2708">
              <w:rPr>
                <w:b w:val="0"/>
                <w:bCs w:val="0"/>
                <w:sz w:val="24"/>
                <w:szCs w:val="24"/>
              </w:rPr>
              <w:t>………………………………………………………………..</w:t>
            </w:r>
          </w:p>
        </w:tc>
        <w:tc>
          <w:tcPr>
            <w:tcW w:w="745" w:type="dxa"/>
          </w:tcPr>
          <w:p w14:paraId="48A172DD" w14:textId="6D6E51F2" w:rsidR="00604AE4" w:rsidRPr="00FA2708" w:rsidRDefault="00604AE4" w:rsidP="00241BB7">
            <w:pPr>
              <w:spacing w:line="360" w:lineRule="auto"/>
              <w:jc w:val="right"/>
            </w:pPr>
            <w:r w:rsidRPr="00FA2708">
              <w:fldChar w:fldCharType="begin"/>
            </w:r>
            <w:r w:rsidRPr="00FA2708">
              <w:instrText xml:space="preserve"> PAGEREF CHAPTERIII_36 \h </w:instrText>
            </w:r>
            <w:r w:rsidRPr="00FA2708">
              <w:fldChar w:fldCharType="separate"/>
            </w:r>
            <w:r w:rsidRPr="00FA2708">
              <w:rPr>
                <w:noProof/>
              </w:rPr>
              <w:t>35</w:t>
            </w:r>
            <w:r w:rsidRPr="00FA2708">
              <w:fldChar w:fldCharType="end"/>
            </w:r>
          </w:p>
        </w:tc>
      </w:tr>
      <w:tr w:rsidR="00A57B88" w:rsidRPr="00A0013C" w14:paraId="12D6C0EE" w14:textId="77777777" w:rsidTr="00F32FF7">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7343AEB8"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V \h </w:instrText>
            </w:r>
            <w:r w:rsidRPr="00FA2708">
              <w:rPr>
                <w:b/>
                <w:bCs/>
              </w:rPr>
            </w:r>
            <w:r w:rsidRPr="00FA2708">
              <w:rPr>
                <w:b/>
                <w:bCs/>
              </w:rPr>
              <w:fldChar w:fldCharType="separate"/>
            </w:r>
            <w:r w:rsidRPr="00FA2708">
              <w:rPr>
                <w:b/>
                <w:bCs/>
                <w:noProof/>
              </w:rPr>
              <w:t>37</w:t>
            </w:r>
            <w:r w:rsidRPr="00FA2708">
              <w:rPr>
                <w:b/>
                <w:bCs/>
              </w:rPr>
              <w:fldChar w:fldCharType="end"/>
            </w:r>
          </w:p>
        </w:tc>
      </w:tr>
      <w:tr w:rsidR="00604AE4" w:rsidRPr="00A0013C" w14:paraId="117F9AD8" w14:textId="77777777" w:rsidTr="00F32FF7">
        <w:tc>
          <w:tcPr>
            <w:tcW w:w="7763" w:type="dxa"/>
          </w:tcPr>
          <w:p w14:paraId="2FF89248" w14:textId="74B2E27F" w:rsidR="00604AE4" w:rsidRPr="00A0013C" w:rsidRDefault="008E51F8" w:rsidP="00A0013C">
            <w:pPr>
              <w:spacing w:line="360" w:lineRule="auto"/>
            </w:pPr>
            <w:r>
              <w:t xml:space="preserve">4.1 </w:t>
            </w:r>
            <w:r w:rsidR="00A0013C" w:rsidRPr="00A0013C">
              <w:fldChar w:fldCharType="begin"/>
            </w:r>
            <w:r w:rsidR="00A0013C" w:rsidRPr="00A0013C">
              <w:instrText xml:space="preserve"> REF CHAPTERIV_41 \h </w:instrText>
            </w:r>
            <w:r w:rsidR="00A0013C" w:rsidRPr="00A0013C">
              <w:instrText xml:space="preserve"> \* MERGEFORMAT </w:instrText>
            </w:r>
            <w:r w:rsidR="00A0013C" w:rsidRPr="00A0013C">
              <w:fldChar w:fldCharType="separate"/>
            </w:r>
            <w:r w:rsidR="00A0013C" w:rsidRPr="00A0013C">
              <w:t xml:space="preserve">Blockchain setup </w:t>
            </w:r>
            <w:r w:rsidR="00A0013C" w:rsidRPr="00A0013C">
              <w:fldChar w:fldCharType="end"/>
            </w:r>
            <w:r w:rsidR="00FA2708">
              <w:t>…………………………………………………………..</w:t>
            </w:r>
          </w:p>
        </w:tc>
        <w:tc>
          <w:tcPr>
            <w:tcW w:w="745" w:type="dxa"/>
          </w:tcPr>
          <w:p w14:paraId="6E10B1BD" w14:textId="3D741B84" w:rsidR="00604AE4" w:rsidRPr="00FA2708" w:rsidRDefault="00A0013C" w:rsidP="00241BB7">
            <w:pPr>
              <w:spacing w:line="360" w:lineRule="auto"/>
              <w:jc w:val="right"/>
            </w:pPr>
            <w:r w:rsidRPr="00FA2708">
              <w:fldChar w:fldCharType="begin"/>
            </w:r>
            <w:r w:rsidRPr="00FA2708">
              <w:instrText xml:space="preserve"> PAGEREF CHAPTERIV_41 \h </w:instrText>
            </w:r>
            <w:r w:rsidRPr="00FA2708">
              <w:fldChar w:fldCharType="separate"/>
            </w:r>
            <w:r w:rsidRPr="00FA2708">
              <w:rPr>
                <w:noProof/>
              </w:rPr>
              <w:t>37</w:t>
            </w:r>
            <w:r w:rsidRPr="00FA2708">
              <w:fldChar w:fldCharType="end"/>
            </w:r>
          </w:p>
        </w:tc>
      </w:tr>
      <w:tr w:rsidR="00604AE4" w:rsidRPr="00A0013C" w14:paraId="1C5BBDE0" w14:textId="77777777" w:rsidTr="00F32FF7">
        <w:tc>
          <w:tcPr>
            <w:tcW w:w="7763" w:type="dxa"/>
          </w:tcPr>
          <w:p w14:paraId="24BE0555" w14:textId="3FF99FB2" w:rsidR="00604AE4" w:rsidRPr="00A0013C" w:rsidRDefault="00A0013C" w:rsidP="008E51F8">
            <w:pPr>
              <w:spacing w:line="360" w:lineRule="auto"/>
              <w:ind w:firstLine="427"/>
            </w:pPr>
            <w:r w:rsidRPr="00A0013C">
              <w:fldChar w:fldCharType="begin"/>
            </w:r>
            <w:r w:rsidRPr="00A0013C">
              <w:instrText xml:space="preserve"> REF CHAPTERIV_411 \h </w:instrText>
            </w:r>
            <w:r w:rsidRPr="00A0013C">
              <w:instrText xml:space="preserve"> \* MERGEFORMAT </w:instrText>
            </w:r>
            <w:r w:rsidRPr="00A0013C">
              <w:fldChar w:fldCharType="separate"/>
            </w:r>
            <w:r w:rsidRPr="00A0013C">
              <w:t>4.1.1 Machine specifications</w:t>
            </w:r>
            <w:r w:rsidRPr="00A0013C">
              <w:fldChar w:fldCharType="end"/>
            </w:r>
            <w:r w:rsidR="00FA2708">
              <w:t>………………………………………………</w:t>
            </w:r>
          </w:p>
        </w:tc>
        <w:tc>
          <w:tcPr>
            <w:tcW w:w="745" w:type="dxa"/>
          </w:tcPr>
          <w:p w14:paraId="28DF5F67" w14:textId="3D2284F5" w:rsidR="00604AE4" w:rsidRPr="00FA2708" w:rsidRDefault="00A0013C" w:rsidP="00241BB7">
            <w:pPr>
              <w:spacing w:line="360" w:lineRule="auto"/>
              <w:jc w:val="right"/>
            </w:pPr>
            <w:r w:rsidRPr="00FA2708">
              <w:fldChar w:fldCharType="begin"/>
            </w:r>
            <w:r w:rsidRPr="00FA2708">
              <w:instrText xml:space="preserve"> PAGEREF CHAPTERIV_411 \h </w:instrText>
            </w:r>
            <w:r w:rsidRPr="00FA2708">
              <w:fldChar w:fldCharType="separate"/>
            </w:r>
            <w:r w:rsidRPr="00FA2708">
              <w:rPr>
                <w:noProof/>
              </w:rPr>
              <w:t>37</w:t>
            </w:r>
            <w:r w:rsidRPr="00FA2708">
              <w:fldChar w:fldCharType="end"/>
            </w:r>
          </w:p>
        </w:tc>
      </w:tr>
      <w:tr w:rsidR="00A0013C" w:rsidRPr="00A0013C" w14:paraId="67B5D574" w14:textId="77777777" w:rsidTr="00F32FF7">
        <w:tc>
          <w:tcPr>
            <w:tcW w:w="7763" w:type="dxa"/>
          </w:tcPr>
          <w:p w14:paraId="17F84B85" w14:textId="22611DB1" w:rsidR="00A0013C" w:rsidRPr="00A0013C" w:rsidRDefault="00A0013C" w:rsidP="008E51F8">
            <w:pPr>
              <w:spacing w:line="360" w:lineRule="auto"/>
              <w:ind w:firstLine="427"/>
            </w:pPr>
            <w:r w:rsidRPr="00A0013C">
              <w:fldChar w:fldCharType="begin"/>
            </w:r>
            <w:r w:rsidRPr="00A0013C">
              <w:instrText xml:space="preserve"> REF CHAPTERIV_412 \h </w:instrText>
            </w:r>
            <w:r w:rsidRPr="00A0013C">
              <w:instrText xml:space="preserve"> \* MERGEFORMAT </w:instrText>
            </w:r>
            <w:r w:rsidRPr="00A0013C">
              <w:fldChar w:fldCharType="separate"/>
            </w:r>
            <w:r w:rsidRPr="00A0013C">
              <w:t xml:space="preserve">4.1.2 Go-Ethereum </w:t>
            </w:r>
            <w:r w:rsidRPr="00A0013C">
              <w:fldChar w:fldCharType="end"/>
            </w:r>
            <w:r w:rsidR="00FA2708">
              <w:t>………………………………………………………..</w:t>
            </w:r>
          </w:p>
        </w:tc>
        <w:tc>
          <w:tcPr>
            <w:tcW w:w="745" w:type="dxa"/>
          </w:tcPr>
          <w:p w14:paraId="2B75F7F2" w14:textId="436F243E" w:rsidR="00A0013C" w:rsidRPr="00FA2708" w:rsidRDefault="00A0013C" w:rsidP="00241BB7">
            <w:pPr>
              <w:spacing w:line="360" w:lineRule="auto"/>
              <w:jc w:val="right"/>
            </w:pPr>
            <w:r w:rsidRPr="00FA2708">
              <w:fldChar w:fldCharType="begin"/>
            </w:r>
            <w:r w:rsidRPr="00FA2708">
              <w:instrText xml:space="preserve"> PAGEREF CHAPTERIV_412 \h </w:instrText>
            </w:r>
            <w:r w:rsidRPr="00FA2708">
              <w:fldChar w:fldCharType="separate"/>
            </w:r>
            <w:r w:rsidRPr="00FA2708">
              <w:rPr>
                <w:noProof/>
              </w:rPr>
              <w:t>37</w:t>
            </w:r>
            <w:r w:rsidRPr="00FA2708">
              <w:fldChar w:fldCharType="end"/>
            </w:r>
          </w:p>
        </w:tc>
      </w:tr>
      <w:tr w:rsidR="00A0013C" w:rsidRPr="00A0013C" w14:paraId="4E7DDBCC" w14:textId="77777777" w:rsidTr="00F32FF7">
        <w:tc>
          <w:tcPr>
            <w:tcW w:w="7763" w:type="dxa"/>
          </w:tcPr>
          <w:p w14:paraId="10067674" w14:textId="329DE0B4" w:rsidR="00A0013C" w:rsidRPr="00A0013C" w:rsidRDefault="00A0013C" w:rsidP="008E51F8">
            <w:pPr>
              <w:spacing w:line="360" w:lineRule="auto"/>
              <w:ind w:firstLine="427"/>
            </w:pPr>
            <w:r w:rsidRPr="00A0013C">
              <w:fldChar w:fldCharType="begin"/>
            </w:r>
            <w:r w:rsidRPr="00A0013C">
              <w:instrText xml:space="preserve"> REF CHAPTERIV_413 \h </w:instrText>
            </w:r>
            <w:r w:rsidRPr="00A0013C">
              <w:instrText xml:space="preserve"> \* MERGEFORMAT </w:instrText>
            </w:r>
            <w:r w:rsidRPr="00A0013C">
              <w:fldChar w:fldCharType="separate"/>
            </w:r>
            <w:r w:rsidRPr="00A0013C">
              <w:t>4.1.3 Quorum Installation</w:t>
            </w:r>
            <w:r w:rsidRPr="00A0013C">
              <w:fldChar w:fldCharType="end"/>
            </w:r>
            <w:r w:rsidR="00FA2708">
              <w:t>………………………………………………….</w:t>
            </w:r>
          </w:p>
        </w:tc>
        <w:tc>
          <w:tcPr>
            <w:tcW w:w="745" w:type="dxa"/>
          </w:tcPr>
          <w:p w14:paraId="62FAE707" w14:textId="7695E52F" w:rsidR="00A0013C" w:rsidRPr="00FA2708" w:rsidRDefault="00A0013C" w:rsidP="00241BB7">
            <w:pPr>
              <w:spacing w:line="360" w:lineRule="auto"/>
              <w:jc w:val="right"/>
            </w:pPr>
            <w:r w:rsidRPr="00FA2708">
              <w:fldChar w:fldCharType="begin"/>
            </w:r>
            <w:r w:rsidRPr="00FA2708">
              <w:instrText xml:space="preserve"> PAGEREF CHAPTERIV_413 \h </w:instrText>
            </w:r>
            <w:r w:rsidRPr="00FA2708">
              <w:fldChar w:fldCharType="separate"/>
            </w:r>
            <w:r w:rsidRPr="00FA2708">
              <w:rPr>
                <w:noProof/>
              </w:rPr>
              <w:t>39</w:t>
            </w:r>
            <w:r w:rsidRPr="00FA2708">
              <w:fldChar w:fldCharType="end"/>
            </w:r>
          </w:p>
        </w:tc>
      </w:tr>
      <w:tr w:rsidR="00A0013C" w:rsidRPr="00A0013C" w14:paraId="6FBD18B9" w14:textId="77777777" w:rsidTr="00F32FF7">
        <w:tc>
          <w:tcPr>
            <w:tcW w:w="7763" w:type="dxa"/>
          </w:tcPr>
          <w:p w14:paraId="206C6EB3" w14:textId="65472EAB" w:rsidR="00A0013C" w:rsidRPr="00A0013C" w:rsidRDefault="00A0013C" w:rsidP="008E51F8">
            <w:pPr>
              <w:spacing w:line="360" w:lineRule="auto"/>
              <w:ind w:firstLine="427"/>
            </w:pPr>
            <w:r w:rsidRPr="00A0013C">
              <w:fldChar w:fldCharType="begin"/>
            </w:r>
            <w:r w:rsidRPr="00A0013C">
              <w:instrText xml:space="preserve"> REF CHAPTERIV_414 \h </w:instrText>
            </w:r>
            <w:r w:rsidRPr="00A0013C">
              <w:instrText xml:space="preserve"> \* MERGEFORMAT </w:instrText>
            </w:r>
            <w:r w:rsidRPr="00A0013C">
              <w:fldChar w:fldCharType="separate"/>
            </w:r>
            <w:r w:rsidRPr="00A0013C">
              <w:t xml:space="preserve">4.1.4 Compile and deploy </w:t>
            </w:r>
            <w:proofErr w:type="spellStart"/>
            <w:r w:rsidRPr="00A0013C">
              <w:t>Smartcontract</w:t>
            </w:r>
            <w:proofErr w:type="spellEnd"/>
            <w:r w:rsidRPr="00A0013C">
              <w:t xml:space="preserve"> Solidity code</w:t>
            </w:r>
            <w:r w:rsidRPr="00A0013C">
              <w:fldChar w:fldCharType="end"/>
            </w:r>
            <w:r w:rsidR="00FA2708">
              <w:t>…………………...</w:t>
            </w:r>
          </w:p>
        </w:tc>
        <w:tc>
          <w:tcPr>
            <w:tcW w:w="745" w:type="dxa"/>
          </w:tcPr>
          <w:p w14:paraId="7ADF9DFE" w14:textId="3BDE4CA3" w:rsidR="00A0013C" w:rsidRPr="00FA2708" w:rsidRDefault="00A0013C" w:rsidP="00241BB7">
            <w:pPr>
              <w:spacing w:line="360" w:lineRule="auto"/>
              <w:jc w:val="right"/>
            </w:pPr>
            <w:r w:rsidRPr="00FA2708">
              <w:fldChar w:fldCharType="begin"/>
            </w:r>
            <w:r w:rsidRPr="00FA2708">
              <w:instrText xml:space="preserve"> PAGEREF CHAPTERIV_414 \h </w:instrText>
            </w:r>
            <w:r w:rsidRPr="00FA2708">
              <w:fldChar w:fldCharType="separate"/>
            </w:r>
            <w:r w:rsidRPr="00FA2708">
              <w:rPr>
                <w:noProof/>
              </w:rPr>
              <w:t>44</w:t>
            </w:r>
            <w:r w:rsidRPr="00FA2708">
              <w:fldChar w:fldCharType="end"/>
            </w:r>
          </w:p>
        </w:tc>
      </w:tr>
      <w:tr w:rsidR="00A0013C" w:rsidRPr="00A0013C" w14:paraId="2EFCAD75" w14:textId="77777777" w:rsidTr="00F32FF7">
        <w:tc>
          <w:tcPr>
            <w:tcW w:w="7763" w:type="dxa"/>
          </w:tcPr>
          <w:p w14:paraId="45A232B7" w14:textId="29AEC39D" w:rsidR="00A0013C" w:rsidRPr="00A0013C" w:rsidRDefault="00A0013C" w:rsidP="008E51F8">
            <w:pPr>
              <w:spacing w:line="360" w:lineRule="auto"/>
              <w:ind w:firstLine="427"/>
            </w:pPr>
            <w:r w:rsidRPr="00A0013C">
              <w:fldChar w:fldCharType="begin"/>
            </w:r>
            <w:r w:rsidRPr="00A0013C">
              <w:instrText xml:space="preserve"> REF CHAPTERIV_415 \h </w:instrText>
            </w:r>
            <w:r w:rsidRPr="00A0013C">
              <w:instrText xml:space="preserve"> \* MERGEFORMAT </w:instrText>
            </w:r>
            <w:r w:rsidRPr="00A0013C">
              <w:fldChar w:fldCharType="separate"/>
            </w:r>
            <w:r w:rsidRPr="00A0013C">
              <w:t xml:space="preserve">4.1.5 Deploy </w:t>
            </w:r>
            <w:proofErr w:type="spellStart"/>
            <w:r w:rsidRPr="00A0013C">
              <w:t>Smartcontract</w:t>
            </w:r>
            <w:proofErr w:type="spellEnd"/>
            <w:r w:rsidRPr="00A0013C">
              <w:t xml:space="preserve"> into Blockchain</w:t>
            </w:r>
            <w:r w:rsidRPr="00A0013C">
              <w:fldChar w:fldCharType="end"/>
            </w:r>
            <w:r w:rsidR="00FA2708">
              <w:t>………………………………</w:t>
            </w:r>
          </w:p>
        </w:tc>
        <w:tc>
          <w:tcPr>
            <w:tcW w:w="745" w:type="dxa"/>
          </w:tcPr>
          <w:p w14:paraId="7A8081B3" w14:textId="74F766A8" w:rsidR="00A0013C" w:rsidRPr="00FA2708" w:rsidRDefault="00A0013C" w:rsidP="00241BB7">
            <w:pPr>
              <w:spacing w:line="360" w:lineRule="auto"/>
              <w:jc w:val="right"/>
            </w:pPr>
            <w:r w:rsidRPr="00FA2708">
              <w:fldChar w:fldCharType="begin"/>
            </w:r>
            <w:r w:rsidRPr="00FA2708">
              <w:instrText xml:space="preserve"> PAGEREF CHAPTERIV_415 \h </w:instrText>
            </w:r>
            <w:r w:rsidRPr="00FA2708">
              <w:fldChar w:fldCharType="separate"/>
            </w:r>
            <w:r w:rsidRPr="00FA2708">
              <w:rPr>
                <w:noProof/>
              </w:rPr>
              <w:t>48</w:t>
            </w:r>
            <w:r w:rsidRPr="00FA2708">
              <w:fldChar w:fldCharType="end"/>
            </w:r>
          </w:p>
        </w:tc>
      </w:tr>
      <w:tr w:rsidR="00A0013C" w:rsidRPr="00A0013C" w14:paraId="484D52B2" w14:textId="77777777" w:rsidTr="00F32FF7">
        <w:tc>
          <w:tcPr>
            <w:tcW w:w="7763" w:type="dxa"/>
          </w:tcPr>
          <w:p w14:paraId="11F10109" w14:textId="33C78828" w:rsidR="00A0013C" w:rsidRPr="00A0013C" w:rsidRDefault="00A0013C" w:rsidP="008E51F8">
            <w:pPr>
              <w:spacing w:line="360" w:lineRule="auto"/>
              <w:ind w:firstLine="427"/>
            </w:pPr>
            <w:r w:rsidRPr="00A0013C">
              <w:fldChar w:fldCharType="begin"/>
            </w:r>
            <w:r w:rsidRPr="00A0013C">
              <w:instrText xml:space="preserve"> REF CHAPTERIV_416 \h </w:instrText>
            </w:r>
            <w:r w:rsidRPr="00A0013C">
              <w:instrText xml:space="preserve"> \* MERGEFORMAT </w:instrText>
            </w:r>
            <w:r w:rsidRPr="00A0013C">
              <w:fldChar w:fldCharType="separate"/>
            </w:r>
            <w:r w:rsidRPr="00A0013C">
              <w:t>4.1.6 Prepare NodeJS Coding environment</w:t>
            </w:r>
            <w:r w:rsidRPr="00A0013C">
              <w:fldChar w:fldCharType="end"/>
            </w:r>
            <w:r w:rsidR="00FA2708">
              <w:t>………………………………..</w:t>
            </w:r>
          </w:p>
        </w:tc>
        <w:tc>
          <w:tcPr>
            <w:tcW w:w="745" w:type="dxa"/>
          </w:tcPr>
          <w:p w14:paraId="65C16BB1" w14:textId="02C9D469" w:rsidR="00A0013C" w:rsidRPr="00FA2708" w:rsidRDefault="00A0013C" w:rsidP="00241BB7">
            <w:pPr>
              <w:spacing w:line="360" w:lineRule="auto"/>
              <w:jc w:val="right"/>
            </w:pPr>
            <w:r w:rsidRPr="00FA2708">
              <w:fldChar w:fldCharType="begin"/>
            </w:r>
            <w:r w:rsidRPr="00FA2708">
              <w:instrText xml:space="preserve"> PAGEREF CHAPTERIV_416 \h </w:instrText>
            </w:r>
            <w:r w:rsidRPr="00FA2708">
              <w:fldChar w:fldCharType="separate"/>
            </w:r>
            <w:r w:rsidRPr="00FA2708">
              <w:rPr>
                <w:noProof/>
              </w:rPr>
              <w:t>49</w:t>
            </w:r>
            <w:r w:rsidRPr="00FA2708">
              <w:fldChar w:fldCharType="end"/>
            </w:r>
          </w:p>
        </w:tc>
      </w:tr>
      <w:tr w:rsidR="00A0013C" w:rsidRPr="00A0013C" w14:paraId="65F80FE9" w14:textId="77777777" w:rsidTr="00F32FF7">
        <w:tc>
          <w:tcPr>
            <w:tcW w:w="7763" w:type="dxa"/>
          </w:tcPr>
          <w:p w14:paraId="307D5C3A" w14:textId="298F768C" w:rsidR="00A0013C" w:rsidRPr="00A0013C" w:rsidRDefault="00A0013C"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V_42 \h </w:instrText>
            </w:r>
            <w:r w:rsidRPr="00A0013C">
              <w:rPr>
                <w:b w:val="0"/>
                <w:bCs w:val="0"/>
                <w:sz w:val="24"/>
                <w:szCs w:val="24"/>
              </w:rPr>
            </w:r>
            <w:r w:rsidRPr="00A0013C">
              <w:rPr>
                <w:b w:val="0"/>
                <w:bCs w:val="0"/>
                <w:sz w:val="24"/>
                <w:szCs w:val="24"/>
              </w:rPr>
              <w:instrText xml:space="preserve"> \* MERGEFORMAT </w:instrText>
            </w:r>
            <w:r w:rsidRPr="00A0013C">
              <w:rPr>
                <w:b w:val="0"/>
                <w:bCs w:val="0"/>
                <w:sz w:val="24"/>
                <w:szCs w:val="24"/>
              </w:rPr>
              <w:fldChar w:fldCharType="separate"/>
            </w:r>
            <w:r w:rsidRPr="00A0013C">
              <w:rPr>
                <w:b w:val="0"/>
                <w:bCs w:val="0"/>
                <w:sz w:val="24"/>
                <w:szCs w:val="24"/>
              </w:rPr>
              <w:t>4.2 XDS Actors</w:t>
            </w:r>
            <w:r w:rsidRPr="00A0013C">
              <w:rPr>
                <w:b w:val="0"/>
                <w:bCs w:val="0"/>
                <w:sz w:val="24"/>
                <w:szCs w:val="24"/>
              </w:rPr>
              <w:fldChar w:fldCharType="end"/>
            </w:r>
            <w:r w:rsidR="00FA2708">
              <w:rPr>
                <w:b w:val="0"/>
                <w:bCs w:val="0"/>
                <w:sz w:val="24"/>
                <w:szCs w:val="24"/>
              </w:rPr>
              <w:t>…………………………………………………………………</w:t>
            </w:r>
          </w:p>
        </w:tc>
        <w:tc>
          <w:tcPr>
            <w:tcW w:w="745" w:type="dxa"/>
          </w:tcPr>
          <w:p w14:paraId="5447EA65" w14:textId="2020632F" w:rsidR="00A0013C" w:rsidRPr="00FA2708" w:rsidRDefault="00A0013C" w:rsidP="00241BB7">
            <w:pPr>
              <w:spacing w:line="360" w:lineRule="auto"/>
              <w:jc w:val="right"/>
            </w:pPr>
            <w:r w:rsidRPr="00FA2708">
              <w:fldChar w:fldCharType="begin"/>
            </w:r>
            <w:r w:rsidRPr="00FA2708">
              <w:instrText xml:space="preserve"> PAGEREF CHAPTERIV_42 \h </w:instrText>
            </w:r>
            <w:r w:rsidRPr="00FA2708">
              <w:fldChar w:fldCharType="separate"/>
            </w:r>
            <w:r w:rsidRPr="00FA2708">
              <w:rPr>
                <w:noProof/>
              </w:rPr>
              <w:t>50</w:t>
            </w:r>
            <w:r w:rsidRPr="00FA2708">
              <w:fldChar w:fldCharType="end"/>
            </w:r>
          </w:p>
        </w:tc>
      </w:tr>
      <w:tr w:rsidR="00A0013C" w:rsidRPr="00A0013C" w14:paraId="764464F7" w14:textId="77777777" w:rsidTr="00F32FF7">
        <w:tc>
          <w:tcPr>
            <w:tcW w:w="7763" w:type="dxa"/>
          </w:tcPr>
          <w:p w14:paraId="3A202360" w14:textId="7BE041D8" w:rsidR="00A0013C" w:rsidRPr="00A0013C" w:rsidRDefault="00A0013C" w:rsidP="008E51F8">
            <w:pPr>
              <w:pStyle w:val="Heading3"/>
              <w:spacing w:after="0"/>
              <w:ind w:left="0" w:firstLine="427"/>
              <w:rPr>
                <w:b w:val="0"/>
                <w:bCs w:val="0"/>
              </w:rPr>
            </w:pPr>
            <w:r w:rsidRPr="00A0013C">
              <w:rPr>
                <w:b w:val="0"/>
                <w:bCs w:val="0"/>
              </w:rPr>
              <w:fldChar w:fldCharType="begin"/>
            </w:r>
            <w:r w:rsidRPr="00A0013C">
              <w:rPr>
                <w:b w:val="0"/>
                <w:bCs w:val="0"/>
              </w:rPr>
              <w:instrText xml:space="preserve"> REF CHAPTERIV_421 \h </w:instrText>
            </w:r>
            <w:r w:rsidRPr="00A0013C">
              <w:rPr>
                <w:b w:val="0"/>
                <w:bCs w:val="0"/>
              </w:rPr>
            </w:r>
            <w:r w:rsidRPr="00A0013C">
              <w:rPr>
                <w:b w:val="0"/>
                <w:bCs w:val="0"/>
              </w:rPr>
              <w:instrText xml:space="preserve"> \* MERGEFORMAT </w:instrText>
            </w:r>
            <w:r w:rsidRPr="00A0013C">
              <w:rPr>
                <w:b w:val="0"/>
                <w:bCs w:val="0"/>
              </w:rPr>
              <w:fldChar w:fldCharType="separate"/>
            </w:r>
            <w:r w:rsidRPr="00A0013C">
              <w:rPr>
                <w:b w:val="0"/>
                <w:bCs w:val="0"/>
              </w:rPr>
              <w:t>4.2.1 XDS Document Repository Actor</w:t>
            </w:r>
            <w:r w:rsidRPr="00A0013C">
              <w:rPr>
                <w:b w:val="0"/>
                <w:bCs w:val="0"/>
              </w:rPr>
              <w:fldChar w:fldCharType="end"/>
            </w:r>
            <w:r w:rsidR="00FA2708">
              <w:rPr>
                <w:b w:val="0"/>
                <w:bCs w:val="0"/>
              </w:rPr>
              <w:t>……………………………………</w:t>
            </w:r>
          </w:p>
        </w:tc>
        <w:tc>
          <w:tcPr>
            <w:tcW w:w="745" w:type="dxa"/>
          </w:tcPr>
          <w:p w14:paraId="7DF9E147" w14:textId="2A48BFF1" w:rsidR="00A0013C" w:rsidRPr="00FA2708" w:rsidRDefault="00A0013C" w:rsidP="00241BB7">
            <w:pPr>
              <w:spacing w:line="360" w:lineRule="auto"/>
              <w:jc w:val="right"/>
            </w:pPr>
            <w:r w:rsidRPr="00FA2708">
              <w:fldChar w:fldCharType="begin"/>
            </w:r>
            <w:r w:rsidRPr="00FA2708">
              <w:instrText xml:space="preserve"> PAGEREF CHAPTERIV_421 \h </w:instrText>
            </w:r>
            <w:r w:rsidRPr="00FA2708">
              <w:fldChar w:fldCharType="separate"/>
            </w:r>
            <w:r w:rsidRPr="00FA2708">
              <w:rPr>
                <w:noProof/>
              </w:rPr>
              <w:t>50</w:t>
            </w:r>
            <w:r w:rsidRPr="00FA2708">
              <w:fldChar w:fldCharType="end"/>
            </w:r>
          </w:p>
        </w:tc>
      </w:tr>
      <w:tr w:rsidR="00A0013C" w:rsidRPr="00A0013C" w14:paraId="3EAF2F53" w14:textId="77777777" w:rsidTr="00F32FF7">
        <w:tc>
          <w:tcPr>
            <w:tcW w:w="7763" w:type="dxa"/>
          </w:tcPr>
          <w:p w14:paraId="2646D333" w14:textId="6A5D2F2A" w:rsidR="00A0013C" w:rsidRPr="00A0013C" w:rsidRDefault="00A0013C" w:rsidP="008E51F8">
            <w:pPr>
              <w:pStyle w:val="Heading3"/>
              <w:spacing w:after="0"/>
              <w:ind w:left="0" w:firstLine="427"/>
              <w:rPr>
                <w:b w:val="0"/>
                <w:bCs w:val="0"/>
              </w:rPr>
            </w:pPr>
            <w:r w:rsidRPr="00A0013C">
              <w:rPr>
                <w:b w:val="0"/>
                <w:bCs w:val="0"/>
              </w:rPr>
              <w:fldChar w:fldCharType="begin"/>
            </w:r>
            <w:r w:rsidRPr="00A0013C">
              <w:rPr>
                <w:b w:val="0"/>
                <w:bCs w:val="0"/>
              </w:rPr>
              <w:instrText xml:space="preserve"> REF CHAPTERIV_422 \h </w:instrText>
            </w:r>
            <w:r w:rsidRPr="00A0013C">
              <w:rPr>
                <w:b w:val="0"/>
                <w:bCs w:val="0"/>
              </w:rPr>
            </w:r>
            <w:r w:rsidRPr="00A0013C">
              <w:rPr>
                <w:b w:val="0"/>
                <w:bCs w:val="0"/>
              </w:rPr>
              <w:instrText xml:space="preserve"> \* MERGEFORMAT </w:instrText>
            </w:r>
            <w:r w:rsidRPr="00A0013C">
              <w:rPr>
                <w:b w:val="0"/>
                <w:bCs w:val="0"/>
              </w:rPr>
              <w:fldChar w:fldCharType="separate"/>
            </w:r>
            <w:r w:rsidRPr="00A0013C">
              <w:rPr>
                <w:b w:val="0"/>
                <w:bCs w:val="0"/>
              </w:rPr>
              <w:t>4.2.2 XDS Document Consumer Actor</w:t>
            </w:r>
            <w:r w:rsidRPr="00A0013C">
              <w:rPr>
                <w:b w:val="0"/>
                <w:bCs w:val="0"/>
              </w:rPr>
              <w:fldChar w:fldCharType="end"/>
            </w:r>
            <w:r w:rsidR="00FA2708">
              <w:rPr>
                <w:b w:val="0"/>
                <w:bCs w:val="0"/>
              </w:rPr>
              <w:t>……………………………………</w:t>
            </w:r>
          </w:p>
        </w:tc>
        <w:tc>
          <w:tcPr>
            <w:tcW w:w="745" w:type="dxa"/>
          </w:tcPr>
          <w:p w14:paraId="06211855" w14:textId="1ED72468" w:rsidR="00A0013C" w:rsidRPr="00FA2708" w:rsidRDefault="00A0013C" w:rsidP="00241BB7">
            <w:pPr>
              <w:spacing w:line="360" w:lineRule="auto"/>
              <w:jc w:val="right"/>
            </w:pPr>
            <w:r w:rsidRPr="00FA2708">
              <w:fldChar w:fldCharType="begin"/>
            </w:r>
            <w:r w:rsidRPr="00FA2708">
              <w:instrText xml:space="preserve"> PAGEREF CHAPTERIV_422 \h </w:instrText>
            </w:r>
            <w:r w:rsidRPr="00FA2708">
              <w:fldChar w:fldCharType="separate"/>
            </w:r>
            <w:r w:rsidRPr="00FA2708">
              <w:rPr>
                <w:noProof/>
              </w:rPr>
              <w:t>59</w:t>
            </w:r>
            <w:r w:rsidRPr="00FA2708">
              <w:fldChar w:fldCharType="end"/>
            </w:r>
          </w:p>
        </w:tc>
      </w:tr>
      <w:tr w:rsidR="00A0013C" w:rsidRPr="00A0013C" w14:paraId="5D27738C" w14:textId="77777777" w:rsidTr="00F32FF7">
        <w:tc>
          <w:tcPr>
            <w:tcW w:w="7763" w:type="dxa"/>
          </w:tcPr>
          <w:p w14:paraId="20DA403D" w14:textId="67B1B72E" w:rsidR="00A0013C" w:rsidRPr="00A0013C" w:rsidRDefault="00A0013C" w:rsidP="008E51F8">
            <w:pPr>
              <w:pStyle w:val="Heading3"/>
              <w:spacing w:after="0"/>
              <w:ind w:left="0" w:firstLine="427"/>
              <w:rPr>
                <w:b w:val="0"/>
                <w:bCs w:val="0"/>
              </w:rPr>
            </w:pPr>
            <w:r w:rsidRPr="00A0013C">
              <w:rPr>
                <w:b w:val="0"/>
                <w:bCs w:val="0"/>
              </w:rPr>
              <w:fldChar w:fldCharType="begin"/>
            </w:r>
            <w:r w:rsidRPr="00A0013C">
              <w:rPr>
                <w:b w:val="0"/>
                <w:bCs w:val="0"/>
              </w:rPr>
              <w:instrText xml:space="preserve"> REF CHAPTERIV_423 \h </w:instrText>
            </w:r>
            <w:r w:rsidRPr="00A0013C">
              <w:rPr>
                <w:b w:val="0"/>
                <w:bCs w:val="0"/>
              </w:rPr>
            </w:r>
            <w:r w:rsidRPr="00A0013C">
              <w:rPr>
                <w:b w:val="0"/>
                <w:bCs w:val="0"/>
              </w:rPr>
              <w:instrText xml:space="preserve"> \* MERGEFORMAT </w:instrText>
            </w:r>
            <w:r w:rsidRPr="00A0013C">
              <w:rPr>
                <w:b w:val="0"/>
                <w:bCs w:val="0"/>
              </w:rPr>
              <w:fldChar w:fldCharType="separate"/>
            </w:r>
            <w:r w:rsidRPr="00A0013C">
              <w:rPr>
                <w:b w:val="0"/>
                <w:bCs w:val="0"/>
              </w:rPr>
              <w:t xml:space="preserve">4.2.3 XDS Document Registry Actor </w:t>
            </w:r>
            <w:r w:rsidRPr="00A0013C">
              <w:rPr>
                <w:b w:val="0"/>
                <w:bCs w:val="0"/>
              </w:rPr>
              <w:fldChar w:fldCharType="end"/>
            </w:r>
            <w:r w:rsidR="00FA2708">
              <w:rPr>
                <w:b w:val="0"/>
                <w:bCs w:val="0"/>
              </w:rPr>
              <w:t>……………………………………..</w:t>
            </w:r>
          </w:p>
        </w:tc>
        <w:tc>
          <w:tcPr>
            <w:tcW w:w="745" w:type="dxa"/>
          </w:tcPr>
          <w:p w14:paraId="6FDF1B4E" w14:textId="545B251F" w:rsidR="00A0013C" w:rsidRPr="00FA2708" w:rsidRDefault="00A0013C" w:rsidP="00241BB7">
            <w:pPr>
              <w:spacing w:line="360" w:lineRule="auto"/>
              <w:jc w:val="right"/>
            </w:pPr>
            <w:r w:rsidRPr="00FA2708">
              <w:fldChar w:fldCharType="begin"/>
            </w:r>
            <w:r w:rsidRPr="00FA2708">
              <w:instrText xml:space="preserve"> PAGEREF CHAPTERIV_423 \h </w:instrText>
            </w:r>
            <w:r w:rsidRPr="00FA2708">
              <w:fldChar w:fldCharType="separate"/>
            </w:r>
            <w:r w:rsidRPr="00FA2708">
              <w:rPr>
                <w:noProof/>
              </w:rPr>
              <w:t>86</w:t>
            </w:r>
            <w:r w:rsidRPr="00FA2708">
              <w:fldChar w:fldCharType="end"/>
            </w:r>
          </w:p>
        </w:tc>
      </w:tr>
      <w:tr w:rsidR="00A0013C" w:rsidRPr="00A0013C" w14:paraId="1D19661A" w14:textId="77777777" w:rsidTr="00F32FF7">
        <w:tc>
          <w:tcPr>
            <w:tcW w:w="7763" w:type="dxa"/>
          </w:tcPr>
          <w:p w14:paraId="78E8D2BE" w14:textId="0A82BFDD" w:rsidR="00A0013C" w:rsidRPr="00A0013C" w:rsidRDefault="00A0013C" w:rsidP="00A0013C">
            <w:pPr>
              <w:pStyle w:val="Heading2"/>
              <w:rPr>
                <w:b w:val="0"/>
                <w:bCs w:val="0"/>
                <w:sz w:val="24"/>
                <w:szCs w:val="24"/>
              </w:rPr>
            </w:pPr>
            <w:r w:rsidRPr="00A0013C">
              <w:rPr>
                <w:b w:val="0"/>
                <w:bCs w:val="0"/>
                <w:sz w:val="24"/>
                <w:szCs w:val="24"/>
              </w:rPr>
              <w:lastRenderedPageBreak/>
              <w:fldChar w:fldCharType="begin"/>
            </w:r>
            <w:r w:rsidRPr="00A0013C">
              <w:rPr>
                <w:b w:val="0"/>
                <w:bCs w:val="0"/>
                <w:sz w:val="24"/>
                <w:szCs w:val="24"/>
              </w:rPr>
              <w:instrText xml:space="preserve"> REF CHAPTERIV_43 \h </w:instrText>
            </w:r>
            <w:r w:rsidRPr="00A0013C">
              <w:rPr>
                <w:b w:val="0"/>
                <w:bCs w:val="0"/>
                <w:sz w:val="24"/>
                <w:szCs w:val="24"/>
              </w:rPr>
            </w:r>
            <w:r w:rsidRPr="00A0013C">
              <w:rPr>
                <w:b w:val="0"/>
                <w:bCs w:val="0"/>
                <w:sz w:val="24"/>
                <w:szCs w:val="24"/>
              </w:rPr>
              <w:instrText xml:space="preserve"> \* MERGEFORMAT </w:instrText>
            </w:r>
            <w:r w:rsidRPr="00A0013C">
              <w:rPr>
                <w:b w:val="0"/>
                <w:bCs w:val="0"/>
                <w:sz w:val="24"/>
                <w:szCs w:val="24"/>
              </w:rPr>
              <w:fldChar w:fldCharType="separate"/>
            </w:r>
            <w:r w:rsidRPr="00A0013C">
              <w:rPr>
                <w:b w:val="0"/>
                <w:bCs w:val="0"/>
                <w:sz w:val="24"/>
                <w:szCs w:val="24"/>
              </w:rPr>
              <w:t>4.3 Experimental setup</w:t>
            </w:r>
            <w:r w:rsidRPr="00A0013C">
              <w:rPr>
                <w:b w:val="0"/>
                <w:bCs w:val="0"/>
                <w:sz w:val="24"/>
                <w:szCs w:val="24"/>
              </w:rPr>
              <w:fldChar w:fldCharType="end"/>
            </w:r>
            <w:r w:rsidR="00FA2708">
              <w:rPr>
                <w:b w:val="0"/>
                <w:bCs w:val="0"/>
                <w:sz w:val="24"/>
                <w:szCs w:val="24"/>
              </w:rPr>
              <w:t>…………………………………………………………</w:t>
            </w:r>
          </w:p>
        </w:tc>
        <w:tc>
          <w:tcPr>
            <w:tcW w:w="745" w:type="dxa"/>
          </w:tcPr>
          <w:p w14:paraId="16E9A987" w14:textId="37D412F1" w:rsidR="00A0013C" w:rsidRPr="00FA2708" w:rsidRDefault="00A0013C" w:rsidP="00241BB7">
            <w:pPr>
              <w:spacing w:line="360" w:lineRule="auto"/>
              <w:jc w:val="right"/>
            </w:pPr>
            <w:r w:rsidRPr="00FA2708">
              <w:fldChar w:fldCharType="begin"/>
            </w:r>
            <w:r w:rsidRPr="00FA2708">
              <w:instrText xml:space="preserve"> PAGEREF CHAPTERIV_43 \h </w:instrText>
            </w:r>
            <w:r w:rsidRPr="00FA2708">
              <w:fldChar w:fldCharType="separate"/>
            </w:r>
            <w:r w:rsidRPr="00FA2708">
              <w:rPr>
                <w:noProof/>
              </w:rPr>
              <w:t>126</w:t>
            </w:r>
            <w:r w:rsidRPr="00FA2708">
              <w:fldChar w:fldCharType="end"/>
            </w:r>
          </w:p>
        </w:tc>
      </w:tr>
      <w:tr w:rsidR="00A0013C" w:rsidRPr="00A0013C" w14:paraId="01E12DD3" w14:textId="77777777" w:rsidTr="00F32FF7">
        <w:tc>
          <w:tcPr>
            <w:tcW w:w="7763" w:type="dxa"/>
          </w:tcPr>
          <w:p w14:paraId="7578778E" w14:textId="7C7447C8" w:rsidR="00A0013C" w:rsidRPr="00A0013C" w:rsidRDefault="00A0013C"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V_44 \h </w:instrText>
            </w:r>
            <w:r w:rsidRPr="00A0013C">
              <w:rPr>
                <w:b w:val="0"/>
                <w:bCs w:val="0"/>
                <w:sz w:val="24"/>
                <w:szCs w:val="24"/>
              </w:rPr>
            </w:r>
            <w:r w:rsidRPr="00A0013C">
              <w:rPr>
                <w:b w:val="0"/>
                <w:bCs w:val="0"/>
                <w:sz w:val="24"/>
                <w:szCs w:val="24"/>
              </w:rPr>
              <w:instrText xml:space="preserve"> \* MERGEFORMAT </w:instrText>
            </w:r>
            <w:r w:rsidRPr="00A0013C">
              <w:rPr>
                <w:b w:val="0"/>
                <w:bCs w:val="0"/>
                <w:sz w:val="24"/>
                <w:szCs w:val="24"/>
              </w:rPr>
              <w:fldChar w:fldCharType="separate"/>
            </w:r>
            <w:r w:rsidRPr="00A0013C">
              <w:rPr>
                <w:b w:val="0"/>
                <w:bCs w:val="0"/>
                <w:sz w:val="24"/>
                <w:szCs w:val="24"/>
              </w:rPr>
              <w:t>4.4 Result</w:t>
            </w:r>
            <w:r w:rsidRPr="00A0013C">
              <w:rPr>
                <w:b w:val="0"/>
                <w:bCs w:val="0"/>
                <w:sz w:val="24"/>
                <w:szCs w:val="24"/>
              </w:rPr>
              <w:fldChar w:fldCharType="end"/>
            </w:r>
            <w:r w:rsidR="00FA2708">
              <w:rPr>
                <w:b w:val="0"/>
                <w:bCs w:val="0"/>
                <w:sz w:val="24"/>
                <w:szCs w:val="24"/>
              </w:rPr>
              <w:t>……………………………………………………………………….</w:t>
            </w:r>
          </w:p>
        </w:tc>
        <w:tc>
          <w:tcPr>
            <w:tcW w:w="745" w:type="dxa"/>
          </w:tcPr>
          <w:p w14:paraId="298F84AA" w14:textId="5E0BAAE8" w:rsidR="00A0013C" w:rsidRPr="00FA2708" w:rsidRDefault="00A0013C" w:rsidP="00241BB7">
            <w:pPr>
              <w:spacing w:line="360" w:lineRule="auto"/>
              <w:jc w:val="right"/>
            </w:pPr>
            <w:r w:rsidRPr="00FA2708">
              <w:fldChar w:fldCharType="begin"/>
            </w:r>
            <w:r w:rsidRPr="00FA2708">
              <w:instrText xml:space="preserve"> PAGEREF CHAPTERIV_44 \h </w:instrText>
            </w:r>
            <w:r w:rsidRPr="00FA2708">
              <w:fldChar w:fldCharType="separate"/>
            </w:r>
            <w:r w:rsidRPr="00FA2708">
              <w:rPr>
                <w:noProof/>
              </w:rPr>
              <w:t>128</w:t>
            </w:r>
            <w:r w:rsidRPr="00FA2708">
              <w:fldChar w:fldCharType="end"/>
            </w:r>
          </w:p>
        </w:tc>
      </w:tr>
      <w:tr w:rsidR="00A0013C" w:rsidRPr="00A0013C" w14:paraId="0384AE45" w14:textId="77777777" w:rsidTr="00F32FF7">
        <w:tc>
          <w:tcPr>
            <w:tcW w:w="7763" w:type="dxa"/>
          </w:tcPr>
          <w:p w14:paraId="20127AD8" w14:textId="3BC60E53" w:rsidR="00A0013C" w:rsidRPr="00A0013C" w:rsidRDefault="00A0013C" w:rsidP="008E51F8">
            <w:pPr>
              <w:pStyle w:val="Heading3"/>
              <w:ind w:left="0" w:firstLine="427"/>
              <w:rPr>
                <w:b w:val="0"/>
                <w:bCs w:val="0"/>
              </w:rPr>
            </w:pPr>
            <w:r w:rsidRPr="00A0013C">
              <w:rPr>
                <w:b w:val="0"/>
                <w:bCs w:val="0"/>
              </w:rPr>
              <w:fldChar w:fldCharType="begin"/>
            </w:r>
            <w:r w:rsidRPr="00A0013C">
              <w:rPr>
                <w:b w:val="0"/>
                <w:bCs w:val="0"/>
              </w:rPr>
              <w:instrText xml:space="preserve"> REF CHAPTERIV_441 \h </w:instrText>
            </w:r>
            <w:r w:rsidRPr="00A0013C">
              <w:rPr>
                <w:b w:val="0"/>
                <w:bCs w:val="0"/>
              </w:rPr>
            </w:r>
            <w:r w:rsidRPr="00A0013C">
              <w:rPr>
                <w:b w:val="0"/>
                <w:bCs w:val="0"/>
              </w:rPr>
              <w:instrText xml:space="preserve"> \* MERGEFORMAT </w:instrText>
            </w:r>
            <w:r w:rsidRPr="00A0013C">
              <w:rPr>
                <w:b w:val="0"/>
                <w:bCs w:val="0"/>
              </w:rPr>
              <w:fldChar w:fldCharType="separate"/>
            </w:r>
            <w:r w:rsidRPr="00A0013C">
              <w:rPr>
                <w:b w:val="0"/>
                <w:bCs w:val="0"/>
              </w:rPr>
              <w:t>4.4.1 Result of each step</w:t>
            </w:r>
            <w:r w:rsidRPr="00A0013C">
              <w:rPr>
                <w:b w:val="0"/>
                <w:bCs w:val="0"/>
              </w:rPr>
              <w:fldChar w:fldCharType="end"/>
            </w:r>
            <w:r w:rsidR="00FA2708">
              <w:rPr>
                <w:b w:val="0"/>
                <w:bCs w:val="0"/>
              </w:rPr>
              <w:t>…………………………………………………...</w:t>
            </w:r>
          </w:p>
        </w:tc>
        <w:tc>
          <w:tcPr>
            <w:tcW w:w="745" w:type="dxa"/>
          </w:tcPr>
          <w:p w14:paraId="7FFF62F8" w14:textId="63C655C0" w:rsidR="00A0013C" w:rsidRPr="00FA2708" w:rsidRDefault="00A0013C" w:rsidP="00241BB7">
            <w:pPr>
              <w:spacing w:line="360" w:lineRule="auto"/>
              <w:jc w:val="right"/>
            </w:pPr>
            <w:r w:rsidRPr="00FA2708">
              <w:fldChar w:fldCharType="begin"/>
            </w:r>
            <w:r w:rsidRPr="00FA2708">
              <w:instrText xml:space="preserve"> PAGEREF CHAPTERIV_441 \h </w:instrText>
            </w:r>
            <w:r w:rsidRPr="00FA2708">
              <w:fldChar w:fldCharType="separate"/>
            </w:r>
            <w:r w:rsidRPr="00FA2708">
              <w:rPr>
                <w:noProof/>
              </w:rPr>
              <w:t>128</w:t>
            </w:r>
            <w:r w:rsidRPr="00FA2708">
              <w:fldChar w:fldCharType="end"/>
            </w:r>
          </w:p>
        </w:tc>
      </w:tr>
      <w:tr w:rsidR="00A0013C" w:rsidRPr="00A0013C" w14:paraId="3845803D" w14:textId="77777777" w:rsidTr="00F32FF7">
        <w:tc>
          <w:tcPr>
            <w:tcW w:w="7763" w:type="dxa"/>
          </w:tcPr>
          <w:p w14:paraId="2066BF5D" w14:textId="0EEEDF5E" w:rsidR="00A0013C" w:rsidRPr="00A0013C" w:rsidRDefault="00A0013C" w:rsidP="008E51F8">
            <w:pPr>
              <w:spacing w:line="360" w:lineRule="auto"/>
              <w:ind w:firstLine="427"/>
            </w:pPr>
            <w:r w:rsidRPr="00A0013C">
              <w:fldChar w:fldCharType="begin"/>
            </w:r>
            <w:r w:rsidRPr="00A0013C">
              <w:instrText xml:space="preserve"> REF CHAPTERIV_442 \h </w:instrText>
            </w:r>
            <w:r w:rsidRPr="00A0013C">
              <w:instrText xml:space="preserve"> \* MERGEFORMAT </w:instrText>
            </w:r>
            <w:r w:rsidRPr="00A0013C">
              <w:fldChar w:fldCharType="separate"/>
            </w:r>
            <w:r w:rsidRPr="00A0013C">
              <w:t>4.4.2 Performance Evaluation Result</w:t>
            </w:r>
            <w:r w:rsidRPr="00A0013C">
              <w:fldChar w:fldCharType="end"/>
            </w:r>
            <w:r w:rsidR="00FA2708">
              <w:t>……………………………………...</w:t>
            </w:r>
          </w:p>
        </w:tc>
        <w:tc>
          <w:tcPr>
            <w:tcW w:w="745" w:type="dxa"/>
          </w:tcPr>
          <w:p w14:paraId="20C81E77" w14:textId="4522F734" w:rsidR="00A0013C" w:rsidRPr="00FA2708" w:rsidRDefault="00A0013C" w:rsidP="00241BB7">
            <w:pPr>
              <w:spacing w:line="360" w:lineRule="auto"/>
              <w:jc w:val="right"/>
            </w:pPr>
            <w:r w:rsidRPr="00FA2708">
              <w:fldChar w:fldCharType="begin"/>
            </w:r>
            <w:r w:rsidRPr="00FA2708">
              <w:instrText xml:space="preserve"> PAGEREF CHAPTERIV_442 \h </w:instrText>
            </w:r>
            <w:r w:rsidRPr="00FA2708">
              <w:fldChar w:fldCharType="separate"/>
            </w:r>
            <w:r w:rsidRPr="00FA2708">
              <w:rPr>
                <w:noProof/>
              </w:rPr>
              <w:t>133</w:t>
            </w:r>
            <w:r w:rsidRPr="00FA2708">
              <w:fldChar w:fldCharType="end"/>
            </w:r>
          </w:p>
        </w:tc>
      </w:tr>
      <w:tr w:rsidR="00A57B88" w:rsidRPr="00A0013C" w14:paraId="44D6F02C" w14:textId="77777777" w:rsidTr="00F32FF7">
        <w:tc>
          <w:tcPr>
            <w:tcW w:w="7763" w:type="dxa"/>
          </w:tcPr>
          <w:p w14:paraId="009BAD41" w14:textId="3DF939C6" w:rsidR="00A57B88" w:rsidRPr="00A0013C" w:rsidRDefault="00A57B88" w:rsidP="00241BB7">
            <w:pPr>
              <w:spacing w:line="360" w:lineRule="auto"/>
              <w:ind w:hanging="108"/>
              <w:rPr>
                <w:b/>
                <w:bCs/>
              </w:rPr>
            </w:pPr>
            <w:r w:rsidRPr="00A0013C">
              <w:rPr>
                <w:b/>
                <w:bCs/>
              </w:rPr>
              <w:t>CHAPTER V CONCLUSION AND DISCUSSION</w:t>
            </w:r>
          </w:p>
        </w:tc>
        <w:tc>
          <w:tcPr>
            <w:tcW w:w="745" w:type="dxa"/>
          </w:tcPr>
          <w:p w14:paraId="6F5256C0" w14:textId="4287F9D2"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V \h </w:instrText>
            </w:r>
            <w:r w:rsidRPr="00FA2708">
              <w:rPr>
                <w:b/>
                <w:bCs/>
              </w:rPr>
            </w:r>
            <w:r w:rsidRPr="00FA2708">
              <w:rPr>
                <w:b/>
                <w:bCs/>
              </w:rPr>
              <w:fldChar w:fldCharType="separate"/>
            </w:r>
            <w:r w:rsidRPr="00FA2708">
              <w:rPr>
                <w:b/>
                <w:bCs/>
                <w:noProof/>
              </w:rPr>
              <w:t>134</w:t>
            </w:r>
            <w:r w:rsidRPr="00FA2708">
              <w:rPr>
                <w:b/>
                <w:bCs/>
              </w:rPr>
              <w:fldChar w:fldCharType="end"/>
            </w:r>
          </w:p>
        </w:tc>
      </w:tr>
      <w:tr w:rsidR="00A0013C" w:rsidRPr="00A0013C" w14:paraId="712B266A" w14:textId="77777777" w:rsidTr="00F32FF7">
        <w:tc>
          <w:tcPr>
            <w:tcW w:w="7763" w:type="dxa"/>
          </w:tcPr>
          <w:p w14:paraId="4F5F6421" w14:textId="5CC75504" w:rsidR="00A0013C" w:rsidRPr="00A0013C" w:rsidRDefault="00A0013C" w:rsidP="00FA2708">
            <w:pPr>
              <w:spacing w:line="360" w:lineRule="auto"/>
            </w:pPr>
            <w:r w:rsidRPr="00A0013C">
              <w:fldChar w:fldCharType="begin"/>
            </w:r>
            <w:r w:rsidRPr="00A0013C">
              <w:instrText xml:space="preserve"> REF CHAPTERV_51 \h </w:instrText>
            </w:r>
            <w:r w:rsidRPr="00A0013C">
              <w:instrText xml:space="preserve"> \* MERGEFORMAT </w:instrText>
            </w:r>
            <w:r w:rsidRPr="00A0013C">
              <w:fldChar w:fldCharType="separate"/>
            </w:r>
            <w:r w:rsidRPr="00A0013C">
              <w:t>5.1 Conclusion</w:t>
            </w:r>
            <w:r w:rsidRPr="00A0013C">
              <w:fldChar w:fldCharType="end"/>
            </w:r>
            <w:r w:rsidR="00FA2708">
              <w:t>………………………………………………………………….</w:t>
            </w:r>
          </w:p>
        </w:tc>
        <w:tc>
          <w:tcPr>
            <w:tcW w:w="745" w:type="dxa"/>
          </w:tcPr>
          <w:p w14:paraId="19912AFF" w14:textId="5EBDF679" w:rsidR="00A0013C" w:rsidRPr="00FA2708" w:rsidRDefault="00A0013C" w:rsidP="00241BB7">
            <w:pPr>
              <w:spacing w:line="360" w:lineRule="auto"/>
              <w:jc w:val="right"/>
            </w:pPr>
            <w:r w:rsidRPr="00FA2708">
              <w:fldChar w:fldCharType="begin"/>
            </w:r>
            <w:r w:rsidRPr="00FA2708">
              <w:instrText xml:space="preserve"> PAGEREF CHAPTERV_51 \h </w:instrText>
            </w:r>
            <w:r w:rsidRPr="00FA2708">
              <w:fldChar w:fldCharType="separate"/>
            </w:r>
            <w:r w:rsidRPr="00FA2708">
              <w:rPr>
                <w:noProof/>
              </w:rPr>
              <w:t>134</w:t>
            </w:r>
            <w:r w:rsidRPr="00FA2708">
              <w:fldChar w:fldCharType="end"/>
            </w:r>
          </w:p>
        </w:tc>
      </w:tr>
      <w:tr w:rsidR="00A0013C" w:rsidRPr="00A0013C" w14:paraId="37ABDB5F" w14:textId="77777777" w:rsidTr="00F32FF7">
        <w:tc>
          <w:tcPr>
            <w:tcW w:w="7763" w:type="dxa"/>
          </w:tcPr>
          <w:p w14:paraId="03C0B080" w14:textId="505B2E3B" w:rsidR="00A0013C" w:rsidRPr="00A0013C" w:rsidRDefault="00A0013C" w:rsidP="00FA2708">
            <w:pPr>
              <w:spacing w:line="360" w:lineRule="auto"/>
            </w:pPr>
            <w:r w:rsidRPr="00A0013C">
              <w:fldChar w:fldCharType="begin"/>
            </w:r>
            <w:r w:rsidRPr="00A0013C">
              <w:instrText xml:space="preserve"> REF CHAPTERV_52 \h </w:instrText>
            </w:r>
            <w:r w:rsidRPr="00A0013C">
              <w:instrText xml:space="preserve"> \* MERGEFORMAT </w:instrText>
            </w:r>
            <w:r w:rsidRPr="00A0013C">
              <w:fldChar w:fldCharType="separate"/>
            </w:r>
            <w:r w:rsidRPr="00A0013C">
              <w:t>5.2 Discussion</w:t>
            </w:r>
            <w:r w:rsidRPr="00A0013C">
              <w:fldChar w:fldCharType="end"/>
            </w:r>
            <w:r w:rsidR="00FA2708">
              <w:t>…………………………………………………………………..</w:t>
            </w:r>
          </w:p>
        </w:tc>
        <w:tc>
          <w:tcPr>
            <w:tcW w:w="745" w:type="dxa"/>
          </w:tcPr>
          <w:p w14:paraId="123FE11D" w14:textId="17AD7718" w:rsidR="00A0013C" w:rsidRPr="00FA2708" w:rsidRDefault="00A0013C" w:rsidP="00241BB7">
            <w:pPr>
              <w:spacing w:line="360" w:lineRule="auto"/>
              <w:jc w:val="right"/>
            </w:pPr>
            <w:r w:rsidRPr="00FA2708">
              <w:fldChar w:fldCharType="begin"/>
            </w:r>
            <w:r w:rsidRPr="00FA2708">
              <w:instrText xml:space="preserve"> PAGEREF CHAPTERV_52 \h </w:instrText>
            </w:r>
            <w:r w:rsidRPr="00FA2708">
              <w:fldChar w:fldCharType="separate"/>
            </w:r>
            <w:r w:rsidRPr="00FA2708">
              <w:rPr>
                <w:noProof/>
              </w:rPr>
              <w:t>134</w:t>
            </w:r>
            <w:r w:rsidRPr="00FA2708">
              <w:fldChar w:fldCharType="end"/>
            </w:r>
          </w:p>
        </w:tc>
      </w:tr>
      <w:tr w:rsidR="00A57B88" w:rsidRPr="00A0013C" w14:paraId="0D21D1D4" w14:textId="77777777" w:rsidTr="00F32FF7">
        <w:tc>
          <w:tcPr>
            <w:tcW w:w="7763" w:type="dxa"/>
          </w:tcPr>
          <w:p w14:paraId="4C7BE289" w14:textId="101A7A58" w:rsidR="00A57B88" w:rsidRPr="00A0013C" w:rsidRDefault="00A57B88" w:rsidP="00241BB7">
            <w:pPr>
              <w:spacing w:line="360" w:lineRule="auto"/>
              <w:ind w:hanging="108"/>
              <w:rPr>
                <w:b/>
                <w:bCs/>
              </w:rPr>
            </w:pPr>
            <w:r w:rsidRPr="00A0013C">
              <w:rPr>
                <w:b/>
                <w:bCs/>
              </w:rPr>
              <w:t>REFERENCES</w:t>
            </w:r>
          </w:p>
        </w:tc>
        <w:tc>
          <w:tcPr>
            <w:tcW w:w="745" w:type="dxa"/>
          </w:tcPr>
          <w:p w14:paraId="47AE849A" w14:textId="6159F1D9"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REFERENCE \h </w:instrText>
            </w:r>
            <w:r w:rsidRPr="00FA2708">
              <w:rPr>
                <w:b/>
                <w:bCs/>
              </w:rPr>
            </w:r>
            <w:r w:rsidRPr="00FA2708">
              <w:rPr>
                <w:b/>
                <w:bCs/>
              </w:rPr>
              <w:fldChar w:fldCharType="separate"/>
            </w:r>
            <w:r w:rsidRPr="00FA2708">
              <w:rPr>
                <w:b/>
                <w:bCs/>
                <w:noProof/>
              </w:rPr>
              <w:t>135</w:t>
            </w:r>
            <w:r w:rsidRPr="00FA2708">
              <w:rPr>
                <w:b/>
                <w:bCs/>
              </w:rPr>
              <w:fldChar w:fldCharType="end"/>
            </w:r>
          </w:p>
        </w:tc>
      </w:tr>
      <w:tr w:rsidR="00A57B88" w:rsidRPr="00A0013C" w14:paraId="147C8C82" w14:textId="77777777" w:rsidTr="00F32FF7">
        <w:tc>
          <w:tcPr>
            <w:tcW w:w="7763" w:type="dxa"/>
          </w:tcPr>
          <w:p w14:paraId="1AA08705" w14:textId="7D595E4F" w:rsidR="00A57B88" w:rsidRPr="00A0013C" w:rsidRDefault="00A57B88" w:rsidP="00241BB7">
            <w:pPr>
              <w:spacing w:line="360" w:lineRule="auto"/>
              <w:ind w:hanging="108"/>
              <w:rPr>
                <w:b/>
                <w:bCs/>
              </w:rPr>
            </w:pPr>
            <w:r w:rsidRPr="00A0013C">
              <w:rPr>
                <w:b/>
                <w:bCs/>
              </w:rPr>
              <w:t>APPENDICES</w:t>
            </w:r>
          </w:p>
        </w:tc>
        <w:tc>
          <w:tcPr>
            <w:tcW w:w="745" w:type="dxa"/>
          </w:tcPr>
          <w:p w14:paraId="1B6889D6" w14:textId="3F359DFB"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APPENDICES \h </w:instrText>
            </w:r>
            <w:r w:rsidRPr="00FA2708">
              <w:rPr>
                <w:b/>
                <w:bCs/>
              </w:rPr>
            </w:r>
            <w:r w:rsidRPr="00FA2708">
              <w:rPr>
                <w:b/>
                <w:bCs/>
              </w:rPr>
              <w:fldChar w:fldCharType="separate"/>
            </w:r>
            <w:r w:rsidRPr="00FA2708">
              <w:rPr>
                <w:b/>
                <w:bCs/>
                <w:noProof/>
              </w:rPr>
              <w:t>140</w:t>
            </w:r>
            <w:r w:rsidRPr="00FA2708">
              <w:rPr>
                <w:b/>
                <w:bCs/>
              </w:rPr>
              <w:fldChar w:fldCharType="end"/>
            </w:r>
          </w:p>
        </w:tc>
      </w:tr>
      <w:tr w:rsidR="00A57B88" w:rsidRPr="00A0013C" w14:paraId="4930A649" w14:textId="77777777" w:rsidTr="00F32FF7">
        <w:tc>
          <w:tcPr>
            <w:tcW w:w="7763" w:type="dxa"/>
          </w:tcPr>
          <w:p w14:paraId="16AC9025" w14:textId="2B7F4D7A" w:rsidR="00A57B88" w:rsidRPr="00A0013C" w:rsidRDefault="00A57B88" w:rsidP="00241BB7">
            <w:pPr>
              <w:spacing w:line="360" w:lineRule="auto"/>
              <w:ind w:hanging="108"/>
              <w:rPr>
                <w:b/>
                <w:bCs/>
              </w:rPr>
            </w:pPr>
            <w:r w:rsidRPr="00A0013C">
              <w:rPr>
                <w:b/>
                <w:bCs/>
              </w:rPr>
              <w:t>BIOGRAPHY</w:t>
            </w:r>
          </w:p>
        </w:tc>
        <w:tc>
          <w:tcPr>
            <w:tcW w:w="745" w:type="dxa"/>
          </w:tcPr>
          <w:p w14:paraId="75228AB8" w14:textId="0F3FB82F"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Biography \h </w:instrText>
            </w:r>
            <w:r w:rsidRPr="00FA2708">
              <w:rPr>
                <w:b/>
                <w:bCs/>
              </w:rPr>
            </w:r>
            <w:r w:rsidRPr="00FA2708">
              <w:rPr>
                <w:b/>
                <w:bCs/>
              </w:rPr>
              <w:fldChar w:fldCharType="separate"/>
            </w:r>
            <w:r w:rsidRPr="00FA2708">
              <w:rPr>
                <w:b/>
                <w:bCs/>
                <w:noProof/>
              </w:rPr>
              <w:t>144</w:t>
            </w:r>
            <w:r w:rsidRPr="00FA2708">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60CE581B" w:rsidR="00FC702B" w:rsidRPr="00CB3327" w:rsidRDefault="00D11606" w:rsidP="00FC702B">
            <w:pPr>
              <w:spacing w:line="360" w:lineRule="auto"/>
              <w:jc w:val="center"/>
            </w:pPr>
            <w:r>
              <w:fldChar w:fldCharType="begin"/>
            </w:r>
            <w:r>
              <w:instrText xml:space="preserve"> REF _Ref74285375 \h </w:instrText>
            </w:r>
            <w:r>
              <w:fldChar w:fldCharType="separate"/>
            </w:r>
            <w:r>
              <w:t xml:space="preserve"> </w:t>
            </w:r>
            <w:r>
              <w:rPr>
                <w:noProof/>
              </w:rPr>
              <w:t>2</w:t>
            </w:r>
            <w:r>
              <w:noBreakHyphen/>
            </w:r>
            <w:r>
              <w:rPr>
                <w:noProof/>
              </w:rPr>
              <w:t>1</w:t>
            </w:r>
            <w:r>
              <w:fldChar w:fldCharType="end"/>
            </w:r>
          </w:p>
        </w:tc>
        <w:tc>
          <w:tcPr>
            <w:tcW w:w="6946" w:type="dxa"/>
          </w:tcPr>
          <w:p w14:paraId="0296AE46" w14:textId="3844D666" w:rsidR="00FC702B" w:rsidRPr="00CB3327" w:rsidRDefault="00D11606" w:rsidP="00FC702B">
            <w:pPr>
              <w:spacing w:line="360" w:lineRule="auto"/>
              <w:ind w:hanging="108"/>
            </w:pPr>
            <w:r>
              <w:fldChar w:fldCharType="begin"/>
            </w:r>
            <w:r>
              <w:instrText xml:space="preserve"> REF _Ref74285425 \h </w:instrText>
            </w:r>
            <w:r>
              <w:fldChar w:fldCharType="separate"/>
            </w:r>
            <w:proofErr w:type="spellStart"/>
            <w:r w:rsidRPr="00E06463">
              <w:t>SubmissionSet</w:t>
            </w:r>
            <w:proofErr w:type="spellEnd"/>
            <w:r w:rsidRPr="00E06463">
              <w:t xml:space="preserve"> Metadata Attributes</w:t>
            </w:r>
            <w:r>
              <w:fldChar w:fldCharType="end"/>
            </w:r>
          </w:p>
        </w:tc>
        <w:tc>
          <w:tcPr>
            <w:tcW w:w="745" w:type="dxa"/>
          </w:tcPr>
          <w:p w14:paraId="69A87690" w14:textId="1EF60FF1" w:rsidR="00FC702B" w:rsidRPr="00CB3327" w:rsidRDefault="00D11606" w:rsidP="00FC702B">
            <w:pPr>
              <w:spacing w:line="360" w:lineRule="auto"/>
              <w:jc w:val="right"/>
            </w:pPr>
            <w:r>
              <w:fldChar w:fldCharType="begin"/>
            </w:r>
            <w:r>
              <w:instrText xml:space="preserve"> PAGEREF _Ref74285432 \h </w:instrText>
            </w:r>
            <w:r>
              <w:fldChar w:fldCharType="separate"/>
            </w:r>
            <w:r>
              <w:rPr>
                <w:noProof/>
              </w:rPr>
              <w:t>13</w:t>
            </w:r>
            <w:r>
              <w:fldChar w:fldCharType="end"/>
            </w:r>
          </w:p>
        </w:tc>
      </w:tr>
      <w:tr w:rsidR="00CB3327" w:rsidRPr="00CB3327" w14:paraId="3BD63F64" w14:textId="77777777" w:rsidTr="006C3541">
        <w:tc>
          <w:tcPr>
            <w:tcW w:w="817" w:type="dxa"/>
          </w:tcPr>
          <w:p w14:paraId="777AC9C8" w14:textId="6716EF8E" w:rsidR="00CB3327" w:rsidRPr="00CB3327" w:rsidRDefault="00D11606" w:rsidP="00FC702B">
            <w:pPr>
              <w:spacing w:line="360" w:lineRule="auto"/>
              <w:jc w:val="center"/>
            </w:pPr>
            <w:r>
              <w:fldChar w:fldCharType="begin"/>
            </w:r>
            <w:r>
              <w:instrText xml:space="preserve"> REF _Ref72933640 \h </w:instrText>
            </w:r>
            <w:r>
              <w:fldChar w:fldCharType="separate"/>
            </w:r>
            <w:r w:rsidRPr="00F95571">
              <w:t xml:space="preserve"> </w:t>
            </w:r>
            <w:r>
              <w:rPr>
                <w:noProof/>
              </w:rPr>
              <w:t>2</w:t>
            </w:r>
            <w:r>
              <w:noBreakHyphen/>
            </w:r>
            <w:r>
              <w:rPr>
                <w:noProof/>
              </w:rPr>
              <w:t>2</w:t>
            </w:r>
            <w:r>
              <w:fldChar w:fldCharType="end"/>
            </w:r>
          </w:p>
        </w:tc>
        <w:tc>
          <w:tcPr>
            <w:tcW w:w="6946" w:type="dxa"/>
          </w:tcPr>
          <w:p w14:paraId="3C9C0833" w14:textId="667E86E8"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856E89" w:rsidRPr="00F95571">
              <w:t>Folder Metadata Attributes</w:t>
            </w:r>
            <w:r w:rsidRPr="00CB3327">
              <w:fldChar w:fldCharType="end"/>
            </w:r>
          </w:p>
        </w:tc>
        <w:tc>
          <w:tcPr>
            <w:tcW w:w="745" w:type="dxa"/>
          </w:tcPr>
          <w:p w14:paraId="48F360D2" w14:textId="6A33A621"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856E89">
              <w:rPr>
                <w:noProof/>
              </w:rPr>
              <w:t>14</w:t>
            </w:r>
            <w:r w:rsidRPr="00CB3327">
              <w:fldChar w:fldCharType="end"/>
            </w:r>
          </w:p>
        </w:tc>
      </w:tr>
      <w:tr w:rsidR="00CB3327" w:rsidRPr="00CB3327" w14:paraId="0EC00579" w14:textId="77777777" w:rsidTr="006C3541">
        <w:tc>
          <w:tcPr>
            <w:tcW w:w="817" w:type="dxa"/>
          </w:tcPr>
          <w:p w14:paraId="119ADC00" w14:textId="75F0FC11" w:rsidR="00CB3327" w:rsidRPr="00CB3327" w:rsidRDefault="00D11606" w:rsidP="00FC702B">
            <w:pPr>
              <w:spacing w:line="360" w:lineRule="auto"/>
              <w:jc w:val="center"/>
            </w:pPr>
            <w:r>
              <w:fldChar w:fldCharType="begin"/>
            </w:r>
            <w:r>
              <w:instrText xml:space="preserve"> REF _Ref72933659 \h </w:instrText>
            </w:r>
            <w:r>
              <w:fldChar w:fldCharType="separate"/>
            </w:r>
            <w:r w:rsidRPr="003E35EF">
              <w:t xml:space="preserve"> </w:t>
            </w:r>
            <w:r>
              <w:rPr>
                <w:noProof/>
              </w:rPr>
              <w:t>2</w:t>
            </w:r>
            <w:r>
              <w:noBreakHyphen/>
            </w:r>
            <w:r>
              <w:rPr>
                <w:noProof/>
              </w:rPr>
              <w:t>3</w:t>
            </w:r>
            <w:r>
              <w:fldChar w:fldCharType="end"/>
            </w:r>
          </w:p>
        </w:tc>
        <w:tc>
          <w:tcPr>
            <w:tcW w:w="6946" w:type="dxa"/>
          </w:tcPr>
          <w:p w14:paraId="7CF698CE" w14:textId="45691197"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proofErr w:type="spellStart"/>
            <w:r w:rsidR="00856E89" w:rsidRPr="003E35EF">
              <w:t>DocumentEntry</w:t>
            </w:r>
            <w:proofErr w:type="spellEnd"/>
            <w:r w:rsidR="00856E89" w:rsidRPr="003E35EF">
              <w:t xml:space="preserve"> Metadata Attributes</w:t>
            </w:r>
            <w:r w:rsidRPr="00CB3327">
              <w:fldChar w:fldCharType="end"/>
            </w:r>
          </w:p>
        </w:tc>
        <w:tc>
          <w:tcPr>
            <w:tcW w:w="745" w:type="dxa"/>
          </w:tcPr>
          <w:p w14:paraId="1B510881" w14:textId="7D62B01D"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856E89">
              <w:rPr>
                <w:noProof/>
              </w:rPr>
              <w:t>15</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5" w:name="ListOfFigures"/>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0B7CBF" w:rsidRPr="00112FD0" w14:paraId="7F0F50BC" w14:textId="77777777" w:rsidTr="00182FA3">
        <w:trPr>
          <w:trHeight w:val="448"/>
        </w:trPr>
        <w:tc>
          <w:tcPr>
            <w:tcW w:w="817"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946"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182FA3">
        <w:tc>
          <w:tcPr>
            <w:tcW w:w="817" w:type="dxa"/>
          </w:tcPr>
          <w:p w14:paraId="099941AC" w14:textId="229DB772" w:rsidR="00FC702B" w:rsidRPr="00112FD0" w:rsidRDefault="00520C42" w:rsidP="00112FD0">
            <w:pPr>
              <w:spacing w:line="360" w:lineRule="auto"/>
              <w:jc w:val="thaiDistribute"/>
            </w:pPr>
            <w:r w:rsidRPr="00112FD0">
              <w:fldChar w:fldCharType="begin"/>
            </w:r>
            <w:r w:rsidRPr="00112FD0">
              <w:instrText xml:space="preserve"> REF _Ref69270806 \h </w:instrText>
            </w:r>
            <w:r w:rsidR="000B7CBF" w:rsidRPr="00112FD0">
              <w:instrText xml:space="preserve"> \* MERGEFORMAT </w:instrText>
            </w:r>
            <w:r w:rsidRPr="00112FD0">
              <w:fldChar w:fldCharType="separate"/>
            </w:r>
            <w:r w:rsidR="00856E89" w:rsidRPr="001D16B5">
              <w:rPr>
                <w:noProof/>
              </w:rPr>
              <w:t xml:space="preserve"> </w:t>
            </w:r>
            <w:r w:rsidR="00856E89">
              <w:rPr>
                <w:noProof/>
              </w:rPr>
              <w:t>2</w:t>
            </w:r>
            <w:r w:rsidR="00856E89">
              <w:noBreakHyphen/>
            </w:r>
            <w:r w:rsidR="00856E89">
              <w:rPr>
                <w:noProof/>
              </w:rPr>
              <w:t>1</w:t>
            </w:r>
            <w:r w:rsidRPr="00112FD0">
              <w:fldChar w:fldCharType="end"/>
            </w:r>
          </w:p>
        </w:tc>
        <w:tc>
          <w:tcPr>
            <w:tcW w:w="6946" w:type="dxa"/>
          </w:tcPr>
          <w:p w14:paraId="5779233F" w14:textId="797F129E" w:rsidR="00FC702B" w:rsidRPr="00112FD0" w:rsidRDefault="00520C42" w:rsidP="00112FD0">
            <w:pPr>
              <w:pStyle w:val="Caption"/>
            </w:pPr>
            <w:r w:rsidRPr="00112FD0">
              <w:rPr>
                <w:spacing w:val="-8"/>
              </w:rPr>
              <w:fldChar w:fldCharType="begin"/>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1D16B5">
              <w:t xml:space="preserve">IHE Process to create guideline for implementation of health information technology </w:t>
            </w:r>
            <w:r w:rsidR="00856E89" w:rsidRPr="00572A37">
              <w:rPr>
                <w:noProof/>
              </w:rPr>
              <w:t>[20]</w:t>
            </w:r>
            <w:r w:rsidRPr="00112FD0">
              <w:fldChar w:fldCharType="end"/>
            </w:r>
          </w:p>
        </w:tc>
        <w:tc>
          <w:tcPr>
            <w:tcW w:w="753" w:type="dxa"/>
          </w:tcPr>
          <w:p w14:paraId="5D4A17D4" w14:textId="0D2555D5" w:rsidR="00FC702B" w:rsidRPr="00112FD0" w:rsidRDefault="00520C42" w:rsidP="00112FD0">
            <w:pPr>
              <w:spacing w:line="360" w:lineRule="auto"/>
              <w:jc w:val="thaiDistribute"/>
            </w:pPr>
            <w:r w:rsidRPr="00112FD0">
              <w:fldChar w:fldCharType="begin"/>
            </w:r>
            <w:r w:rsidRPr="00112FD0">
              <w:instrText xml:space="preserve"> PAGEREF _Ref74190501 \h </w:instrText>
            </w:r>
            <w:r w:rsidRPr="00112FD0">
              <w:fldChar w:fldCharType="separate"/>
            </w:r>
            <w:r w:rsidR="00856E89">
              <w:rPr>
                <w:noProof/>
              </w:rPr>
              <w:t>7</w:t>
            </w:r>
            <w:r w:rsidRPr="00112FD0">
              <w:fldChar w:fldCharType="end"/>
            </w:r>
          </w:p>
        </w:tc>
      </w:tr>
      <w:tr w:rsidR="000B7CBF" w:rsidRPr="00112FD0" w14:paraId="369A2A79" w14:textId="77777777" w:rsidTr="00182FA3">
        <w:tc>
          <w:tcPr>
            <w:tcW w:w="817" w:type="dxa"/>
          </w:tcPr>
          <w:p w14:paraId="19730A80" w14:textId="179352F4" w:rsidR="00520C42" w:rsidRPr="00112FD0" w:rsidRDefault="00520C42" w:rsidP="00112FD0">
            <w:pPr>
              <w:spacing w:line="360" w:lineRule="auto"/>
              <w:jc w:val="thaiDistribute"/>
            </w:pPr>
            <w:r w:rsidRPr="00112FD0">
              <w:fldChar w:fldCharType="begin"/>
            </w:r>
            <w:r w:rsidRPr="00112FD0">
              <w:instrText xml:space="preserve"> REF _Ref7291759 \h </w:instrText>
            </w:r>
            <w:r w:rsidR="000B7CBF" w:rsidRPr="00112FD0">
              <w:instrText xml:space="preserve"> \* MERGEFORMAT </w:instrText>
            </w:r>
            <w:r w:rsidRPr="00112FD0">
              <w:fldChar w:fldCharType="separate"/>
            </w:r>
            <w:r w:rsidR="00856E89" w:rsidRPr="00695B3C">
              <w:rPr>
                <w:noProof/>
              </w:rPr>
              <w:t xml:space="preserve"> </w:t>
            </w:r>
            <w:r w:rsidR="00856E89">
              <w:rPr>
                <w:noProof/>
              </w:rPr>
              <w:t>2</w:t>
            </w:r>
            <w:r w:rsidR="00856E89">
              <w:noBreakHyphen/>
            </w:r>
            <w:r w:rsidR="00856E89">
              <w:rPr>
                <w:noProof/>
              </w:rPr>
              <w:t>2</w:t>
            </w:r>
            <w:r w:rsidRPr="00112FD0">
              <w:fldChar w:fldCharType="end"/>
            </w:r>
          </w:p>
        </w:tc>
        <w:tc>
          <w:tcPr>
            <w:tcW w:w="6946" w:type="dxa"/>
          </w:tcPr>
          <w:p w14:paraId="6D667FB4" w14:textId="60B1BF5F"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noProof/>
                <w:spacing w:val="-6"/>
              </w:rPr>
              <w:t xml:space="preserve">Cross-Enterprise Document Sharing - b Diagram </w:t>
            </w:r>
            <w:r w:rsidR="00856E89" w:rsidRPr="00572A37">
              <w:rPr>
                <w:noProof/>
              </w:rPr>
              <w:t>[22]</w:t>
            </w:r>
            <w:r w:rsidRPr="00112FD0">
              <w:rPr>
                <w:spacing w:val="-8"/>
              </w:rPr>
              <w:fldChar w:fldCharType="end"/>
            </w:r>
          </w:p>
        </w:tc>
        <w:tc>
          <w:tcPr>
            <w:tcW w:w="753" w:type="dxa"/>
          </w:tcPr>
          <w:p w14:paraId="103E06DE" w14:textId="22DDBFCE" w:rsidR="00520C42" w:rsidRPr="00112FD0" w:rsidRDefault="000B7CBF" w:rsidP="00112FD0">
            <w:pPr>
              <w:spacing w:line="360" w:lineRule="auto"/>
              <w:jc w:val="thaiDistribute"/>
            </w:pPr>
            <w:r w:rsidRPr="00112FD0">
              <w:fldChar w:fldCharType="begin"/>
            </w:r>
            <w:r w:rsidRPr="00112FD0">
              <w:instrText xml:space="preserve"> PAGEREF _Ref7291652 \h </w:instrText>
            </w:r>
            <w:r w:rsidRPr="00112FD0">
              <w:fldChar w:fldCharType="separate"/>
            </w:r>
            <w:r w:rsidR="00856E89">
              <w:rPr>
                <w:noProof/>
              </w:rPr>
              <w:t>11</w:t>
            </w:r>
            <w:r w:rsidRPr="00112FD0">
              <w:fldChar w:fldCharType="end"/>
            </w:r>
          </w:p>
        </w:tc>
      </w:tr>
      <w:tr w:rsidR="000B7CBF" w:rsidRPr="00112FD0" w14:paraId="38B30429" w14:textId="77777777" w:rsidTr="00182FA3">
        <w:tc>
          <w:tcPr>
            <w:tcW w:w="817" w:type="dxa"/>
          </w:tcPr>
          <w:p w14:paraId="420A293F" w14:textId="09E21982" w:rsidR="00520C42" w:rsidRPr="00112FD0" w:rsidRDefault="00520C42" w:rsidP="00112FD0">
            <w:pPr>
              <w:spacing w:line="360" w:lineRule="auto"/>
              <w:jc w:val="thaiDistribute"/>
            </w:pPr>
            <w:r w:rsidRPr="00112FD0">
              <w:fldChar w:fldCharType="begin"/>
            </w:r>
            <w:r w:rsidRPr="00112FD0">
              <w:instrText xml:space="preserve"> REF _Ref74190571 \h </w:instrText>
            </w:r>
            <w:r w:rsidR="000B7CBF" w:rsidRPr="00112FD0">
              <w:instrText xml:space="preserve"> \* MERGEFORMAT </w:instrText>
            </w:r>
            <w:r w:rsidRPr="00112FD0">
              <w:fldChar w:fldCharType="separate"/>
            </w:r>
            <w:r w:rsidR="00856E89" w:rsidRPr="00CD53E5">
              <w:rPr>
                <w:noProof/>
              </w:rPr>
              <w:t xml:space="preserve"> </w:t>
            </w:r>
            <w:r w:rsidR="00856E89">
              <w:rPr>
                <w:noProof/>
              </w:rPr>
              <w:t>2</w:t>
            </w:r>
            <w:r w:rsidR="00856E89">
              <w:noBreakHyphen/>
            </w:r>
            <w:r w:rsidR="00856E89">
              <w:rPr>
                <w:noProof/>
              </w:rPr>
              <w:t>3</w:t>
            </w:r>
            <w:r w:rsidRPr="00112FD0">
              <w:fldChar w:fldCharType="end"/>
            </w:r>
          </w:p>
        </w:tc>
        <w:tc>
          <w:tcPr>
            <w:tcW w:w="6946" w:type="dxa"/>
          </w:tcPr>
          <w:p w14:paraId="1ADD2756" w14:textId="171CB230"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CD53E5">
              <w:t>Blockchain network formed from the participation of Blockchain nodes</w:t>
            </w:r>
            <w:r w:rsidRPr="00112FD0">
              <w:rPr>
                <w:spacing w:val="-8"/>
              </w:rPr>
              <w:fldChar w:fldCharType="end"/>
            </w:r>
          </w:p>
        </w:tc>
        <w:tc>
          <w:tcPr>
            <w:tcW w:w="753" w:type="dxa"/>
          </w:tcPr>
          <w:p w14:paraId="313AD2BA" w14:textId="0B865267" w:rsidR="00520C42" w:rsidRPr="00112FD0" w:rsidRDefault="000B7CBF" w:rsidP="00112FD0">
            <w:pPr>
              <w:spacing w:line="360" w:lineRule="auto"/>
              <w:jc w:val="thaiDistribute"/>
            </w:pPr>
            <w:r w:rsidRPr="00112FD0">
              <w:fldChar w:fldCharType="begin"/>
            </w:r>
            <w:r w:rsidRPr="00112FD0">
              <w:instrText xml:space="preserve"> PAGEREF _Ref74191028 \h </w:instrText>
            </w:r>
            <w:r w:rsidRPr="00112FD0">
              <w:fldChar w:fldCharType="separate"/>
            </w:r>
            <w:r w:rsidR="00856E89">
              <w:rPr>
                <w:noProof/>
              </w:rPr>
              <w:t>22</w:t>
            </w:r>
            <w:r w:rsidRPr="00112FD0">
              <w:fldChar w:fldCharType="end"/>
            </w:r>
          </w:p>
        </w:tc>
      </w:tr>
      <w:tr w:rsidR="000B7CBF" w:rsidRPr="00112FD0" w14:paraId="59400642" w14:textId="77777777" w:rsidTr="00182FA3">
        <w:tc>
          <w:tcPr>
            <w:tcW w:w="817" w:type="dxa"/>
          </w:tcPr>
          <w:p w14:paraId="6742E588" w14:textId="41F952EA" w:rsidR="00520C42" w:rsidRPr="00112FD0" w:rsidRDefault="00520C42" w:rsidP="00112FD0">
            <w:pPr>
              <w:spacing w:line="360" w:lineRule="auto"/>
              <w:jc w:val="thaiDistribute"/>
            </w:pPr>
            <w:r w:rsidRPr="00112FD0">
              <w:fldChar w:fldCharType="begin"/>
            </w:r>
            <w:r w:rsidRPr="00112FD0">
              <w:instrText xml:space="preserve"> REF _Ref69271471 \h </w:instrText>
            </w:r>
            <w:r w:rsidR="000B7CBF" w:rsidRPr="00112FD0">
              <w:instrText xml:space="preserve"> \* MERGEFORMAT </w:instrText>
            </w:r>
            <w:r w:rsidRPr="00112FD0">
              <w:fldChar w:fldCharType="separate"/>
            </w:r>
            <w:r w:rsidR="00856E89" w:rsidRPr="00FA336C">
              <w:rPr>
                <w:noProof/>
              </w:rPr>
              <w:t xml:space="preserve"> </w:t>
            </w:r>
            <w:r w:rsidR="00856E89">
              <w:rPr>
                <w:noProof/>
              </w:rPr>
              <w:t>3</w:t>
            </w:r>
            <w:r w:rsidR="00856E89">
              <w:noBreakHyphen/>
            </w:r>
            <w:r w:rsidR="00856E89">
              <w:rPr>
                <w:noProof/>
              </w:rPr>
              <w:t>1</w:t>
            </w:r>
            <w:r w:rsidRPr="00112FD0">
              <w:fldChar w:fldCharType="end"/>
            </w:r>
          </w:p>
        </w:tc>
        <w:tc>
          <w:tcPr>
            <w:tcW w:w="6946" w:type="dxa"/>
          </w:tcPr>
          <w:p w14:paraId="0C6C89C5" w14:textId="6FA08D96"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pacing w:val="-8"/>
              </w:rPr>
              <w:t>XDS Profile within the scope of interest for this work</w:t>
            </w:r>
            <w:r w:rsidRPr="00112FD0">
              <w:rPr>
                <w:spacing w:val="-8"/>
              </w:rPr>
              <w:fldChar w:fldCharType="end"/>
            </w:r>
          </w:p>
        </w:tc>
        <w:tc>
          <w:tcPr>
            <w:tcW w:w="753" w:type="dxa"/>
          </w:tcPr>
          <w:p w14:paraId="3AEE0B9B" w14:textId="19F2B523" w:rsidR="00520C42" w:rsidRPr="00112FD0" w:rsidRDefault="000B7CBF" w:rsidP="00112FD0">
            <w:pPr>
              <w:spacing w:line="360" w:lineRule="auto"/>
              <w:jc w:val="thaiDistribute"/>
            </w:pPr>
            <w:r w:rsidRPr="00112FD0">
              <w:fldChar w:fldCharType="begin"/>
            </w:r>
            <w:r w:rsidRPr="00112FD0">
              <w:instrText xml:space="preserve"> PAGEREF _Ref74191032 \h </w:instrText>
            </w:r>
            <w:r w:rsidRPr="00112FD0">
              <w:fldChar w:fldCharType="separate"/>
            </w:r>
            <w:r w:rsidR="00856E89">
              <w:rPr>
                <w:noProof/>
              </w:rPr>
              <w:t>32</w:t>
            </w:r>
            <w:r w:rsidRPr="00112FD0">
              <w:fldChar w:fldCharType="end"/>
            </w:r>
          </w:p>
        </w:tc>
      </w:tr>
      <w:tr w:rsidR="000B7CBF" w:rsidRPr="00112FD0" w14:paraId="0D520388" w14:textId="77777777" w:rsidTr="00182FA3">
        <w:tc>
          <w:tcPr>
            <w:tcW w:w="817" w:type="dxa"/>
          </w:tcPr>
          <w:p w14:paraId="1CDAA97C" w14:textId="14EEA7D0" w:rsidR="00520C42" w:rsidRPr="00112FD0" w:rsidRDefault="00520C42" w:rsidP="00112FD0">
            <w:pPr>
              <w:spacing w:line="360" w:lineRule="auto"/>
              <w:jc w:val="thaiDistribute"/>
            </w:pPr>
            <w:r w:rsidRPr="00112FD0">
              <w:fldChar w:fldCharType="begin"/>
            </w:r>
            <w:r w:rsidRPr="00112FD0">
              <w:instrText xml:space="preserve"> REF _Ref69271717 \h </w:instrText>
            </w:r>
            <w:r w:rsidR="000B7CBF" w:rsidRPr="00112FD0">
              <w:instrText xml:space="preserve"> \* MERGEFORMAT </w:instrText>
            </w:r>
            <w:r w:rsidRPr="00112FD0">
              <w:fldChar w:fldCharType="separate"/>
            </w:r>
            <w:r w:rsidR="00856E89" w:rsidRPr="00413557">
              <w:rPr>
                <w:noProof/>
              </w:rPr>
              <w:t xml:space="preserve"> </w:t>
            </w:r>
            <w:r w:rsidR="00856E89">
              <w:rPr>
                <w:noProof/>
              </w:rPr>
              <w:t>3</w:t>
            </w:r>
            <w:r w:rsidR="00856E89">
              <w:noBreakHyphen/>
            </w:r>
            <w:r w:rsidR="00856E89">
              <w:rPr>
                <w:noProof/>
              </w:rPr>
              <w:t>2</w:t>
            </w:r>
            <w:r w:rsidRPr="00112FD0">
              <w:fldChar w:fldCharType="end"/>
            </w:r>
          </w:p>
        </w:tc>
        <w:tc>
          <w:tcPr>
            <w:tcW w:w="6946" w:type="dxa"/>
          </w:tcPr>
          <w:p w14:paraId="0BA4B6D1" w14:textId="1D759EE4"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856E89">
              <w:t>I</w:t>
            </w:r>
            <w:r w:rsidR="00856E89" w:rsidRPr="00413557">
              <w:t>ntegrat</w:t>
            </w:r>
            <w:r w:rsidR="00856E89">
              <w:t>ing</w:t>
            </w:r>
            <w:r w:rsidR="00856E89" w:rsidRPr="00413557">
              <w:t xml:space="preserve"> Blockchain </w:t>
            </w:r>
            <w:r w:rsidR="00856E89">
              <w:t>into</w:t>
            </w:r>
            <w:r w:rsidR="00856E89" w:rsidRPr="00413557">
              <w:t xml:space="preserve"> </w:t>
            </w:r>
            <w:proofErr w:type="spellStart"/>
            <w:r w:rsidR="00856E89" w:rsidRPr="00413557">
              <w:t>XDS.b</w:t>
            </w:r>
            <w:proofErr w:type="spellEnd"/>
            <w:r w:rsidR="00856E89" w:rsidRPr="00413557">
              <w:t xml:space="preserve"> Profile</w:t>
            </w:r>
            <w:r w:rsidRPr="00112FD0">
              <w:rPr>
                <w:spacing w:val="-8"/>
              </w:rPr>
              <w:fldChar w:fldCharType="end"/>
            </w:r>
          </w:p>
        </w:tc>
        <w:tc>
          <w:tcPr>
            <w:tcW w:w="753" w:type="dxa"/>
          </w:tcPr>
          <w:p w14:paraId="49062F51" w14:textId="4A1AAA1C" w:rsidR="00520C42" w:rsidRPr="00112FD0" w:rsidRDefault="000B7CBF" w:rsidP="00112FD0">
            <w:pPr>
              <w:spacing w:line="360" w:lineRule="auto"/>
              <w:jc w:val="thaiDistribute"/>
            </w:pPr>
            <w:r w:rsidRPr="00112FD0">
              <w:fldChar w:fldCharType="begin"/>
            </w:r>
            <w:r w:rsidRPr="00112FD0">
              <w:instrText xml:space="preserve"> PAGEREF _Ref74191037 \h </w:instrText>
            </w:r>
            <w:r w:rsidRPr="00112FD0">
              <w:fldChar w:fldCharType="separate"/>
            </w:r>
            <w:r w:rsidR="00856E89">
              <w:rPr>
                <w:noProof/>
              </w:rPr>
              <w:t>33</w:t>
            </w:r>
            <w:r w:rsidRPr="00112FD0">
              <w:fldChar w:fldCharType="end"/>
            </w:r>
          </w:p>
        </w:tc>
      </w:tr>
      <w:tr w:rsidR="000B7CBF" w:rsidRPr="00112FD0" w14:paraId="7247AA0E" w14:textId="77777777" w:rsidTr="00182FA3">
        <w:tc>
          <w:tcPr>
            <w:tcW w:w="817" w:type="dxa"/>
          </w:tcPr>
          <w:p w14:paraId="288FED7C" w14:textId="22A89102" w:rsidR="00520C42" w:rsidRPr="00112FD0" w:rsidRDefault="00520C42" w:rsidP="00112FD0">
            <w:pPr>
              <w:spacing w:line="360" w:lineRule="auto"/>
              <w:jc w:val="thaiDistribute"/>
            </w:pPr>
            <w:r w:rsidRPr="00112FD0">
              <w:fldChar w:fldCharType="begin"/>
            </w:r>
            <w:r w:rsidRPr="00112FD0">
              <w:instrText xml:space="preserve"> REF _Ref73664944 \h </w:instrText>
            </w:r>
            <w:r w:rsidR="000B7CBF" w:rsidRPr="00112FD0">
              <w:instrText xml:space="preserve"> \* MERGEFORMAT </w:instrText>
            </w:r>
            <w:r w:rsidRPr="00112FD0">
              <w:fldChar w:fldCharType="separate"/>
            </w:r>
            <w:r w:rsidR="00856E89" w:rsidRPr="00D22F28">
              <w:rPr>
                <w:noProof/>
              </w:rPr>
              <w:t xml:space="preserve"> </w:t>
            </w:r>
            <w:r w:rsidR="00856E89">
              <w:rPr>
                <w:noProof/>
              </w:rPr>
              <w:t>3</w:t>
            </w:r>
            <w:r w:rsidR="00856E89">
              <w:noBreakHyphen/>
            </w:r>
            <w:r w:rsidR="00856E89">
              <w:rPr>
                <w:noProof/>
              </w:rPr>
              <w:t>3</w:t>
            </w:r>
            <w:r w:rsidRPr="00112FD0">
              <w:fldChar w:fldCharType="end"/>
            </w:r>
          </w:p>
        </w:tc>
        <w:tc>
          <w:tcPr>
            <w:tcW w:w="6946" w:type="dxa"/>
          </w:tcPr>
          <w:p w14:paraId="349685DD" w14:textId="0CBF53B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D22F28">
              <w:t>The process Flow of XDS Document Registry Actor</w:t>
            </w:r>
            <w:r w:rsidRPr="00112FD0">
              <w:rPr>
                <w:spacing w:val="-8"/>
              </w:rPr>
              <w:fldChar w:fldCharType="end"/>
            </w:r>
          </w:p>
        </w:tc>
        <w:tc>
          <w:tcPr>
            <w:tcW w:w="753" w:type="dxa"/>
          </w:tcPr>
          <w:p w14:paraId="0D9A44A2" w14:textId="2EC3E888" w:rsidR="00520C42" w:rsidRPr="00112FD0" w:rsidRDefault="000B7CBF" w:rsidP="00112FD0">
            <w:pPr>
              <w:spacing w:line="360" w:lineRule="auto"/>
              <w:jc w:val="thaiDistribute"/>
            </w:pPr>
            <w:r w:rsidRPr="00112FD0">
              <w:fldChar w:fldCharType="begin"/>
            </w:r>
            <w:r w:rsidRPr="00112FD0">
              <w:instrText xml:space="preserve"> PAGEREF _Ref74191041 \h </w:instrText>
            </w:r>
            <w:r w:rsidRPr="00112FD0">
              <w:fldChar w:fldCharType="separate"/>
            </w:r>
            <w:r w:rsidR="00856E89">
              <w:rPr>
                <w:noProof/>
              </w:rPr>
              <w:t>36</w:t>
            </w:r>
            <w:r w:rsidRPr="00112FD0">
              <w:fldChar w:fldCharType="end"/>
            </w:r>
          </w:p>
        </w:tc>
      </w:tr>
      <w:tr w:rsidR="00182FA3" w:rsidRPr="00112FD0" w14:paraId="40DD7868" w14:textId="77777777" w:rsidTr="00182FA3">
        <w:tc>
          <w:tcPr>
            <w:tcW w:w="817" w:type="dxa"/>
          </w:tcPr>
          <w:p w14:paraId="1CB01410" w14:textId="37CFC747" w:rsidR="00182FA3" w:rsidRPr="00112FD0" w:rsidRDefault="00182FA3" w:rsidP="00112FD0">
            <w:pPr>
              <w:spacing w:line="360" w:lineRule="auto"/>
              <w:jc w:val="thaiDistribute"/>
            </w:pPr>
            <w:r>
              <w:fldChar w:fldCharType="begin"/>
            </w:r>
            <w:r>
              <w:instrText xml:space="preserve"> REF _Ref74222324 \h </w:instrText>
            </w:r>
            <w:r>
              <w:fldChar w:fldCharType="separate"/>
            </w:r>
            <w:r w:rsidR="00856E89" w:rsidRPr="00112FD0">
              <w:t xml:space="preserve"> </w:t>
            </w:r>
            <w:r w:rsidR="00856E89">
              <w:rPr>
                <w:noProof/>
              </w:rPr>
              <w:t>4</w:t>
            </w:r>
            <w:r w:rsidR="00856E89">
              <w:noBreakHyphen/>
            </w:r>
            <w:r w:rsidR="00856E89">
              <w:rPr>
                <w:noProof/>
              </w:rPr>
              <w:t>1</w:t>
            </w:r>
            <w:r>
              <w:fldChar w:fldCharType="end"/>
            </w:r>
          </w:p>
        </w:tc>
        <w:tc>
          <w:tcPr>
            <w:tcW w:w="6946" w:type="dxa"/>
          </w:tcPr>
          <w:p w14:paraId="29FE6AB4" w14:textId="1CC952AA" w:rsidR="00182FA3" w:rsidRPr="00112FD0" w:rsidRDefault="00182FA3" w:rsidP="00182FA3">
            <w:pPr>
              <w:tabs>
                <w:tab w:val="left" w:pos="1903"/>
              </w:tabs>
              <w:spacing w:line="360" w:lineRule="auto"/>
              <w:ind w:left="-116"/>
              <w:rPr>
                <w:spacing w:val="-8"/>
              </w:rPr>
            </w:pPr>
            <w:r>
              <w:rPr>
                <w:spacing w:val="-8"/>
              </w:rPr>
              <w:fldChar w:fldCharType="begin"/>
            </w:r>
            <w:r>
              <w:rPr>
                <w:spacing w:val="-8"/>
              </w:rPr>
              <w:instrText xml:space="preserve"> REF _Ref74284402 \h </w:instrText>
            </w:r>
            <w:r>
              <w:rPr>
                <w:spacing w:val="-8"/>
              </w:rPr>
            </w:r>
            <w:r>
              <w:rPr>
                <w:spacing w:val="-8"/>
              </w:rPr>
              <w:fldChar w:fldCharType="separate"/>
            </w:r>
            <w:r w:rsidR="00856E89" w:rsidRPr="00112FD0">
              <w:t xml:space="preserve">Installation instructions for Go-Ethereum on Ubuntu </w:t>
            </w:r>
            <w:r w:rsidR="00856E89" w:rsidRPr="00112FD0">
              <w:rPr>
                <w:noProof/>
              </w:rPr>
              <w:t>[41]</w:t>
            </w:r>
            <w:r>
              <w:rPr>
                <w:spacing w:val="-8"/>
              </w:rPr>
              <w:fldChar w:fldCharType="end"/>
            </w:r>
          </w:p>
        </w:tc>
        <w:tc>
          <w:tcPr>
            <w:tcW w:w="753" w:type="dxa"/>
          </w:tcPr>
          <w:p w14:paraId="20503A68" w14:textId="0BA81132" w:rsidR="00182FA3" w:rsidRPr="00112FD0" w:rsidRDefault="00182FA3" w:rsidP="00112FD0">
            <w:pPr>
              <w:spacing w:line="360" w:lineRule="auto"/>
              <w:jc w:val="thaiDistribute"/>
            </w:pPr>
            <w:r>
              <w:fldChar w:fldCharType="begin"/>
            </w:r>
            <w:r>
              <w:instrText xml:space="preserve"> PAGEREF _Ref74284814 \h </w:instrText>
            </w:r>
            <w:r>
              <w:fldChar w:fldCharType="separate"/>
            </w:r>
            <w:r w:rsidR="00856E89">
              <w:rPr>
                <w:noProof/>
              </w:rPr>
              <w:t>38</w:t>
            </w:r>
            <w:r>
              <w:fldChar w:fldCharType="end"/>
            </w:r>
          </w:p>
        </w:tc>
      </w:tr>
      <w:tr w:rsidR="00182FA3" w:rsidRPr="00112FD0" w14:paraId="3D16AAC7" w14:textId="77777777" w:rsidTr="00182FA3">
        <w:tc>
          <w:tcPr>
            <w:tcW w:w="817" w:type="dxa"/>
          </w:tcPr>
          <w:p w14:paraId="706AA01E" w14:textId="391CC88F" w:rsidR="00182FA3" w:rsidRPr="00112FD0" w:rsidRDefault="00182FA3" w:rsidP="00112FD0">
            <w:pPr>
              <w:spacing w:line="360" w:lineRule="auto"/>
              <w:jc w:val="thaiDistribute"/>
            </w:pPr>
            <w:r>
              <w:fldChar w:fldCharType="begin"/>
            </w:r>
            <w:r>
              <w:instrText xml:space="preserve"> REF _Ref74223398 \h </w:instrText>
            </w:r>
            <w:r>
              <w:fldChar w:fldCharType="separate"/>
            </w:r>
            <w:r w:rsidR="00856E89">
              <w:t xml:space="preserve"> </w:t>
            </w:r>
            <w:r w:rsidR="00856E89">
              <w:rPr>
                <w:noProof/>
              </w:rPr>
              <w:t>4</w:t>
            </w:r>
            <w:r w:rsidR="00856E89">
              <w:noBreakHyphen/>
            </w:r>
            <w:r w:rsidR="00856E89">
              <w:rPr>
                <w:noProof/>
              </w:rPr>
              <w:t>2</w:t>
            </w:r>
            <w:r>
              <w:fldChar w:fldCharType="end"/>
            </w:r>
          </w:p>
        </w:tc>
        <w:tc>
          <w:tcPr>
            <w:tcW w:w="6946" w:type="dxa"/>
          </w:tcPr>
          <w:p w14:paraId="458D93B6" w14:textId="027C4242" w:rsidR="00182FA3" w:rsidRPr="00112FD0" w:rsidRDefault="00182FA3" w:rsidP="00112FD0">
            <w:pPr>
              <w:spacing w:line="360" w:lineRule="auto"/>
              <w:ind w:left="-116"/>
              <w:rPr>
                <w:spacing w:val="-8"/>
              </w:rPr>
            </w:pPr>
            <w:r>
              <w:rPr>
                <w:spacing w:val="-8"/>
              </w:rPr>
              <w:fldChar w:fldCharType="begin"/>
            </w:r>
            <w:r>
              <w:rPr>
                <w:spacing w:val="-8"/>
              </w:rPr>
              <w:instrText xml:space="preserve"> REF _Ref74284407 \h </w:instrText>
            </w:r>
            <w:r>
              <w:rPr>
                <w:spacing w:val="-8"/>
              </w:rPr>
            </w:r>
            <w:r>
              <w:rPr>
                <w:spacing w:val="-8"/>
              </w:rPr>
              <w:fldChar w:fldCharType="separate"/>
            </w:r>
            <w:r w:rsidR="00856E89">
              <w:t>Geth console accessed using "</w:t>
            </w:r>
            <w:proofErr w:type="spellStart"/>
            <w:r w:rsidR="00856E89">
              <w:t>geth</w:t>
            </w:r>
            <w:proofErr w:type="spellEnd"/>
            <w:r w:rsidR="00856E89">
              <w:t xml:space="preserve"> attach" command</w:t>
            </w:r>
            <w:r>
              <w:rPr>
                <w:spacing w:val="-8"/>
              </w:rPr>
              <w:fldChar w:fldCharType="end"/>
            </w:r>
          </w:p>
        </w:tc>
        <w:tc>
          <w:tcPr>
            <w:tcW w:w="753" w:type="dxa"/>
          </w:tcPr>
          <w:p w14:paraId="63688DD9" w14:textId="3BD5D781" w:rsidR="00182FA3" w:rsidRPr="00112FD0" w:rsidRDefault="00182FA3" w:rsidP="00112FD0">
            <w:pPr>
              <w:spacing w:line="360" w:lineRule="auto"/>
              <w:jc w:val="thaiDistribute"/>
            </w:pPr>
            <w:r>
              <w:fldChar w:fldCharType="begin"/>
            </w:r>
            <w:r>
              <w:instrText xml:space="preserve"> PAGEREF _Ref74284818 \h </w:instrText>
            </w:r>
            <w:r>
              <w:fldChar w:fldCharType="separate"/>
            </w:r>
            <w:r w:rsidR="00856E89">
              <w:rPr>
                <w:noProof/>
              </w:rPr>
              <w:t>39</w:t>
            </w:r>
            <w:r>
              <w:fldChar w:fldCharType="end"/>
            </w:r>
          </w:p>
        </w:tc>
      </w:tr>
      <w:tr w:rsidR="00182FA3" w:rsidRPr="00112FD0" w14:paraId="7C35F1E7" w14:textId="77777777" w:rsidTr="00182FA3">
        <w:tc>
          <w:tcPr>
            <w:tcW w:w="817" w:type="dxa"/>
          </w:tcPr>
          <w:p w14:paraId="1C82DD37" w14:textId="2046E0A8" w:rsidR="00182FA3" w:rsidRPr="00112FD0" w:rsidRDefault="00182FA3" w:rsidP="00112FD0">
            <w:pPr>
              <w:spacing w:line="360" w:lineRule="auto"/>
              <w:jc w:val="thaiDistribute"/>
            </w:pPr>
            <w:r>
              <w:fldChar w:fldCharType="begin"/>
            </w:r>
            <w:r>
              <w:instrText xml:space="preserve"> REF _Ref74223927 \h </w:instrText>
            </w:r>
            <w:r>
              <w:fldChar w:fldCharType="separate"/>
            </w:r>
            <w:r w:rsidR="00856E89">
              <w:t xml:space="preserve"> </w:t>
            </w:r>
            <w:r w:rsidR="00856E89">
              <w:rPr>
                <w:noProof/>
              </w:rPr>
              <w:t>4</w:t>
            </w:r>
            <w:r w:rsidR="00856E89">
              <w:noBreakHyphen/>
            </w:r>
            <w:r w:rsidR="00856E89">
              <w:rPr>
                <w:noProof/>
              </w:rPr>
              <w:t>3</w:t>
            </w:r>
            <w:r>
              <w:fldChar w:fldCharType="end"/>
            </w:r>
          </w:p>
        </w:tc>
        <w:tc>
          <w:tcPr>
            <w:tcW w:w="6946" w:type="dxa"/>
          </w:tcPr>
          <w:p w14:paraId="636D5461" w14:textId="01633E8D" w:rsidR="00182FA3" w:rsidRPr="00112FD0" w:rsidRDefault="00182FA3" w:rsidP="00112FD0">
            <w:pPr>
              <w:spacing w:line="360" w:lineRule="auto"/>
              <w:ind w:left="-116"/>
              <w:rPr>
                <w:spacing w:val="-8"/>
              </w:rPr>
            </w:pPr>
            <w:r>
              <w:rPr>
                <w:spacing w:val="-8"/>
              </w:rPr>
              <w:fldChar w:fldCharType="begin"/>
            </w:r>
            <w:r>
              <w:rPr>
                <w:spacing w:val="-8"/>
              </w:rPr>
              <w:instrText xml:space="preserve"> REF _Ref74284411 \h </w:instrText>
            </w:r>
            <w:r>
              <w:rPr>
                <w:spacing w:val="-8"/>
              </w:rPr>
            </w:r>
            <w:r>
              <w:rPr>
                <w:spacing w:val="-8"/>
              </w:rPr>
              <w:fldChar w:fldCharType="separate"/>
            </w:r>
            <w:r w:rsidR="00856E89">
              <w:t>Installing Quorum directly from its source</w:t>
            </w:r>
            <w:r>
              <w:rPr>
                <w:spacing w:val="-8"/>
              </w:rPr>
              <w:fldChar w:fldCharType="end"/>
            </w:r>
          </w:p>
        </w:tc>
        <w:tc>
          <w:tcPr>
            <w:tcW w:w="753" w:type="dxa"/>
          </w:tcPr>
          <w:p w14:paraId="744AFF6D" w14:textId="1825A784" w:rsidR="00182FA3" w:rsidRPr="00112FD0" w:rsidRDefault="00182FA3" w:rsidP="00112FD0">
            <w:pPr>
              <w:spacing w:line="360" w:lineRule="auto"/>
              <w:jc w:val="thaiDistribute"/>
            </w:pPr>
            <w:r>
              <w:fldChar w:fldCharType="begin"/>
            </w:r>
            <w:r>
              <w:instrText xml:space="preserve"> PAGEREF _Ref74284821 \h </w:instrText>
            </w:r>
            <w:r>
              <w:fldChar w:fldCharType="separate"/>
            </w:r>
            <w:r w:rsidR="00856E89">
              <w:rPr>
                <w:noProof/>
              </w:rPr>
              <w:t>40</w:t>
            </w:r>
            <w:r>
              <w:fldChar w:fldCharType="end"/>
            </w:r>
          </w:p>
        </w:tc>
      </w:tr>
      <w:tr w:rsidR="00182FA3" w:rsidRPr="00112FD0" w14:paraId="377DB75C" w14:textId="77777777" w:rsidTr="00182FA3">
        <w:tc>
          <w:tcPr>
            <w:tcW w:w="817" w:type="dxa"/>
          </w:tcPr>
          <w:p w14:paraId="07643D36" w14:textId="5A25442D" w:rsidR="00182FA3" w:rsidRPr="00112FD0" w:rsidRDefault="00182FA3" w:rsidP="00112FD0">
            <w:pPr>
              <w:spacing w:line="360" w:lineRule="auto"/>
              <w:jc w:val="thaiDistribute"/>
            </w:pPr>
            <w:r>
              <w:fldChar w:fldCharType="begin"/>
            </w:r>
            <w:r>
              <w:instrText xml:space="preserve"> REF _Ref74224502 \h </w:instrText>
            </w:r>
            <w:r>
              <w:fldChar w:fldCharType="separate"/>
            </w:r>
            <w:r w:rsidR="00856E89">
              <w:t xml:space="preserve"> </w:t>
            </w:r>
            <w:r w:rsidR="00856E89">
              <w:rPr>
                <w:noProof/>
              </w:rPr>
              <w:t>4</w:t>
            </w:r>
            <w:r w:rsidR="00856E89">
              <w:noBreakHyphen/>
            </w:r>
            <w:r w:rsidR="00856E89">
              <w:rPr>
                <w:noProof/>
              </w:rPr>
              <w:t>4</w:t>
            </w:r>
            <w:r>
              <w:fldChar w:fldCharType="end"/>
            </w:r>
          </w:p>
        </w:tc>
        <w:tc>
          <w:tcPr>
            <w:tcW w:w="6946" w:type="dxa"/>
          </w:tcPr>
          <w:p w14:paraId="2B8CF2F8" w14:textId="67B90BA7" w:rsidR="00182FA3" w:rsidRPr="00112FD0" w:rsidRDefault="00182FA3" w:rsidP="00112FD0">
            <w:pPr>
              <w:spacing w:line="360" w:lineRule="auto"/>
              <w:ind w:left="-116"/>
              <w:rPr>
                <w:spacing w:val="-8"/>
              </w:rPr>
            </w:pPr>
            <w:r>
              <w:rPr>
                <w:spacing w:val="-8"/>
              </w:rPr>
              <w:fldChar w:fldCharType="begin"/>
            </w:r>
            <w:r>
              <w:rPr>
                <w:spacing w:val="-8"/>
              </w:rPr>
              <w:instrText xml:space="preserve"> REF _Ref74284434 \h </w:instrText>
            </w:r>
            <w:r>
              <w:rPr>
                <w:spacing w:val="-8"/>
              </w:rPr>
            </w:r>
            <w:r>
              <w:rPr>
                <w:spacing w:val="-8"/>
              </w:rPr>
              <w:fldChar w:fldCharType="separate"/>
            </w:r>
            <w:r w:rsidR="00856E89">
              <w:t xml:space="preserve">Cloning "7-Nodes" Quorum example from its repository available on </w:t>
            </w:r>
            <w:proofErr w:type="spellStart"/>
            <w:r w:rsidR="00856E89">
              <w:t>Github</w:t>
            </w:r>
            <w:proofErr w:type="spellEnd"/>
            <w:r>
              <w:rPr>
                <w:spacing w:val="-8"/>
              </w:rPr>
              <w:fldChar w:fldCharType="end"/>
            </w:r>
          </w:p>
        </w:tc>
        <w:tc>
          <w:tcPr>
            <w:tcW w:w="753" w:type="dxa"/>
          </w:tcPr>
          <w:p w14:paraId="5951F054" w14:textId="5A3D87E1" w:rsidR="00182FA3" w:rsidRPr="00112FD0" w:rsidRDefault="00182FA3" w:rsidP="00112FD0">
            <w:pPr>
              <w:spacing w:line="360" w:lineRule="auto"/>
              <w:jc w:val="thaiDistribute"/>
            </w:pPr>
            <w:r>
              <w:fldChar w:fldCharType="begin"/>
            </w:r>
            <w:r>
              <w:instrText xml:space="preserve"> PAGEREF _Ref74284824 \h </w:instrText>
            </w:r>
            <w:r>
              <w:fldChar w:fldCharType="separate"/>
            </w:r>
            <w:r w:rsidR="00856E89">
              <w:rPr>
                <w:noProof/>
              </w:rPr>
              <w:t>41</w:t>
            </w:r>
            <w:r>
              <w:fldChar w:fldCharType="end"/>
            </w:r>
          </w:p>
        </w:tc>
      </w:tr>
      <w:tr w:rsidR="00182FA3" w:rsidRPr="00112FD0" w14:paraId="4C939D0B" w14:textId="77777777" w:rsidTr="00182FA3">
        <w:tc>
          <w:tcPr>
            <w:tcW w:w="817" w:type="dxa"/>
          </w:tcPr>
          <w:p w14:paraId="2D2B1C46" w14:textId="62B5668F" w:rsidR="00182FA3" w:rsidRPr="00112FD0" w:rsidRDefault="00182FA3" w:rsidP="00112FD0">
            <w:pPr>
              <w:spacing w:line="360" w:lineRule="auto"/>
              <w:jc w:val="thaiDistribute"/>
            </w:pPr>
            <w:r>
              <w:fldChar w:fldCharType="begin"/>
            </w:r>
            <w:r>
              <w:instrText xml:space="preserve"> REF _Ref74226819 \h </w:instrText>
            </w:r>
            <w:r>
              <w:fldChar w:fldCharType="separate"/>
            </w:r>
            <w:r w:rsidR="00856E89">
              <w:t xml:space="preserve"> </w:t>
            </w:r>
            <w:r w:rsidR="00856E89">
              <w:rPr>
                <w:noProof/>
              </w:rPr>
              <w:t>4</w:t>
            </w:r>
            <w:r w:rsidR="00856E89">
              <w:noBreakHyphen/>
            </w:r>
            <w:r w:rsidR="00856E89">
              <w:rPr>
                <w:noProof/>
              </w:rPr>
              <w:t>5</w:t>
            </w:r>
            <w:r>
              <w:fldChar w:fldCharType="end"/>
            </w:r>
          </w:p>
        </w:tc>
        <w:tc>
          <w:tcPr>
            <w:tcW w:w="6946" w:type="dxa"/>
          </w:tcPr>
          <w:p w14:paraId="69E879AD" w14:textId="603BA3BA"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3 \h </w:instrText>
            </w:r>
            <w:r>
              <w:rPr>
                <w:spacing w:val="-8"/>
              </w:rPr>
            </w:r>
            <w:r>
              <w:rPr>
                <w:spacing w:val="-8"/>
              </w:rPr>
              <w:fldChar w:fldCharType="separate"/>
            </w:r>
            <w:r w:rsidR="00856E89">
              <w:t>Initial configuration method for 7-Nodes example</w:t>
            </w:r>
            <w:r>
              <w:rPr>
                <w:spacing w:val="-8"/>
              </w:rPr>
              <w:fldChar w:fldCharType="end"/>
            </w:r>
          </w:p>
        </w:tc>
        <w:tc>
          <w:tcPr>
            <w:tcW w:w="753" w:type="dxa"/>
          </w:tcPr>
          <w:p w14:paraId="1690D04B" w14:textId="3856C2E4" w:rsidR="00182FA3" w:rsidRPr="00112FD0" w:rsidRDefault="00182FA3" w:rsidP="00112FD0">
            <w:pPr>
              <w:spacing w:line="360" w:lineRule="auto"/>
              <w:jc w:val="thaiDistribute"/>
            </w:pPr>
            <w:r>
              <w:fldChar w:fldCharType="begin"/>
            </w:r>
            <w:r>
              <w:instrText xml:space="preserve"> PAGEREF _Ref74284828 \h </w:instrText>
            </w:r>
            <w:r>
              <w:fldChar w:fldCharType="separate"/>
            </w:r>
            <w:r w:rsidR="00856E89">
              <w:rPr>
                <w:noProof/>
              </w:rPr>
              <w:t>41</w:t>
            </w:r>
            <w:r>
              <w:fldChar w:fldCharType="end"/>
            </w:r>
          </w:p>
        </w:tc>
      </w:tr>
      <w:tr w:rsidR="00182FA3" w:rsidRPr="00112FD0" w14:paraId="79682896" w14:textId="77777777" w:rsidTr="00182FA3">
        <w:tc>
          <w:tcPr>
            <w:tcW w:w="817" w:type="dxa"/>
          </w:tcPr>
          <w:p w14:paraId="12A8D637" w14:textId="642C7196" w:rsidR="00182FA3" w:rsidRPr="00112FD0" w:rsidRDefault="00182FA3" w:rsidP="00112FD0">
            <w:pPr>
              <w:spacing w:line="360" w:lineRule="auto"/>
              <w:jc w:val="thaiDistribute"/>
            </w:pPr>
            <w:r>
              <w:fldChar w:fldCharType="begin"/>
            </w:r>
            <w:r>
              <w:instrText xml:space="preserve"> REF _Ref74226983 \h </w:instrText>
            </w:r>
            <w:r>
              <w:fldChar w:fldCharType="separate"/>
            </w:r>
            <w:r w:rsidR="00856E89">
              <w:t xml:space="preserve"> </w:t>
            </w:r>
            <w:r w:rsidR="00856E89">
              <w:rPr>
                <w:noProof/>
              </w:rPr>
              <w:t>4</w:t>
            </w:r>
            <w:r w:rsidR="00856E89">
              <w:noBreakHyphen/>
            </w:r>
            <w:r w:rsidR="00856E89">
              <w:rPr>
                <w:noProof/>
              </w:rPr>
              <w:t>6</w:t>
            </w:r>
            <w:r>
              <w:fldChar w:fldCharType="end"/>
            </w:r>
          </w:p>
        </w:tc>
        <w:tc>
          <w:tcPr>
            <w:tcW w:w="6946" w:type="dxa"/>
          </w:tcPr>
          <w:p w14:paraId="722EC6E8" w14:textId="3705F12B"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8 \h </w:instrText>
            </w:r>
            <w:r>
              <w:rPr>
                <w:spacing w:val="-8"/>
              </w:rPr>
            </w:r>
            <w:r>
              <w:rPr>
                <w:spacing w:val="-8"/>
              </w:rPr>
              <w:fldChar w:fldCharType="separate"/>
            </w:r>
            <w:r w:rsidR="00856E89">
              <w:t>Executing "istanbul-init.sh" with Linux Bash syntax</w:t>
            </w:r>
            <w:r>
              <w:rPr>
                <w:spacing w:val="-8"/>
              </w:rPr>
              <w:fldChar w:fldCharType="end"/>
            </w:r>
          </w:p>
        </w:tc>
        <w:tc>
          <w:tcPr>
            <w:tcW w:w="753" w:type="dxa"/>
          </w:tcPr>
          <w:p w14:paraId="0791A4B3" w14:textId="305C00C3" w:rsidR="00182FA3" w:rsidRPr="00112FD0" w:rsidRDefault="00182FA3" w:rsidP="00112FD0">
            <w:pPr>
              <w:spacing w:line="360" w:lineRule="auto"/>
              <w:jc w:val="thaiDistribute"/>
            </w:pPr>
            <w:r>
              <w:fldChar w:fldCharType="begin"/>
            </w:r>
            <w:r>
              <w:instrText xml:space="preserve"> PAGEREF _Ref74284832 \h </w:instrText>
            </w:r>
            <w:r>
              <w:fldChar w:fldCharType="separate"/>
            </w:r>
            <w:r w:rsidR="00856E89">
              <w:rPr>
                <w:noProof/>
              </w:rPr>
              <w:t>42</w:t>
            </w:r>
            <w:r>
              <w:fldChar w:fldCharType="end"/>
            </w:r>
          </w:p>
        </w:tc>
      </w:tr>
      <w:tr w:rsidR="00182FA3" w:rsidRPr="00112FD0" w14:paraId="0977AC59" w14:textId="77777777" w:rsidTr="00182FA3">
        <w:tc>
          <w:tcPr>
            <w:tcW w:w="817" w:type="dxa"/>
          </w:tcPr>
          <w:p w14:paraId="0446D62C" w14:textId="180E6814" w:rsidR="00182FA3" w:rsidRPr="00112FD0" w:rsidRDefault="00182FA3" w:rsidP="00112FD0">
            <w:pPr>
              <w:spacing w:line="360" w:lineRule="auto"/>
              <w:jc w:val="thaiDistribute"/>
            </w:pPr>
            <w:r>
              <w:fldChar w:fldCharType="begin"/>
            </w:r>
            <w:r>
              <w:instrText xml:space="preserve"> REF _Ref74227014 \h </w:instrText>
            </w:r>
            <w:r>
              <w:fldChar w:fldCharType="separate"/>
            </w:r>
            <w:r w:rsidR="00856E89">
              <w:t xml:space="preserve"> </w:t>
            </w:r>
            <w:r w:rsidR="00856E89">
              <w:rPr>
                <w:noProof/>
              </w:rPr>
              <w:t>4</w:t>
            </w:r>
            <w:r w:rsidR="00856E89">
              <w:noBreakHyphen/>
            </w:r>
            <w:r w:rsidR="00856E89">
              <w:rPr>
                <w:noProof/>
              </w:rPr>
              <w:t>7</w:t>
            </w:r>
            <w:r>
              <w:fldChar w:fldCharType="end"/>
            </w:r>
          </w:p>
        </w:tc>
        <w:tc>
          <w:tcPr>
            <w:tcW w:w="6946" w:type="dxa"/>
          </w:tcPr>
          <w:p w14:paraId="2C92FD40" w14:textId="07741EDB" w:rsidR="00182FA3" w:rsidRPr="00112FD0" w:rsidRDefault="00182FA3" w:rsidP="00112FD0">
            <w:pPr>
              <w:spacing w:line="360" w:lineRule="auto"/>
              <w:ind w:left="-116"/>
              <w:rPr>
                <w:spacing w:val="-8"/>
              </w:rPr>
            </w:pPr>
            <w:r>
              <w:rPr>
                <w:spacing w:val="-8"/>
              </w:rPr>
              <w:fldChar w:fldCharType="begin"/>
            </w:r>
            <w:r>
              <w:rPr>
                <w:spacing w:val="-8"/>
              </w:rPr>
              <w:instrText xml:space="preserve"> REF _Ref74284483 \h </w:instrText>
            </w:r>
            <w:r>
              <w:rPr>
                <w:spacing w:val="-8"/>
              </w:rPr>
            </w:r>
            <w:r>
              <w:rPr>
                <w:spacing w:val="-8"/>
              </w:rPr>
              <w:fldChar w:fldCharType="separate"/>
            </w:r>
            <w:r w:rsidR="00856E89">
              <w:t>Content of "</w:t>
            </w:r>
            <w:proofErr w:type="spellStart"/>
            <w:r w:rsidR="00856E89">
              <w:t>istanbul</w:t>
            </w:r>
            <w:proofErr w:type="spellEnd"/>
            <w:r w:rsidR="00856E89">
              <w:t xml:space="preserve"> - </w:t>
            </w:r>
            <w:proofErr w:type="spellStart"/>
            <w:r w:rsidR="00856E89">
              <w:t>genesis.json</w:t>
            </w:r>
            <w:proofErr w:type="spellEnd"/>
            <w:r w:rsidR="00856E89">
              <w:t>" file</w:t>
            </w:r>
            <w:r>
              <w:rPr>
                <w:spacing w:val="-8"/>
              </w:rPr>
              <w:fldChar w:fldCharType="end"/>
            </w:r>
          </w:p>
        </w:tc>
        <w:tc>
          <w:tcPr>
            <w:tcW w:w="753" w:type="dxa"/>
          </w:tcPr>
          <w:p w14:paraId="1E0A3A9F" w14:textId="302326E9" w:rsidR="00182FA3" w:rsidRPr="00112FD0" w:rsidRDefault="00182FA3" w:rsidP="00112FD0">
            <w:pPr>
              <w:spacing w:line="360" w:lineRule="auto"/>
              <w:jc w:val="thaiDistribute"/>
            </w:pPr>
            <w:r>
              <w:fldChar w:fldCharType="begin"/>
            </w:r>
            <w:r>
              <w:instrText xml:space="preserve"> PAGEREF _Ref74284838 \h </w:instrText>
            </w:r>
            <w:r>
              <w:fldChar w:fldCharType="separate"/>
            </w:r>
            <w:r w:rsidR="00856E89">
              <w:rPr>
                <w:noProof/>
              </w:rPr>
              <w:t>42</w:t>
            </w:r>
            <w:r>
              <w:fldChar w:fldCharType="end"/>
            </w:r>
          </w:p>
        </w:tc>
      </w:tr>
      <w:tr w:rsidR="00182FA3" w:rsidRPr="00112FD0" w14:paraId="34732201" w14:textId="77777777" w:rsidTr="00182FA3">
        <w:tc>
          <w:tcPr>
            <w:tcW w:w="817" w:type="dxa"/>
          </w:tcPr>
          <w:p w14:paraId="11F67BAC" w14:textId="7BBB7FE8" w:rsidR="00182FA3" w:rsidRPr="00112FD0" w:rsidRDefault="00182FA3" w:rsidP="00112FD0">
            <w:pPr>
              <w:spacing w:line="360" w:lineRule="auto"/>
              <w:jc w:val="thaiDistribute"/>
            </w:pPr>
            <w:r>
              <w:fldChar w:fldCharType="begin"/>
            </w:r>
            <w:r>
              <w:instrText xml:space="preserve"> REF _Ref74227242 \h </w:instrText>
            </w:r>
            <w:r>
              <w:fldChar w:fldCharType="separate"/>
            </w:r>
            <w:r w:rsidR="00856E89">
              <w:t xml:space="preserve"> </w:t>
            </w:r>
            <w:r w:rsidR="00856E89">
              <w:rPr>
                <w:noProof/>
              </w:rPr>
              <w:t>4</w:t>
            </w:r>
            <w:r w:rsidR="00856E89">
              <w:noBreakHyphen/>
            </w:r>
            <w:r w:rsidR="00856E89">
              <w:rPr>
                <w:noProof/>
              </w:rPr>
              <w:t>8</w:t>
            </w:r>
            <w:r>
              <w:fldChar w:fldCharType="end"/>
            </w:r>
          </w:p>
        </w:tc>
        <w:tc>
          <w:tcPr>
            <w:tcW w:w="6946" w:type="dxa"/>
          </w:tcPr>
          <w:p w14:paraId="37F3237E" w14:textId="6AF912B1"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2 \h </w:instrText>
            </w:r>
            <w:r>
              <w:rPr>
                <w:spacing w:val="-8"/>
              </w:rPr>
            </w:r>
            <w:r>
              <w:rPr>
                <w:spacing w:val="-8"/>
              </w:rPr>
              <w:fldChar w:fldCharType="separate"/>
            </w:r>
            <w:r w:rsidR="00856E89">
              <w:t>IBFT 7-Nodes Blockchain activation script</w:t>
            </w:r>
            <w:r>
              <w:rPr>
                <w:spacing w:val="-8"/>
              </w:rPr>
              <w:fldChar w:fldCharType="end"/>
            </w:r>
          </w:p>
        </w:tc>
        <w:tc>
          <w:tcPr>
            <w:tcW w:w="753" w:type="dxa"/>
          </w:tcPr>
          <w:p w14:paraId="05A5607C" w14:textId="24447618" w:rsidR="00182FA3" w:rsidRPr="00112FD0" w:rsidRDefault="00182FA3" w:rsidP="00112FD0">
            <w:pPr>
              <w:spacing w:line="360" w:lineRule="auto"/>
              <w:jc w:val="thaiDistribute"/>
            </w:pPr>
            <w:r>
              <w:fldChar w:fldCharType="begin"/>
            </w:r>
            <w:r>
              <w:instrText xml:space="preserve"> PAGEREF _Ref74284843 \h </w:instrText>
            </w:r>
            <w:r>
              <w:fldChar w:fldCharType="separate"/>
            </w:r>
            <w:r w:rsidR="00856E89">
              <w:rPr>
                <w:noProof/>
              </w:rPr>
              <w:t>42</w:t>
            </w:r>
            <w:r>
              <w:fldChar w:fldCharType="end"/>
            </w:r>
          </w:p>
        </w:tc>
      </w:tr>
      <w:tr w:rsidR="00182FA3" w:rsidRPr="00112FD0" w14:paraId="6790163C" w14:textId="77777777" w:rsidTr="00182FA3">
        <w:tc>
          <w:tcPr>
            <w:tcW w:w="817" w:type="dxa"/>
          </w:tcPr>
          <w:p w14:paraId="6ABD1CFE" w14:textId="6326F3C5" w:rsidR="00182FA3" w:rsidRPr="00112FD0" w:rsidRDefault="00182FA3" w:rsidP="00112FD0">
            <w:pPr>
              <w:spacing w:line="360" w:lineRule="auto"/>
              <w:jc w:val="thaiDistribute"/>
            </w:pPr>
            <w:r>
              <w:fldChar w:fldCharType="begin"/>
            </w:r>
            <w:r>
              <w:instrText xml:space="preserve"> REF _Ref74227393 \h </w:instrText>
            </w:r>
            <w:r>
              <w:fldChar w:fldCharType="separate"/>
            </w:r>
            <w:r w:rsidR="00856E89">
              <w:t xml:space="preserve"> </w:t>
            </w:r>
            <w:r w:rsidR="00856E89">
              <w:rPr>
                <w:noProof/>
              </w:rPr>
              <w:t>4</w:t>
            </w:r>
            <w:r w:rsidR="00856E89">
              <w:noBreakHyphen/>
            </w:r>
            <w:r w:rsidR="00856E89">
              <w:rPr>
                <w:noProof/>
              </w:rPr>
              <w:t>9</w:t>
            </w:r>
            <w:r>
              <w:fldChar w:fldCharType="end"/>
            </w:r>
          </w:p>
        </w:tc>
        <w:tc>
          <w:tcPr>
            <w:tcW w:w="6946" w:type="dxa"/>
          </w:tcPr>
          <w:p w14:paraId="740E2432" w14:textId="6BAFE502"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7 \h </w:instrText>
            </w:r>
            <w:r>
              <w:rPr>
                <w:spacing w:val="-8"/>
              </w:rPr>
            </w:r>
            <w:r>
              <w:rPr>
                <w:spacing w:val="-8"/>
              </w:rPr>
              <w:fldChar w:fldCharType="separate"/>
            </w:r>
            <w:r w:rsidR="00856E89">
              <w:t>The activation script activating all seven Blockchain nodes</w:t>
            </w:r>
            <w:r>
              <w:rPr>
                <w:spacing w:val="-8"/>
              </w:rPr>
              <w:fldChar w:fldCharType="end"/>
            </w:r>
          </w:p>
        </w:tc>
        <w:tc>
          <w:tcPr>
            <w:tcW w:w="753" w:type="dxa"/>
          </w:tcPr>
          <w:p w14:paraId="5D8F8FE4" w14:textId="29B5C506" w:rsidR="00182FA3" w:rsidRPr="00112FD0" w:rsidRDefault="00182FA3" w:rsidP="00112FD0">
            <w:pPr>
              <w:spacing w:line="360" w:lineRule="auto"/>
              <w:jc w:val="thaiDistribute"/>
            </w:pPr>
            <w:r>
              <w:fldChar w:fldCharType="begin"/>
            </w:r>
            <w:r>
              <w:instrText xml:space="preserve"> PAGEREF _Ref74284846 \h </w:instrText>
            </w:r>
            <w:r>
              <w:fldChar w:fldCharType="separate"/>
            </w:r>
            <w:r w:rsidR="00856E89">
              <w:rPr>
                <w:noProof/>
              </w:rPr>
              <w:t>43</w:t>
            </w:r>
            <w:r>
              <w:fldChar w:fldCharType="end"/>
            </w:r>
          </w:p>
        </w:tc>
      </w:tr>
      <w:tr w:rsidR="00182FA3" w:rsidRPr="00112FD0" w14:paraId="1FAE9BCE" w14:textId="77777777" w:rsidTr="00182FA3">
        <w:tc>
          <w:tcPr>
            <w:tcW w:w="817" w:type="dxa"/>
          </w:tcPr>
          <w:p w14:paraId="7CBA8CDA" w14:textId="6862BC95" w:rsidR="00182FA3" w:rsidRPr="00112FD0" w:rsidRDefault="00182FA3" w:rsidP="00112FD0">
            <w:pPr>
              <w:spacing w:line="360" w:lineRule="auto"/>
              <w:jc w:val="thaiDistribute"/>
            </w:pPr>
            <w:r>
              <w:fldChar w:fldCharType="begin"/>
            </w:r>
            <w:r>
              <w:instrText xml:space="preserve"> REF _Ref74227509 \h </w:instrText>
            </w:r>
            <w:r>
              <w:fldChar w:fldCharType="separate"/>
            </w:r>
            <w:r w:rsidR="00856E89">
              <w:t xml:space="preserve"> </w:t>
            </w:r>
            <w:r w:rsidR="00856E89">
              <w:rPr>
                <w:noProof/>
              </w:rPr>
              <w:t>4</w:t>
            </w:r>
            <w:r w:rsidR="00856E89">
              <w:noBreakHyphen/>
            </w:r>
            <w:r w:rsidR="00856E89">
              <w:rPr>
                <w:noProof/>
              </w:rPr>
              <w:t>10</w:t>
            </w:r>
            <w:r>
              <w:fldChar w:fldCharType="end"/>
            </w:r>
          </w:p>
        </w:tc>
        <w:tc>
          <w:tcPr>
            <w:tcW w:w="6946" w:type="dxa"/>
          </w:tcPr>
          <w:p w14:paraId="1BBA7425" w14:textId="6DE08D20" w:rsidR="00182FA3" w:rsidRPr="00112FD0" w:rsidRDefault="00182FA3" w:rsidP="00112FD0">
            <w:pPr>
              <w:spacing w:line="360" w:lineRule="auto"/>
              <w:ind w:left="-116"/>
              <w:rPr>
                <w:spacing w:val="-8"/>
              </w:rPr>
            </w:pPr>
            <w:r>
              <w:rPr>
                <w:spacing w:val="-8"/>
              </w:rPr>
              <w:fldChar w:fldCharType="begin"/>
            </w:r>
            <w:r>
              <w:rPr>
                <w:spacing w:val="-8"/>
              </w:rPr>
              <w:instrText xml:space="preserve"> REF _Ref74284508 \h </w:instrText>
            </w:r>
            <w:r>
              <w:rPr>
                <w:spacing w:val="-8"/>
              </w:rPr>
            </w:r>
            <w:r>
              <w:rPr>
                <w:spacing w:val="-8"/>
              </w:rPr>
              <w:fldChar w:fldCharType="separate"/>
            </w:r>
            <w:r w:rsidR="00856E89">
              <w:t>All seven Blockchain nodes successfully activated</w:t>
            </w:r>
            <w:r>
              <w:rPr>
                <w:spacing w:val="-8"/>
              </w:rPr>
              <w:fldChar w:fldCharType="end"/>
            </w:r>
          </w:p>
        </w:tc>
        <w:tc>
          <w:tcPr>
            <w:tcW w:w="753" w:type="dxa"/>
          </w:tcPr>
          <w:p w14:paraId="5B06671D" w14:textId="5546E986" w:rsidR="00182FA3" w:rsidRPr="00112FD0" w:rsidRDefault="00182FA3" w:rsidP="00112FD0">
            <w:pPr>
              <w:spacing w:line="360" w:lineRule="auto"/>
              <w:jc w:val="thaiDistribute"/>
            </w:pPr>
            <w:r>
              <w:fldChar w:fldCharType="begin"/>
            </w:r>
            <w:r>
              <w:instrText xml:space="preserve"> PAGEREF _Ref74284849 \h </w:instrText>
            </w:r>
            <w:r>
              <w:fldChar w:fldCharType="separate"/>
            </w:r>
            <w:r w:rsidR="00856E89">
              <w:rPr>
                <w:noProof/>
              </w:rPr>
              <w:t>43</w:t>
            </w:r>
            <w:r>
              <w:fldChar w:fldCharType="end"/>
            </w:r>
          </w:p>
        </w:tc>
      </w:tr>
      <w:tr w:rsidR="00182FA3" w:rsidRPr="00112FD0" w14:paraId="3D8A86E5" w14:textId="77777777" w:rsidTr="00182FA3">
        <w:tc>
          <w:tcPr>
            <w:tcW w:w="817" w:type="dxa"/>
          </w:tcPr>
          <w:p w14:paraId="1002BF54" w14:textId="2EE98F2D" w:rsidR="00182FA3" w:rsidRPr="00112FD0" w:rsidRDefault="00182FA3" w:rsidP="00112FD0">
            <w:pPr>
              <w:spacing w:line="360" w:lineRule="auto"/>
              <w:jc w:val="thaiDistribute"/>
            </w:pPr>
            <w:r>
              <w:fldChar w:fldCharType="begin"/>
            </w:r>
            <w:r>
              <w:instrText xml:space="preserve"> REF _Ref74228412 \h </w:instrText>
            </w:r>
            <w:r>
              <w:fldChar w:fldCharType="separate"/>
            </w:r>
            <w:r w:rsidR="00856E89">
              <w:t xml:space="preserve"> </w:t>
            </w:r>
            <w:r w:rsidR="00856E89">
              <w:rPr>
                <w:noProof/>
              </w:rPr>
              <w:t>4</w:t>
            </w:r>
            <w:r w:rsidR="00856E89">
              <w:noBreakHyphen/>
            </w:r>
            <w:r w:rsidR="00856E89">
              <w:rPr>
                <w:noProof/>
              </w:rPr>
              <w:t>11</w:t>
            </w:r>
            <w:r>
              <w:fldChar w:fldCharType="end"/>
            </w:r>
          </w:p>
        </w:tc>
        <w:tc>
          <w:tcPr>
            <w:tcW w:w="6946" w:type="dxa"/>
          </w:tcPr>
          <w:p w14:paraId="5472A9D8" w14:textId="3EFABED3" w:rsidR="00182FA3" w:rsidRPr="00112FD0" w:rsidRDefault="00182FA3" w:rsidP="00112FD0">
            <w:pPr>
              <w:spacing w:line="360" w:lineRule="auto"/>
              <w:ind w:left="-116"/>
              <w:rPr>
                <w:spacing w:val="-8"/>
              </w:rPr>
            </w:pPr>
            <w:r>
              <w:rPr>
                <w:spacing w:val="-8"/>
              </w:rPr>
              <w:fldChar w:fldCharType="begin"/>
            </w:r>
            <w:r>
              <w:rPr>
                <w:spacing w:val="-8"/>
              </w:rPr>
              <w:instrText xml:space="preserve"> REF _Ref74284516 \h </w:instrText>
            </w:r>
            <w:r>
              <w:rPr>
                <w:spacing w:val="-8"/>
              </w:rPr>
            </w:r>
            <w:r>
              <w:rPr>
                <w:spacing w:val="-8"/>
              </w:rPr>
              <w:fldChar w:fldCharType="separate"/>
            </w:r>
            <w:r w:rsidR="00856E89">
              <w:t>The content of "rebirth.sh" script</w:t>
            </w:r>
            <w:r>
              <w:rPr>
                <w:spacing w:val="-8"/>
              </w:rPr>
              <w:fldChar w:fldCharType="end"/>
            </w:r>
          </w:p>
        </w:tc>
        <w:tc>
          <w:tcPr>
            <w:tcW w:w="753" w:type="dxa"/>
          </w:tcPr>
          <w:p w14:paraId="4DEAA360" w14:textId="650ED288" w:rsidR="00182FA3" w:rsidRPr="00112FD0" w:rsidRDefault="00182FA3" w:rsidP="00112FD0">
            <w:pPr>
              <w:spacing w:line="360" w:lineRule="auto"/>
              <w:jc w:val="thaiDistribute"/>
            </w:pPr>
            <w:r>
              <w:fldChar w:fldCharType="begin"/>
            </w:r>
            <w:r>
              <w:instrText xml:space="preserve"> PAGEREF _Ref74284853 \h </w:instrText>
            </w:r>
            <w:r>
              <w:fldChar w:fldCharType="separate"/>
            </w:r>
            <w:r w:rsidR="00856E89">
              <w:rPr>
                <w:noProof/>
              </w:rPr>
              <w:t>44</w:t>
            </w:r>
            <w:r>
              <w:fldChar w:fldCharType="end"/>
            </w:r>
          </w:p>
        </w:tc>
      </w:tr>
      <w:tr w:rsidR="00182FA3" w:rsidRPr="00112FD0" w14:paraId="48747A9F" w14:textId="77777777" w:rsidTr="00182FA3">
        <w:tc>
          <w:tcPr>
            <w:tcW w:w="817" w:type="dxa"/>
          </w:tcPr>
          <w:p w14:paraId="2E22C691" w14:textId="51266C2A" w:rsidR="00182FA3" w:rsidRPr="00112FD0" w:rsidRDefault="00182FA3" w:rsidP="00112FD0">
            <w:pPr>
              <w:spacing w:line="360" w:lineRule="auto"/>
              <w:jc w:val="thaiDistribute"/>
            </w:pPr>
            <w:r>
              <w:fldChar w:fldCharType="begin"/>
            </w:r>
            <w:r>
              <w:instrText xml:space="preserve"> REF _Ref74228424 \h </w:instrText>
            </w:r>
            <w:r>
              <w:fldChar w:fldCharType="separate"/>
            </w:r>
            <w:r w:rsidR="00856E89">
              <w:t xml:space="preserve"> </w:t>
            </w:r>
            <w:r w:rsidR="00856E89">
              <w:rPr>
                <w:noProof/>
              </w:rPr>
              <w:t>4</w:t>
            </w:r>
            <w:r w:rsidR="00856E89">
              <w:noBreakHyphen/>
            </w:r>
            <w:r w:rsidR="00856E89">
              <w:rPr>
                <w:noProof/>
              </w:rPr>
              <w:t>12</w:t>
            </w:r>
            <w:r>
              <w:fldChar w:fldCharType="end"/>
            </w:r>
          </w:p>
        </w:tc>
        <w:tc>
          <w:tcPr>
            <w:tcW w:w="6946" w:type="dxa"/>
          </w:tcPr>
          <w:p w14:paraId="0728618D" w14:textId="7DCD1265" w:rsidR="00182FA3" w:rsidRPr="00112FD0" w:rsidRDefault="00182FA3" w:rsidP="00112FD0">
            <w:pPr>
              <w:spacing w:line="360" w:lineRule="auto"/>
              <w:ind w:left="-116"/>
              <w:rPr>
                <w:spacing w:val="-8"/>
              </w:rPr>
            </w:pPr>
            <w:r>
              <w:rPr>
                <w:spacing w:val="-8"/>
              </w:rPr>
              <w:fldChar w:fldCharType="begin"/>
            </w:r>
            <w:r>
              <w:rPr>
                <w:spacing w:val="-8"/>
              </w:rPr>
              <w:instrText xml:space="preserve"> REF _Ref74284522 \h </w:instrText>
            </w:r>
            <w:r>
              <w:rPr>
                <w:spacing w:val="-8"/>
              </w:rPr>
            </w:r>
            <w:r>
              <w:rPr>
                <w:spacing w:val="-8"/>
              </w:rPr>
              <w:fldChar w:fldCharType="separate"/>
            </w:r>
            <w:r w:rsidR="00856E89">
              <w:t>The content of "runmy7nodes.sh" script</w:t>
            </w:r>
            <w:r>
              <w:rPr>
                <w:spacing w:val="-8"/>
              </w:rPr>
              <w:fldChar w:fldCharType="end"/>
            </w:r>
          </w:p>
        </w:tc>
        <w:tc>
          <w:tcPr>
            <w:tcW w:w="753" w:type="dxa"/>
          </w:tcPr>
          <w:p w14:paraId="33330C88" w14:textId="3A7EAD6C" w:rsidR="00182FA3" w:rsidRPr="00112FD0" w:rsidRDefault="00182FA3" w:rsidP="00112FD0">
            <w:pPr>
              <w:spacing w:line="360" w:lineRule="auto"/>
              <w:jc w:val="thaiDistribute"/>
            </w:pPr>
            <w:r>
              <w:fldChar w:fldCharType="begin"/>
            </w:r>
            <w:r>
              <w:instrText xml:space="preserve"> PAGEREF _Ref74284859 \h </w:instrText>
            </w:r>
            <w:r>
              <w:fldChar w:fldCharType="separate"/>
            </w:r>
            <w:r w:rsidR="00856E89">
              <w:rPr>
                <w:noProof/>
              </w:rPr>
              <w:t>44</w:t>
            </w:r>
            <w:r>
              <w:fldChar w:fldCharType="end"/>
            </w:r>
          </w:p>
        </w:tc>
      </w:tr>
      <w:tr w:rsidR="00182FA3" w:rsidRPr="00112FD0" w14:paraId="7B48FDF2" w14:textId="77777777" w:rsidTr="00182FA3">
        <w:tc>
          <w:tcPr>
            <w:tcW w:w="817" w:type="dxa"/>
          </w:tcPr>
          <w:p w14:paraId="3BBCC32D" w14:textId="4A1077A6" w:rsidR="00182FA3" w:rsidRPr="00112FD0" w:rsidRDefault="00182FA3" w:rsidP="00112FD0">
            <w:pPr>
              <w:spacing w:line="360" w:lineRule="auto"/>
              <w:jc w:val="thaiDistribute"/>
            </w:pPr>
            <w:r>
              <w:fldChar w:fldCharType="begin"/>
            </w:r>
            <w:r>
              <w:instrText xml:space="preserve"> REF _Ref74239181 \h </w:instrText>
            </w:r>
            <w:r>
              <w:fldChar w:fldCharType="separate"/>
            </w:r>
            <w:r w:rsidR="00856E89">
              <w:t xml:space="preserve"> </w:t>
            </w:r>
            <w:r w:rsidR="00856E89">
              <w:rPr>
                <w:noProof/>
              </w:rPr>
              <w:t>4</w:t>
            </w:r>
            <w:r w:rsidR="00856E89">
              <w:noBreakHyphen/>
            </w:r>
            <w:r w:rsidR="00856E89">
              <w:rPr>
                <w:noProof/>
              </w:rPr>
              <w:t>13</w:t>
            </w:r>
            <w:r>
              <w:fldChar w:fldCharType="end"/>
            </w:r>
          </w:p>
        </w:tc>
        <w:tc>
          <w:tcPr>
            <w:tcW w:w="6946" w:type="dxa"/>
          </w:tcPr>
          <w:p w14:paraId="53986811" w14:textId="4FF32A9A"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3 \h </w:instrText>
            </w:r>
            <w:r>
              <w:rPr>
                <w:spacing w:val="-8"/>
              </w:rPr>
            </w:r>
            <w:r>
              <w:rPr>
                <w:spacing w:val="-8"/>
              </w:rPr>
              <w:fldChar w:fldCharType="separate"/>
            </w:r>
            <w:r w:rsidR="00856E89">
              <w:t>ABI Code and Byte code generated can be copied and passed directly</w:t>
            </w:r>
            <w:r>
              <w:rPr>
                <w:spacing w:val="-8"/>
              </w:rPr>
              <w:fldChar w:fldCharType="end"/>
            </w:r>
          </w:p>
        </w:tc>
        <w:tc>
          <w:tcPr>
            <w:tcW w:w="753" w:type="dxa"/>
          </w:tcPr>
          <w:p w14:paraId="18DD4266" w14:textId="71987E0E" w:rsidR="00182FA3" w:rsidRPr="00112FD0" w:rsidRDefault="00182FA3" w:rsidP="00112FD0">
            <w:pPr>
              <w:spacing w:line="360" w:lineRule="auto"/>
              <w:jc w:val="thaiDistribute"/>
            </w:pPr>
            <w:r>
              <w:fldChar w:fldCharType="begin"/>
            </w:r>
            <w:r>
              <w:instrText xml:space="preserve"> PAGEREF _Ref74284862 \h </w:instrText>
            </w:r>
            <w:r>
              <w:fldChar w:fldCharType="separate"/>
            </w:r>
            <w:r w:rsidR="00856E89">
              <w:rPr>
                <w:noProof/>
              </w:rPr>
              <w:t>45</w:t>
            </w:r>
            <w:r>
              <w:fldChar w:fldCharType="end"/>
            </w:r>
          </w:p>
        </w:tc>
      </w:tr>
      <w:tr w:rsidR="00182FA3" w:rsidRPr="00112FD0" w14:paraId="567C4099" w14:textId="77777777" w:rsidTr="00182FA3">
        <w:tc>
          <w:tcPr>
            <w:tcW w:w="817" w:type="dxa"/>
          </w:tcPr>
          <w:p w14:paraId="758FFF26" w14:textId="74CB06D3" w:rsidR="00182FA3" w:rsidRPr="00112FD0" w:rsidRDefault="00182FA3" w:rsidP="00112FD0">
            <w:pPr>
              <w:spacing w:line="360" w:lineRule="auto"/>
              <w:jc w:val="thaiDistribute"/>
            </w:pPr>
            <w:r>
              <w:fldChar w:fldCharType="begin"/>
            </w:r>
            <w:r>
              <w:instrText xml:space="preserve"> REF _Ref74239197 \h </w:instrText>
            </w:r>
            <w:r>
              <w:fldChar w:fldCharType="separate"/>
            </w:r>
            <w:r w:rsidR="00856E89">
              <w:t xml:space="preserve"> </w:t>
            </w:r>
            <w:r w:rsidR="00856E89">
              <w:rPr>
                <w:noProof/>
              </w:rPr>
              <w:t>4</w:t>
            </w:r>
            <w:r w:rsidR="00856E89">
              <w:noBreakHyphen/>
            </w:r>
            <w:r w:rsidR="00856E89">
              <w:rPr>
                <w:noProof/>
              </w:rPr>
              <w:t>14</w:t>
            </w:r>
            <w:r>
              <w:fldChar w:fldCharType="end"/>
            </w:r>
          </w:p>
        </w:tc>
        <w:tc>
          <w:tcPr>
            <w:tcW w:w="6946" w:type="dxa"/>
          </w:tcPr>
          <w:p w14:paraId="303C40DA" w14:textId="1A895F85"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8 \h </w:instrText>
            </w:r>
            <w:r>
              <w:rPr>
                <w:spacing w:val="-8"/>
              </w:rPr>
            </w:r>
            <w:r>
              <w:rPr>
                <w:spacing w:val="-8"/>
              </w:rPr>
              <w:fldChar w:fldCharType="separate"/>
            </w:r>
            <w:r w:rsidR="00856E89">
              <w:t>ABI code (brown color) assigned into variable "</w:t>
            </w:r>
            <w:proofErr w:type="spellStart"/>
            <w:r w:rsidR="00856E89">
              <w:t>abi</w:t>
            </w:r>
            <w:proofErr w:type="spellEnd"/>
            <w:r w:rsidR="00856E89">
              <w:t>"</w:t>
            </w:r>
            <w:r>
              <w:rPr>
                <w:spacing w:val="-8"/>
              </w:rPr>
              <w:fldChar w:fldCharType="end"/>
            </w:r>
          </w:p>
        </w:tc>
        <w:tc>
          <w:tcPr>
            <w:tcW w:w="753" w:type="dxa"/>
          </w:tcPr>
          <w:p w14:paraId="1290C257" w14:textId="72AD719A" w:rsidR="00182FA3" w:rsidRPr="00112FD0" w:rsidRDefault="00182FA3" w:rsidP="00112FD0">
            <w:pPr>
              <w:spacing w:line="360" w:lineRule="auto"/>
              <w:jc w:val="thaiDistribute"/>
            </w:pPr>
            <w:r>
              <w:fldChar w:fldCharType="begin"/>
            </w:r>
            <w:r>
              <w:instrText xml:space="preserve"> PAGEREF _Ref74284865 \h </w:instrText>
            </w:r>
            <w:r>
              <w:fldChar w:fldCharType="separate"/>
            </w:r>
            <w:r w:rsidR="00856E89">
              <w:rPr>
                <w:noProof/>
              </w:rPr>
              <w:t>46</w:t>
            </w:r>
            <w:r>
              <w:fldChar w:fldCharType="end"/>
            </w:r>
          </w:p>
        </w:tc>
      </w:tr>
      <w:tr w:rsidR="00182FA3" w:rsidRPr="00112FD0" w14:paraId="6B66F65C" w14:textId="77777777" w:rsidTr="00182FA3">
        <w:tc>
          <w:tcPr>
            <w:tcW w:w="817" w:type="dxa"/>
          </w:tcPr>
          <w:p w14:paraId="64D191B4" w14:textId="2BD1BF98" w:rsidR="00182FA3" w:rsidRPr="00112FD0" w:rsidRDefault="00182FA3" w:rsidP="00112FD0">
            <w:pPr>
              <w:spacing w:line="360" w:lineRule="auto"/>
              <w:jc w:val="thaiDistribute"/>
            </w:pPr>
            <w:r>
              <w:fldChar w:fldCharType="begin"/>
            </w:r>
            <w:r>
              <w:instrText xml:space="preserve"> REF _Ref74239571 \h </w:instrText>
            </w:r>
            <w:r>
              <w:fldChar w:fldCharType="separate"/>
            </w:r>
            <w:r w:rsidR="00856E89" w:rsidRPr="0007379C">
              <w:t xml:space="preserve"> </w:t>
            </w:r>
            <w:r w:rsidR="00856E89">
              <w:rPr>
                <w:noProof/>
              </w:rPr>
              <w:t>4</w:t>
            </w:r>
            <w:r w:rsidR="00856E89">
              <w:noBreakHyphen/>
            </w:r>
            <w:r w:rsidR="00856E89">
              <w:rPr>
                <w:noProof/>
              </w:rPr>
              <w:t>15</w:t>
            </w:r>
            <w:r>
              <w:fldChar w:fldCharType="end"/>
            </w:r>
          </w:p>
        </w:tc>
        <w:tc>
          <w:tcPr>
            <w:tcW w:w="6946" w:type="dxa"/>
          </w:tcPr>
          <w:p w14:paraId="56CF9090" w14:textId="7668B41C" w:rsidR="00182FA3" w:rsidRPr="00112FD0" w:rsidRDefault="00182FA3" w:rsidP="00112FD0">
            <w:pPr>
              <w:spacing w:line="360" w:lineRule="auto"/>
              <w:ind w:left="-116"/>
              <w:rPr>
                <w:spacing w:val="-8"/>
              </w:rPr>
            </w:pPr>
            <w:r>
              <w:rPr>
                <w:spacing w:val="-8"/>
              </w:rPr>
              <w:fldChar w:fldCharType="begin"/>
            </w:r>
            <w:r>
              <w:rPr>
                <w:spacing w:val="-8"/>
              </w:rPr>
              <w:instrText xml:space="preserve"> REF _Ref74284544 \h </w:instrText>
            </w:r>
            <w:r>
              <w:rPr>
                <w:spacing w:val="-8"/>
              </w:rPr>
            </w:r>
            <w:r>
              <w:rPr>
                <w:spacing w:val="-8"/>
              </w:rPr>
              <w:fldChar w:fldCharType="separate"/>
            </w:r>
            <w:r w:rsidR="00856E89" w:rsidRPr="0007379C">
              <w:t>Byte code (brown color) assigned into variable "bytecode"</w:t>
            </w:r>
            <w:r>
              <w:rPr>
                <w:spacing w:val="-8"/>
              </w:rPr>
              <w:fldChar w:fldCharType="end"/>
            </w:r>
          </w:p>
        </w:tc>
        <w:tc>
          <w:tcPr>
            <w:tcW w:w="753" w:type="dxa"/>
          </w:tcPr>
          <w:p w14:paraId="73E9CCE9" w14:textId="1002057D" w:rsidR="00182FA3" w:rsidRPr="00112FD0" w:rsidRDefault="00182FA3" w:rsidP="00112FD0">
            <w:pPr>
              <w:spacing w:line="360" w:lineRule="auto"/>
              <w:jc w:val="thaiDistribute"/>
            </w:pPr>
            <w:r>
              <w:fldChar w:fldCharType="begin"/>
            </w:r>
            <w:r>
              <w:instrText xml:space="preserve"> PAGEREF _Ref74284868 \h </w:instrText>
            </w:r>
            <w:r>
              <w:fldChar w:fldCharType="separate"/>
            </w:r>
            <w:r w:rsidR="00856E89">
              <w:rPr>
                <w:noProof/>
              </w:rPr>
              <w:t>47</w:t>
            </w:r>
            <w:r>
              <w:fldChar w:fldCharType="end"/>
            </w:r>
          </w:p>
        </w:tc>
      </w:tr>
      <w:tr w:rsidR="00182FA3" w:rsidRPr="00112FD0" w14:paraId="64031C2F" w14:textId="77777777" w:rsidTr="00182FA3">
        <w:tc>
          <w:tcPr>
            <w:tcW w:w="817" w:type="dxa"/>
          </w:tcPr>
          <w:p w14:paraId="222BD9C6" w14:textId="28AFF646" w:rsidR="00182FA3" w:rsidRPr="00112FD0" w:rsidRDefault="00182FA3" w:rsidP="00112FD0">
            <w:pPr>
              <w:spacing w:line="360" w:lineRule="auto"/>
              <w:jc w:val="thaiDistribute"/>
            </w:pPr>
            <w:r>
              <w:fldChar w:fldCharType="begin"/>
            </w:r>
            <w:r>
              <w:instrText xml:space="preserve"> REF _Ref74241034 \h </w:instrText>
            </w:r>
            <w:r>
              <w:fldChar w:fldCharType="separate"/>
            </w:r>
            <w:r w:rsidR="00856E89">
              <w:t xml:space="preserve"> </w:t>
            </w:r>
            <w:r w:rsidR="00856E89">
              <w:rPr>
                <w:noProof/>
              </w:rPr>
              <w:t>4</w:t>
            </w:r>
            <w:r w:rsidR="00856E89">
              <w:noBreakHyphen/>
            </w:r>
            <w:r w:rsidR="00856E89">
              <w:rPr>
                <w:noProof/>
              </w:rPr>
              <w:t>16</w:t>
            </w:r>
            <w:r>
              <w:fldChar w:fldCharType="end"/>
            </w:r>
          </w:p>
        </w:tc>
        <w:tc>
          <w:tcPr>
            <w:tcW w:w="6946" w:type="dxa"/>
          </w:tcPr>
          <w:p w14:paraId="074E500F" w14:textId="57DDAC88" w:rsidR="00182FA3" w:rsidRPr="00112FD0" w:rsidRDefault="00182FA3" w:rsidP="00112FD0">
            <w:pPr>
              <w:spacing w:line="360" w:lineRule="auto"/>
              <w:ind w:left="-116"/>
              <w:rPr>
                <w:spacing w:val="-8"/>
              </w:rPr>
            </w:pPr>
            <w:r>
              <w:rPr>
                <w:spacing w:val="-8"/>
              </w:rPr>
              <w:fldChar w:fldCharType="begin"/>
            </w:r>
            <w:r>
              <w:rPr>
                <w:spacing w:val="-8"/>
              </w:rPr>
              <w:instrText xml:space="preserve"> REF _Ref74284555 \h </w:instrText>
            </w:r>
            <w:r>
              <w:rPr>
                <w:spacing w:val="-8"/>
              </w:rPr>
            </w:r>
            <w:r>
              <w:rPr>
                <w:spacing w:val="-8"/>
              </w:rPr>
              <w:fldChar w:fldCharType="separate"/>
            </w:r>
            <w:r w:rsidR="00856E89">
              <w:t xml:space="preserve">The Web3js script for </w:t>
            </w:r>
            <w:proofErr w:type="spellStart"/>
            <w:r w:rsidR="00856E89">
              <w:t>Smartcontract</w:t>
            </w:r>
            <w:proofErr w:type="spellEnd"/>
            <w:r w:rsidR="00856E89">
              <w:t xml:space="preserve"> deploy</w:t>
            </w:r>
            <w:r>
              <w:rPr>
                <w:spacing w:val="-8"/>
              </w:rPr>
              <w:fldChar w:fldCharType="end"/>
            </w:r>
          </w:p>
        </w:tc>
        <w:tc>
          <w:tcPr>
            <w:tcW w:w="753" w:type="dxa"/>
          </w:tcPr>
          <w:p w14:paraId="6261FBBB" w14:textId="5E5FF8A5" w:rsidR="00182FA3" w:rsidRPr="00112FD0" w:rsidRDefault="00182FA3" w:rsidP="00112FD0">
            <w:pPr>
              <w:spacing w:line="360" w:lineRule="auto"/>
              <w:jc w:val="thaiDistribute"/>
            </w:pPr>
            <w:r>
              <w:fldChar w:fldCharType="begin"/>
            </w:r>
            <w:r>
              <w:instrText xml:space="preserve"> PAGEREF _Ref74284870 \h </w:instrText>
            </w:r>
            <w:r>
              <w:fldChar w:fldCharType="separate"/>
            </w:r>
            <w:r w:rsidR="00856E89">
              <w:rPr>
                <w:noProof/>
              </w:rPr>
              <w:t>48</w:t>
            </w:r>
            <w:r>
              <w:fldChar w:fldCharType="end"/>
            </w:r>
          </w:p>
        </w:tc>
      </w:tr>
      <w:tr w:rsidR="00182FA3" w:rsidRPr="00112FD0" w14:paraId="71451A88" w14:textId="77777777" w:rsidTr="00182FA3">
        <w:tc>
          <w:tcPr>
            <w:tcW w:w="817" w:type="dxa"/>
          </w:tcPr>
          <w:p w14:paraId="6FFB9F65" w14:textId="01879CEC" w:rsidR="00182FA3" w:rsidRPr="00112FD0" w:rsidRDefault="00182FA3" w:rsidP="00112FD0">
            <w:pPr>
              <w:spacing w:line="360" w:lineRule="auto"/>
              <w:jc w:val="thaiDistribute"/>
            </w:pPr>
            <w:r>
              <w:fldChar w:fldCharType="begin"/>
            </w:r>
            <w:r>
              <w:instrText xml:space="preserve"> REF _Ref74284095 \h </w:instrText>
            </w:r>
            <w:r>
              <w:fldChar w:fldCharType="separate"/>
            </w:r>
            <w:r w:rsidR="00856E89">
              <w:t xml:space="preserve"> </w:t>
            </w:r>
            <w:r w:rsidR="00856E89">
              <w:rPr>
                <w:noProof/>
              </w:rPr>
              <w:t>4</w:t>
            </w:r>
            <w:r w:rsidR="00856E89">
              <w:noBreakHyphen/>
            </w:r>
            <w:r w:rsidR="00856E89">
              <w:rPr>
                <w:noProof/>
              </w:rPr>
              <w:t>17</w:t>
            </w:r>
            <w:r>
              <w:fldChar w:fldCharType="end"/>
            </w:r>
          </w:p>
        </w:tc>
        <w:tc>
          <w:tcPr>
            <w:tcW w:w="6946" w:type="dxa"/>
          </w:tcPr>
          <w:p w14:paraId="231ED2B7" w14:textId="77B145B8" w:rsidR="00182FA3" w:rsidRPr="00112FD0" w:rsidRDefault="00182FA3" w:rsidP="00112FD0">
            <w:pPr>
              <w:spacing w:line="360" w:lineRule="auto"/>
              <w:ind w:left="-116"/>
              <w:rPr>
                <w:spacing w:val="-8"/>
              </w:rPr>
            </w:pPr>
            <w:r>
              <w:rPr>
                <w:spacing w:val="-8"/>
              </w:rPr>
              <w:fldChar w:fldCharType="begin"/>
            </w:r>
            <w:r>
              <w:rPr>
                <w:spacing w:val="-8"/>
              </w:rPr>
              <w:instrText xml:space="preserve"> REF _Ref74284562 \h </w:instrText>
            </w:r>
            <w:r>
              <w:rPr>
                <w:spacing w:val="-8"/>
              </w:rPr>
            </w:r>
            <w:r>
              <w:rPr>
                <w:spacing w:val="-8"/>
              </w:rPr>
              <w:fldChar w:fldCharType="separate"/>
            </w:r>
            <w:r w:rsidR="00856E89">
              <w:t>"</w:t>
            </w:r>
            <w:proofErr w:type="spellStart"/>
            <w:r w:rsidR="00856E89">
              <w:t>npm</w:t>
            </w:r>
            <w:proofErr w:type="spellEnd"/>
            <w:r w:rsidR="00856E89">
              <w:t xml:space="preserve"> install" command-line</w:t>
            </w:r>
            <w:r>
              <w:rPr>
                <w:spacing w:val="-8"/>
              </w:rPr>
              <w:fldChar w:fldCharType="end"/>
            </w:r>
          </w:p>
        </w:tc>
        <w:tc>
          <w:tcPr>
            <w:tcW w:w="753" w:type="dxa"/>
          </w:tcPr>
          <w:p w14:paraId="7086750B" w14:textId="51A78A29" w:rsidR="00182FA3" w:rsidRPr="00112FD0" w:rsidRDefault="00182FA3" w:rsidP="00112FD0">
            <w:pPr>
              <w:spacing w:line="360" w:lineRule="auto"/>
              <w:jc w:val="thaiDistribute"/>
            </w:pPr>
            <w:r>
              <w:fldChar w:fldCharType="begin"/>
            </w:r>
            <w:r>
              <w:instrText xml:space="preserve"> PAGEREF _Ref74284873 \h </w:instrText>
            </w:r>
            <w:r>
              <w:fldChar w:fldCharType="separate"/>
            </w:r>
            <w:r w:rsidR="00856E89">
              <w:rPr>
                <w:noProof/>
              </w:rPr>
              <w:t>49</w:t>
            </w:r>
            <w:r>
              <w:fldChar w:fldCharType="end"/>
            </w:r>
          </w:p>
        </w:tc>
      </w:tr>
      <w:tr w:rsidR="000B7CBF" w:rsidRPr="00112FD0" w14:paraId="76CC9279" w14:textId="77777777" w:rsidTr="00182FA3">
        <w:tc>
          <w:tcPr>
            <w:tcW w:w="817" w:type="dxa"/>
          </w:tcPr>
          <w:p w14:paraId="0CF3E323" w14:textId="4A9BB3C5" w:rsidR="00520C42" w:rsidRPr="00112FD0" w:rsidRDefault="00520C42" w:rsidP="00112FD0">
            <w:pPr>
              <w:spacing w:line="360" w:lineRule="auto"/>
              <w:jc w:val="thaiDistribute"/>
            </w:pPr>
            <w:r w:rsidRPr="00112FD0">
              <w:fldChar w:fldCharType="begin"/>
            </w:r>
            <w:r w:rsidRPr="00112FD0">
              <w:instrText xml:space="preserve"> REF _Ref72083156 \h </w:instrText>
            </w:r>
            <w:r w:rsidR="000B7CBF" w:rsidRPr="00112FD0">
              <w:instrText xml:space="preserve"> \* MERGEFORMAT </w:instrText>
            </w:r>
            <w:r w:rsidRPr="00112FD0">
              <w:fldChar w:fldCharType="separate"/>
            </w:r>
            <w:r w:rsidR="00856E89" w:rsidRPr="00DD48E9">
              <w:rPr>
                <w:noProof/>
              </w:rPr>
              <w:t xml:space="preserve"> </w:t>
            </w:r>
            <w:r w:rsidR="00856E89">
              <w:rPr>
                <w:noProof/>
              </w:rPr>
              <w:t>4</w:t>
            </w:r>
            <w:r w:rsidR="00856E89">
              <w:noBreakHyphen/>
            </w:r>
            <w:r w:rsidR="00856E89">
              <w:rPr>
                <w:noProof/>
              </w:rPr>
              <w:t>18</w:t>
            </w:r>
            <w:r w:rsidRPr="00112FD0">
              <w:fldChar w:fldCharType="end"/>
            </w:r>
          </w:p>
        </w:tc>
        <w:tc>
          <w:tcPr>
            <w:tcW w:w="6946" w:type="dxa"/>
          </w:tcPr>
          <w:p w14:paraId="035D7363" w14:textId="5478B930"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Pseudocode represents general format of Register Document Set-b</w:t>
            </w:r>
            <w:r w:rsidR="00856E89" w:rsidRPr="00DD48E9">
              <w:t xml:space="preserve"> [ITI - 42]</w:t>
            </w:r>
            <w:r w:rsidRPr="00112FD0">
              <w:rPr>
                <w:spacing w:val="-8"/>
              </w:rPr>
              <w:fldChar w:fldCharType="end"/>
            </w:r>
          </w:p>
        </w:tc>
        <w:tc>
          <w:tcPr>
            <w:tcW w:w="753" w:type="dxa"/>
          </w:tcPr>
          <w:p w14:paraId="33203CE3" w14:textId="646B6075" w:rsidR="00520C42" w:rsidRPr="00112FD0" w:rsidRDefault="000B7CBF" w:rsidP="00112FD0">
            <w:pPr>
              <w:spacing w:line="360" w:lineRule="auto"/>
              <w:jc w:val="thaiDistribute"/>
            </w:pPr>
            <w:r w:rsidRPr="00112FD0">
              <w:fldChar w:fldCharType="begin"/>
            </w:r>
            <w:r w:rsidRPr="00112FD0">
              <w:instrText xml:space="preserve"> PAGEREF _Ref74191044 \h </w:instrText>
            </w:r>
            <w:r w:rsidRPr="00112FD0">
              <w:fldChar w:fldCharType="separate"/>
            </w:r>
            <w:r w:rsidR="00856E89">
              <w:rPr>
                <w:noProof/>
              </w:rPr>
              <w:t>51</w:t>
            </w:r>
            <w:r w:rsidRPr="00112FD0">
              <w:fldChar w:fldCharType="end"/>
            </w:r>
          </w:p>
        </w:tc>
      </w:tr>
      <w:tr w:rsidR="000B7CBF" w:rsidRPr="00112FD0" w14:paraId="1718B406" w14:textId="77777777" w:rsidTr="00182FA3">
        <w:tc>
          <w:tcPr>
            <w:tcW w:w="817" w:type="dxa"/>
          </w:tcPr>
          <w:p w14:paraId="7AE53309" w14:textId="524C6296" w:rsidR="00520C42" w:rsidRPr="00112FD0" w:rsidRDefault="00520C42" w:rsidP="00112FD0">
            <w:pPr>
              <w:spacing w:line="360" w:lineRule="auto"/>
              <w:jc w:val="thaiDistribute"/>
            </w:pPr>
            <w:r w:rsidRPr="00112FD0">
              <w:lastRenderedPageBreak/>
              <w:fldChar w:fldCharType="begin"/>
            </w:r>
            <w:r w:rsidRPr="00112FD0">
              <w:instrText xml:space="preserve"> REF _Ref70913534 \h </w:instrText>
            </w:r>
            <w:r w:rsidR="000B7CBF" w:rsidRPr="00112FD0">
              <w:instrText xml:space="preserve"> \* MERGEFORMAT </w:instrText>
            </w:r>
            <w:r w:rsidRPr="00112FD0">
              <w:fldChar w:fldCharType="separate"/>
            </w:r>
            <w:r w:rsidR="00856E89" w:rsidRPr="004A6782">
              <w:rPr>
                <w:noProof/>
              </w:rPr>
              <w:t xml:space="preserve"> </w:t>
            </w:r>
            <w:r w:rsidR="00856E89">
              <w:rPr>
                <w:noProof/>
              </w:rPr>
              <w:t>4</w:t>
            </w:r>
            <w:r w:rsidR="00856E89">
              <w:noBreakHyphen/>
            </w:r>
            <w:r w:rsidR="00856E89">
              <w:rPr>
                <w:noProof/>
              </w:rPr>
              <w:t>19</w:t>
            </w:r>
            <w:r w:rsidRPr="00112FD0">
              <w:fldChar w:fldCharType="end"/>
            </w:r>
          </w:p>
        </w:tc>
        <w:tc>
          <w:tcPr>
            <w:tcW w:w="6946" w:type="dxa"/>
          </w:tcPr>
          <w:p w14:paraId="45E3CB0B" w14:textId="4A619888"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XML Code snippet of Registry Document Set-b Response transaction sample</w:t>
            </w:r>
            <w:r w:rsidRPr="00112FD0">
              <w:rPr>
                <w:spacing w:val="-8"/>
              </w:rPr>
              <w:fldChar w:fldCharType="end"/>
            </w:r>
          </w:p>
        </w:tc>
        <w:tc>
          <w:tcPr>
            <w:tcW w:w="753" w:type="dxa"/>
          </w:tcPr>
          <w:p w14:paraId="4EF138B1" w14:textId="40D168EA" w:rsidR="00520C42" w:rsidRPr="00112FD0" w:rsidRDefault="000B7CBF" w:rsidP="00112FD0">
            <w:pPr>
              <w:spacing w:line="360" w:lineRule="auto"/>
              <w:jc w:val="thaiDistribute"/>
            </w:pPr>
            <w:r w:rsidRPr="00112FD0">
              <w:fldChar w:fldCharType="begin"/>
            </w:r>
            <w:r w:rsidRPr="00112FD0">
              <w:instrText xml:space="preserve"> PAGEREF _Ref74191049 \h </w:instrText>
            </w:r>
            <w:r w:rsidRPr="00112FD0">
              <w:fldChar w:fldCharType="separate"/>
            </w:r>
            <w:r w:rsidR="00856E89">
              <w:rPr>
                <w:noProof/>
              </w:rPr>
              <w:t>52</w:t>
            </w:r>
            <w:r w:rsidRPr="00112FD0">
              <w:fldChar w:fldCharType="end"/>
            </w:r>
          </w:p>
        </w:tc>
      </w:tr>
      <w:tr w:rsidR="000B7CBF" w:rsidRPr="00112FD0" w14:paraId="156F1D76" w14:textId="77777777" w:rsidTr="00182FA3">
        <w:tc>
          <w:tcPr>
            <w:tcW w:w="817" w:type="dxa"/>
          </w:tcPr>
          <w:p w14:paraId="778ADACA" w14:textId="576EE783" w:rsidR="00520C42" w:rsidRPr="00112FD0" w:rsidRDefault="00520C42" w:rsidP="00112FD0">
            <w:pPr>
              <w:spacing w:line="360" w:lineRule="auto"/>
              <w:jc w:val="thaiDistribute"/>
            </w:pPr>
            <w:r w:rsidRPr="00112FD0">
              <w:fldChar w:fldCharType="begin"/>
            </w:r>
            <w:r w:rsidRPr="00112FD0">
              <w:instrText xml:space="preserve"> REF _Ref72083161 \h </w:instrText>
            </w:r>
            <w:r w:rsidR="000B7CBF" w:rsidRPr="00112FD0">
              <w:instrText xml:space="preserve"> \* MERGEFORMAT </w:instrText>
            </w:r>
            <w:r w:rsidRPr="00112FD0">
              <w:fldChar w:fldCharType="separate"/>
            </w:r>
            <w:r w:rsidR="00856E89" w:rsidRPr="0024395F">
              <w:rPr>
                <w:noProof/>
              </w:rPr>
              <w:t xml:space="preserve"> </w:t>
            </w:r>
            <w:r w:rsidR="00856E89">
              <w:rPr>
                <w:noProof/>
              </w:rPr>
              <w:t>4</w:t>
            </w:r>
            <w:r w:rsidR="00856E89">
              <w:noBreakHyphen/>
            </w:r>
            <w:r w:rsidR="00856E89">
              <w:rPr>
                <w:noProof/>
              </w:rPr>
              <w:t>20</w:t>
            </w:r>
            <w:r w:rsidRPr="00112FD0">
              <w:fldChar w:fldCharType="end"/>
            </w:r>
          </w:p>
        </w:tc>
        <w:tc>
          <w:tcPr>
            <w:tcW w:w="6946" w:type="dxa"/>
          </w:tcPr>
          <w:p w14:paraId="24F87E7B" w14:textId="232FA239"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24395F">
              <w:t>XML Code snippet of Registry Document Set-b [ITI-42] transaction sample</w:t>
            </w:r>
            <w:r w:rsidRPr="00112FD0">
              <w:rPr>
                <w:spacing w:val="-8"/>
              </w:rPr>
              <w:fldChar w:fldCharType="end"/>
            </w:r>
          </w:p>
        </w:tc>
        <w:tc>
          <w:tcPr>
            <w:tcW w:w="753" w:type="dxa"/>
          </w:tcPr>
          <w:p w14:paraId="6C18FB57" w14:textId="472F98FF" w:rsidR="00520C42" w:rsidRPr="00112FD0" w:rsidRDefault="000B7CBF" w:rsidP="00112FD0">
            <w:pPr>
              <w:spacing w:line="360" w:lineRule="auto"/>
              <w:jc w:val="thaiDistribute"/>
            </w:pPr>
            <w:r w:rsidRPr="00112FD0">
              <w:fldChar w:fldCharType="begin"/>
            </w:r>
            <w:r w:rsidRPr="00112FD0">
              <w:instrText xml:space="preserve"> PAGEREF _Ref74191056 \h </w:instrText>
            </w:r>
            <w:r w:rsidRPr="00112FD0">
              <w:fldChar w:fldCharType="separate"/>
            </w:r>
            <w:r w:rsidR="00856E89">
              <w:rPr>
                <w:noProof/>
              </w:rPr>
              <w:t>57</w:t>
            </w:r>
            <w:r w:rsidRPr="00112FD0">
              <w:fldChar w:fldCharType="end"/>
            </w:r>
          </w:p>
        </w:tc>
      </w:tr>
      <w:tr w:rsidR="000B7CBF" w:rsidRPr="00112FD0" w14:paraId="7133FAF6" w14:textId="77777777" w:rsidTr="00182FA3">
        <w:tc>
          <w:tcPr>
            <w:tcW w:w="817" w:type="dxa"/>
          </w:tcPr>
          <w:p w14:paraId="5CA2877D" w14:textId="54B47052" w:rsidR="00520C42" w:rsidRPr="00112FD0" w:rsidRDefault="00520C42" w:rsidP="00112FD0">
            <w:pPr>
              <w:spacing w:line="360" w:lineRule="auto"/>
              <w:jc w:val="thaiDistribute"/>
            </w:pPr>
            <w:r w:rsidRPr="00112FD0">
              <w:fldChar w:fldCharType="begin"/>
            </w:r>
            <w:r w:rsidRPr="00112FD0">
              <w:instrText xml:space="preserve"> REF _Ref70923564 \h </w:instrText>
            </w:r>
            <w:r w:rsidR="000B7CBF" w:rsidRPr="00112FD0">
              <w:instrText xml:space="preserve"> \* MERGEFORMAT </w:instrText>
            </w:r>
            <w:r w:rsidRPr="00112FD0">
              <w:fldChar w:fldCharType="separate"/>
            </w:r>
            <w:r w:rsidR="00856E89" w:rsidRPr="005C25A1">
              <w:rPr>
                <w:noProof/>
              </w:rPr>
              <w:t xml:space="preserve"> </w:t>
            </w:r>
            <w:r w:rsidR="00856E89">
              <w:rPr>
                <w:noProof/>
              </w:rPr>
              <w:t>4</w:t>
            </w:r>
            <w:r w:rsidR="00856E89">
              <w:noBreakHyphen/>
            </w:r>
            <w:r w:rsidR="00856E89">
              <w:rPr>
                <w:noProof/>
              </w:rPr>
              <w:t>21</w:t>
            </w:r>
            <w:r w:rsidRPr="00112FD0">
              <w:fldChar w:fldCharType="end"/>
            </w:r>
          </w:p>
        </w:tc>
        <w:tc>
          <w:tcPr>
            <w:tcW w:w="6946" w:type="dxa"/>
          </w:tcPr>
          <w:p w14:paraId="6234BA66" w14:textId="4684A58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r w:rsidR="00856E89" w:rsidRPr="00856E89">
              <w:rPr>
                <w:sz w:val="22"/>
              </w:rPr>
              <w:t>Javascript</w:t>
            </w:r>
            <w:proofErr w:type="spellEnd"/>
            <w:r w:rsidR="00856E89" w:rsidRPr="00856E89">
              <w:rPr>
                <w:sz w:val="22"/>
              </w:rPr>
              <w:t xml:space="preserve"> Code Snippet of XDS Document Repository Actor</w:t>
            </w:r>
            <w:r w:rsidRPr="00112FD0">
              <w:rPr>
                <w:spacing w:val="-8"/>
              </w:rPr>
              <w:fldChar w:fldCharType="end"/>
            </w:r>
          </w:p>
        </w:tc>
        <w:tc>
          <w:tcPr>
            <w:tcW w:w="753" w:type="dxa"/>
          </w:tcPr>
          <w:p w14:paraId="1BDFBBCA" w14:textId="57FED304" w:rsidR="00520C42" w:rsidRPr="00112FD0" w:rsidRDefault="000B7CBF" w:rsidP="00112FD0">
            <w:pPr>
              <w:spacing w:line="360" w:lineRule="auto"/>
              <w:jc w:val="thaiDistribute"/>
            </w:pPr>
            <w:r w:rsidRPr="00112FD0">
              <w:fldChar w:fldCharType="begin"/>
            </w:r>
            <w:r w:rsidRPr="00112FD0">
              <w:instrText xml:space="preserve"> PAGEREF _Ref74191061 \h </w:instrText>
            </w:r>
            <w:r w:rsidRPr="00112FD0">
              <w:fldChar w:fldCharType="separate"/>
            </w:r>
            <w:r w:rsidR="00856E89">
              <w:rPr>
                <w:noProof/>
              </w:rPr>
              <w:t>58</w:t>
            </w:r>
            <w:r w:rsidRPr="00112FD0">
              <w:fldChar w:fldCharType="end"/>
            </w:r>
          </w:p>
        </w:tc>
      </w:tr>
      <w:tr w:rsidR="000B7CBF" w:rsidRPr="00112FD0" w14:paraId="65664FFD" w14:textId="77777777" w:rsidTr="00182FA3">
        <w:tc>
          <w:tcPr>
            <w:tcW w:w="817" w:type="dxa"/>
          </w:tcPr>
          <w:p w14:paraId="7FFDEE29" w14:textId="2945CA90" w:rsidR="00520C42" w:rsidRPr="00112FD0" w:rsidRDefault="00520C42" w:rsidP="00112FD0">
            <w:pPr>
              <w:spacing w:line="360" w:lineRule="auto"/>
              <w:jc w:val="thaiDistribute"/>
            </w:pPr>
            <w:r w:rsidRPr="00112FD0">
              <w:fldChar w:fldCharType="begin"/>
            </w:r>
            <w:r w:rsidRPr="00112FD0">
              <w:instrText xml:space="preserve"> REF _Ref74190691 \h </w:instrText>
            </w:r>
            <w:r w:rsidR="000B7CBF" w:rsidRPr="00112FD0">
              <w:instrText xml:space="preserve"> \* MERGEFORMAT </w:instrText>
            </w:r>
            <w:r w:rsidRPr="00112FD0">
              <w:fldChar w:fldCharType="separate"/>
            </w:r>
            <w:r w:rsidR="00856E89" w:rsidRPr="00ED34D1">
              <w:rPr>
                <w:noProof/>
              </w:rPr>
              <w:t xml:space="preserve"> </w:t>
            </w:r>
            <w:r w:rsidR="00856E89">
              <w:rPr>
                <w:noProof/>
              </w:rPr>
              <w:t>4</w:t>
            </w:r>
            <w:r w:rsidR="00856E89">
              <w:noBreakHyphen/>
            </w:r>
            <w:r w:rsidR="00856E89">
              <w:rPr>
                <w:noProof/>
              </w:rPr>
              <w:t>22</w:t>
            </w:r>
            <w:r w:rsidRPr="00112FD0">
              <w:fldChar w:fldCharType="end"/>
            </w:r>
          </w:p>
        </w:tc>
        <w:tc>
          <w:tcPr>
            <w:tcW w:w="6946" w:type="dxa"/>
          </w:tcPr>
          <w:p w14:paraId="4BA68AE9" w14:textId="465D42D6"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 xml:space="preserve">Pseudocode represents general format of Registry Stored Query Request </w:t>
            </w:r>
            <w:r w:rsidR="00856E89" w:rsidRPr="00ED34D1">
              <w:t>[ITI - 18]</w:t>
            </w:r>
            <w:r w:rsidRPr="00112FD0">
              <w:rPr>
                <w:spacing w:val="-8"/>
              </w:rPr>
              <w:fldChar w:fldCharType="end"/>
            </w:r>
          </w:p>
        </w:tc>
        <w:tc>
          <w:tcPr>
            <w:tcW w:w="753" w:type="dxa"/>
          </w:tcPr>
          <w:p w14:paraId="4F2BFBC3" w14:textId="7BA85E0A" w:rsidR="00520C42" w:rsidRPr="00112FD0" w:rsidRDefault="000B7CBF" w:rsidP="00112FD0">
            <w:pPr>
              <w:spacing w:line="360" w:lineRule="auto"/>
              <w:jc w:val="thaiDistribute"/>
            </w:pPr>
            <w:r w:rsidRPr="00112FD0">
              <w:fldChar w:fldCharType="begin"/>
            </w:r>
            <w:r w:rsidRPr="00112FD0">
              <w:instrText xml:space="preserve"> PAGEREF _Ref74191065 \h </w:instrText>
            </w:r>
            <w:r w:rsidRPr="00112FD0">
              <w:fldChar w:fldCharType="separate"/>
            </w:r>
            <w:r w:rsidR="00856E89">
              <w:rPr>
                <w:noProof/>
              </w:rPr>
              <w:t>60</w:t>
            </w:r>
            <w:r w:rsidRPr="00112FD0">
              <w:fldChar w:fldCharType="end"/>
            </w:r>
          </w:p>
        </w:tc>
      </w:tr>
      <w:tr w:rsidR="000B7CBF" w:rsidRPr="00112FD0" w14:paraId="4BD71AC6" w14:textId="77777777" w:rsidTr="00182FA3">
        <w:tc>
          <w:tcPr>
            <w:tcW w:w="817" w:type="dxa"/>
          </w:tcPr>
          <w:p w14:paraId="5BFD9F3B" w14:textId="7578C8CE" w:rsidR="00520C42" w:rsidRPr="00112FD0" w:rsidRDefault="00520C42" w:rsidP="00112FD0">
            <w:pPr>
              <w:spacing w:line="360" w:lineRule="auto"/>
              <w:jc w:val="thaiDistribute"/>
            </w:pPr>
            <w:r w:rsidRPr="00112FD0">
              <w:fldChar w:fldCharType="begin"/>
            </w:r>
            <w:r w:rsidRPr="00112FD0">
              <w:instrText xml:space="preserve"> REF _Ref74190695 \h </w:instrText>
            </w:r>
            <w:r w:rsidR="000B7CBF" w:rsidRPr="00112FD0">
              <w:instrText xml:space="preserve"> \* MERGEFORMAT </w:instrText>
            </w:r>
            <w:r w:rsidRPr="00112FD0">
              <w:fldChar w:fldCharType="separate"/>
            </w:r>
            <w:r w:rsidR="00856E89" w:rsidRPr="00CA59DD">
              <w:rPr>
                <w:noProof/>
              </w:rPr>
              <w:t xml:space="preserve"> </w:t>
            </w:r>
            <w:r w:rsidR="00856E89">
              <w:rPr>
                <w:noProof/>
              </w:rPr>
              <w:t>4</w:t>
            </w:r>
            <w:r w:rsidR="00856E89">
              <w:noBreakHyphen/>
            </w:r>
            <w:r w:rsidR="00856E89">
              <w:rPr>
                <w:noProof/>
              </w:rPr>
              <w:t>23</w:t>
            </w:r>
            <w:r w:rsidRPr="00112FD0">
              <w:fldChar w:fldCharType="end"/>
            </w:r>
          </w:p>
        </w:tc>
        <w:tc>
          <w:tcPr>
            <w:tcW w:w="6946" w:type="dxa"/>
          </w:tcPr>
          <w:p w14:paraId="2BD2765F" w14:textId="0B025DB5"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 xml:space="preserve">Pseudocode represents general format of Query Response </w:t>
            </w:r>
            <w:r w:rsidR="00856E89" w:rsidRPr="00856E89">
              <w:rPr>
                <w:sz w:val="22"/>
              </w:rPr>
              <w:br/>
              <w:t>included “Object Reference” of search results</w:t>
            </w:r>
            <w:r w:rsidRPr="00112FD0">
              <w:rPr>
                <w:spacing w:val="-8"/>
              </w:rPr>
              <w:fldChar w:fldCharType="end"/>
            </w:r>
          </w:p>
        </w:tc>
        <w:tc>
          <w:tcPr>
            <w:tcW w:w="753" w:type="dxa"/>
          </w:tcPr>
          <w:p w14:paraId="4413EF7B" w14:textId="28F02EC5" w:rsidR="00520C42" w:rsidRPr="00112FD0" w:rsidRDefault="000B7CBF" w:rsidP="00112FD0">
            <w:pPr>
              <w:spacing w:line="360" w:lineRule="auto"/>
              <w:jc w:val="thaiDistribute"/>
            </w:pPr>
            <w:r w:rsidRPr="00112FD0">
              <w:fldChar w:fldCharType="begin"/>
            </w:r>
            <w:r w:rsidRPr="00112FD0">
              <w:instrText xml:space="preserve"> PAGEREF _Ref74191068 \h </w:instrText>
            </w:r>
            <w:r w:rsidRPr="00112FD0">
              <w:fldChar w:fldCharType="separate"/>
            </w:r>
            <w:r w:rsidR="00856E89">
              <w:rPr>
                <w:noProof/>
              </w:rPr>
              <w:t>60</w:t>
            </w:r>
            <w:r w:rsidRPr="00112FD0">
              <w:fldChar w:fldCharType="end"/>
            </w:r>
          </w:p>
        </w:tc>
      </w:tr>
      <w:tr w:rsidR="000B7CBF" w:rsidRPr="00112FD0" w14:paraId="3E77083E" w14:textId="77777777" w:rsidTr="00182FA3">
        <w:tc>
          <w:tcPr>
            <w:tcW w:w="817" w:type="dxa"/>
          </w:tcPr>
          <w:p w14:paraId="187C4769" w14:textId="35BC8684" w:rsidR="00520C42" w:rsidRPr="00112FD0" w:rsidRDefault="00520C42" w:rsidP="00112FD0">
            <w:pPr>
              <w:spacing w:line="360" w:lineRule="auto"/>
              <w:jc w:val="thaiDistribute"/>
            </w:pPr>
            <w:r w:rsidRPr="00112FD0">
              <w:fldChar w:fldCharType="begin"/>
            </w:r>
            <w:r w:rsidRPr="00112FD0">
              <w:instrText xml:space="preserve"> REF _Ref74190702 \h </w:instrText>
            </w:r>
            <w:r w:rsidR="000B7CBF" w:rsidRPr="00112FD0">
              <w:instrText xml:space="preserve"> \* MERGEFORMAT </w:instrText>
            </w:r>
            <w:r w:rsidRPr="00112FD0">
              <w:fldChar w:fldCharType="separate"/>
            </w:r>
            <w:r w:rsidR="00856E89" w:rsidRPr="008505E7">
              <w:rPr>
                <w:noProof/>
              </w:rPr>
              <w:t xml:space="preserve"> </w:t>
            </w:r>
            <w:r w:rsidR="00856E89">
              <w:rPr>
                <w:noProof/>
              </w:rPr>
              <w:t>4</w:t>
            </w:r>
            <w:r w:rsidR="00856E89">
              <w:noBreakHyphen/>
            </w:r>
            <w:r w:rsidR="00856E89">
              <w:rPr>
                <w:noProof/>
              </w:rPr>
              <w:t>24</w:t>
            </w:r>
            <w:r w:rsidRPr="00112FD0">
              <w:fldChar w:fldCharType="end"/>
            </w:r>
          </w:p>
        </w:tc>
        <w:tc>
          <w:tcPr>
            <w:tcW w:w="6946" w:type="dxa"/>
          </w:tcPr>
          <w:p w14:paraId="72CC3AFE" w14:textId="32B1AE3F"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 xml:space="preserve">Pseudocode represents general format of Query Response </w:t>
            </w:r>
            <w:r w:rsidR="00856E89" w:rsidRPr="00856E89">
              <w:rPr>
                <w:sz w:val="22"/>
              </w:rPr>
              <w:br/>
              <w:t>included "Leaf Class" of search result</w:t>
            </w:r>
            <w:r w:rsidRPr="00112FD0">
              <w:rPr>
                <w:spacing w:val="-8"/>
              </w:rPr>
              <w:fldChar w:fldCharType="end"/>
            </w:r>
          </w:p>
        </w:tc>
        <w:tc>
          <w:tcPr>
            <w:tcW w:w="753" w:type="dxa"/>
          </w:tcPr>
          <w:p w14:paraId="200016CA" w14:textId="0A1080F8" w:rsidR="00520C42" w:rsidRPr="00112FD0" w:rsidRDefault="000B7CBF" w:rsidP="00112FD0">
            <w:pPr>
              <w:spacing w:line="360" w:lineRule="auto"/>
              <w:jc w:val="thaiDistribute"/>
            </w:pPr>
            <w:r w:rsidRPr="00112FD0">
              <w:fldChar w:fldCharType="begin"/>
            </w:r>
            <w:r w:rsidRPr="00112FD0">
              <w:instrText xml:space="preserve"> PAGEREF _Ref74191072 \h </w:instrText>
            </w:r>
            <w:r w:rsidRPr="00112FD0">
              <w:fldChar w:fldCharType="separate"/>
            </w:r>
            <w:r w:rsidR="00856E89">
              <w:rPr>
                <w:noProof/>
              </w:rPr>
              <w:t>62</w:t>
            </w:r>
            <w:r w:rsidRPr="00112FD0">
              <w:fldChar w:fldCharType="end"/>
            </w:r>
          </w:p>
        </w:tc>
      </w:tr>
      <w:tr w:rsidR="000B7CBF" w:rsidRPr="00112FD0" w14:paraId="66B5DEFB" w14:textId="77777777" w:rsidTr="00182FA3">
        <w:tc>
          <w:tcPr>
            <w:tcW w:w="817" w:type="dxa"/>
          </w:tcPr>
          <w:p w14:paraId="680C69C8" w14:textId="1C813D36" w:rsidR="00520C42" w:rsidRPr="00112FD0" w:rsidRDefault="00520C42" w:rsidP="00112FD0">
            <w:pPr>
              <w:spacing w:line="360" w:lineRule="auto"/>
              <w:jc w:val="thaiDistribute"/>
            </w:pPr>
            <w:r w:rsidRPr="00112FD0">
              <w:fldChar w:fldCharType="begin"/>
            </w:r>
            <w:r w:rsidRPr="00112FD0">
              <w:instrText xml:space="preserve"> REF _Ref70696482 \h </w:instrText>
            </w:r>
            <w:r w:rsidR="000B7CBF" w:rsidRPr="00112FD0">
              <w:instrText xml:space="preserve"> \* MERGEFORMAT </w:instrText>
            </w:r>
            <w:r w:rsidRPr="00112FD0">
              <w:fldChar w:fldCharType="separate"/>
            </w:r>
            <w:r w:rsidR="00856E89" w:rsidRPr="00ED0310">
              <w:rPr>
                <w:noProof/>
              </w:rPr>
              <w:t xml:space="preserve"> </w:t>
            </w:r>
            <w:r w:rsidR="00856E89">
              <w:rPr>
                <w:noProof/>
              </w:rPr>
              <w:t>4</w:t>
            </w:r>
            <w:r w:rsidR="00856E89">
              <w:noBreakHyphen/>
            </w:r>
            <w:r w:rsidR="00856E89">
              <w:rPr>
                <w:noProof/>
              </w:rPr>
              <w:t>25</w:t>
            </w:r>
            <w:r w:rsidRPr="00112FD0">
              <w:fldChar w:fldCharType="end"/>
            </w:r>
          </w:p>
        </w:tc>
        <w:tc>
          <w:tcPr>
            <w:tcW w:w="6946" w:type="dxa"/>
          </w:tcPr>
          <w:p w14:paraId="3F431ADD" w14:textId="387A3E39"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0995 \h </w:instrText>
            </w:r>
            <w:r w:rsidRPr="00112FD0">
              <w:rPr>
                <w:spacing w:val="-8"/>
              </w:rPr>
            </w:r>
            <w:r w:rsidRPr="00112FD0">
              <w:rPr>
                <w:spacing w:val="-8"/>
              </w:rPr>
              <w:fldChar w:fldCharType="separate"/>
            </w:r>
            <w:r w:rsidR="00856E89" w:rsidRPr="00ED0310">
              <w:t xml:space="preserve">XML Code Snippet of </w:t>
            </w:r>
            <w:proofErr w:type="spellStart"/>
            <w:r w:rsidR="00856E89" w:rsidRPr="00ED0310">
              <w:t>RegistryStoredQueryRequest</w:t>
            </w:r>
            <w:proofErr w:type="spellEnd"/>
            <w:r w:rsidR="00856E89" w:rsidRPr="00ED0310">
              <w:t xml:space="preserve"> [ITI-18] Transaction Sample</w:t>
            </w:r>
            <w:r w:rsidRPr="00112FD0">
              <w:rPr>
                <w:spacing w:val="-8"/>
              </w:rPr>
              <w:fldChar w:fldCharType="end"/>
            </w:r>
          </w:p>
        </w:tc>
        <w:tc>
          <w:tcPr>
            <w:tcW w:w="753" w:type="dxa"/>
          </w:tcPr>
          <w:p w14:paraId="0C6A57C5" w14:textId="78AAEC97" w:rsidR="00520C42" w:rsidRPr="00112FD0" w:rsidRDefault="000B7CBF" w:rsidP="00112FD0">
            <w:pPr>
              <w:spacing w:line="360" w:lineRule="auto"/>
              <w:jc w:val="thaiDistribute"/>
            </w:pPr>
            <w:r w:rsidRPr="00112FD0">
              <w:fldChar w:fldCharType="begin"/>
            </w:r>
            <w:r w:rsidRPr="00112FD0">
              <w:instrText xml:space="preserve"> PAGEREF _Ref74191076 \h </w:instrText>
            </w:r>
            <w:r w:rsidRPr="00112FD0">
              <w:fldChar w:fldCharType="separate"/>
            </w:r>
            <w:r w:rsidR="00856E89">
              <w:rPr>
                <w:noProof/>
              </w:rPr>
              <w:t>63</w:t>
            </w:r>
            <w:r w:rsidRPr="00112FD0">
              <w:fldChar w:fldCharType="end"/>
            </w:r>
          </w:p>
        </w:tc>
      </w:tr>
      <w:tr w:rsidR="000B7CBF" w:rsidRPr="00112FD0" w14:paraId="7ABA9614" w14:textId="77777777" w:rsidTr="00182FA3">
        <w:tc>
          <w:tcPr>
            <w:tcW w:w="817" w:type="dxa"/>
          </w:tcPr>
          <w:p w14:paraId="79B1AC8C" w14:textId="2516107E" w:rsidR="00520C42" w:rsidRPr="00112FD0" w:rsidRDefault="00520C42" w:rsidP="00112FD0">
            <w:pPr>
              <w:spacing w:line="360" w:lineRule="auto"/>
              <w:jc w:val="thaiDistribute"/>
            </w:pPr>
            <w:r w:rsidRPr="00112FD0">
              <w:fldChar w:fldCharType="begin"/>
            </w:r>
            <w:r w:rsidRPr="00112FD0">
              <w:instrText xml:space="preserve"> REF _Ref70914739 \h </w:instrText>
            </w:r>
            <w:r w:rsidR="000B7CBF" w:rsidRPr="00112FD0">
              <w:instrText xml:space="preserve"> \* MERGEFORMAT </w:instrText>
            </w:r>
            <w:r w:rsidRPr="00112FD0">
              <w:fldChar w:fldCharType="separate"/>
            </w:r>
            <w:r w:rsidR="00856E89" w:rsidRPr="007F4E91">
              <w:rPr>
                <w:noProof/>
              </w:rPr>
              <w:t xml:space="preserve"> </w:t>
            </w:r>
            <w:r w:rsidR="00856E89">
              <w:rPr>
                <w:noProof/>
              </w:rPr>
              <w:t>4</w:t>
            </w:r>
            <w:r w:rsidR="00856E89">
              <w:noBreakHyphen/>
            </w:r>
            <w:r w:rsidR="00856E89">
              <w:rPr>
                <w:noProof/>
              </w:rPr>
              <w:t>26</w:t>
            </w:r>
            <w:r w:rsidRPr="00112FD0">
              <w:fldChar w:fldCharType="end"/>
            </w:r>
          </w:p>
        </w:tc>
        <w:tc>
          <w:tcPr>
            <w:tcW w:w="6946" w:type="dxa"/>
          </w:tcPr>
          <w:p w14:paraId="30357F88" w14:textId="0F43D6F1"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1003 \h </w:instrText>
            </w:r>
            <w:r w:rsidRPr="00112FD0">
              <w:rPr>
                <w:spacing w:val="-8"/>
              </w:rPr>
            </w:r>
            <w:r w:rsidRPr="00112FD0">
              <w:rPr>
                <w:spacing w:val="-8"/>
              </w:rPr>
              <w:fldChar w:fldCharType="separate"/>
            </w:r>
            <w:r w:rsidR="00856E89" w:rsidRPr="007F4E91">
              <w:t xml:space="preserve">XML Code Snippet of </w:t>
            </w:r>
            <w:proofErr w:type="spellStart"/>
            <w:r w:rsidR="00856E89" w:rsidRPr="007F4E91">
              <w:t>RegistryStoredQueryResponse</w:t>
            </w:r>
            <w:proofErr w:type="spellEnd"/>
            <w:r w:rsidR="00856E89" w:rsidRPr="007F4E91">
              <w:t xml:space="preserve"> Transaction Sample</w:t>
            </w:r>
            <w:r w:rsidRPr="00112FD0">
              <w:rPr>
                <w:spacing w:val="-8"/>
              </w:rPr>
              <w:fldChar w:fldCharType="end"/>
            </w:r>
          </w:p>
        </w:tc>
        <w:tc>
          <w:tcPr>
            <w:tcW w:w="753" w:type="dxa"/>
          </w:tcPr>
          <w:p w14:paraId="0F6A43E0" w14:textId="771F050E" w:rsidR="00520C42" w:rsidRPr="00112FD0" w:rsidRDefault="000B7CBF" w:rsidP="00112FD0">
            <w:pPr>
              <w:spacing w:line="360" w:lineRule="auto"/>
              <w:jc w:val="thaiDistribute"/>
            </w:pPr>
            <w:r w:rsidRPr="00112FD0">
              <w:fldChar w:fldCharType="begin"/>
            </w:r>
            <w:r w:rsidRPr="00112FD0">
              <w:instrText xml:space="preserve"> PAGEREF _Ref74191080 \h </w:instrText>
            </w:r>
            <w:r w:rsidRPr="00112FD0">
              <w:fldChar w:fldCharType="separate"/>
            </w:r>
            <w:r w:rsidR="00856E89">
              <w:rPr>
                <w:noProof/>
              </w:rPr>
              <w:t>68</w:t>
            </w:r>
            <w:r w:rsidRPr="00112FD0">
              <w:fldChar w:fldCharType="end"/>
            </w:r>
          </w:p>
        </w:tc>
      </w:tr>
      <w:tr w:rsidR="00182FA3" w:rsidRPr="00112FD0" w14:paraId="49CF3E55" w14:textId="77777777" w:rsidTr="00182FA3">
        <w:tc>
          <w:tcPr>
            <w:tcW w:w="817" w:type="dxa"/>
          </w:tcPr>
          <w:p w14:paraId="12A7B754" w14:textId="5A837D60" w:rsidR="00182FA3" w:rsidRPr="00112FD0" w:rsidRDefault="00182FA3" w:rsidP="00112FD0">
            <w:pPr>
              <w:spacing w:line="360" w:lineRule="auto"/>
              <w:jc w:val="thaiDistribute"/>
            </w:pPr>
            <w:r>
              <w:fldChar w:fldCharType="begin"/>
            </w:r>
            <w:r>
              <w:instrText xml:space="preserve"> REF _Ref74246275 \h </w:instrText>
            </w:r>
            <w:r>
              <w:fldChar w:fldCharType="separate"/>
            </w:r>
            <w:r w:rsidR="00856E89">
              <w:t xml:space="preserve"> </w:t>
            </w:r>
            <w:r w:rsidR="00856E89">
              <w:rPr>
                <w:noProof/>
              </w:rPr>
              <w:t>4</w:t>
            </w:r>
            <w:r w:rsidR="00856E89">
              <w:noBreakHyphen/>
            </w:r>
            <w:r w:rsidR="00856E89">
              <w:rPr>
                <w:noProof/>
              </w:rPr>
              <w:t>27</w:t>
            </w:r>
            <w:r>
              <w:fldChar w:fldCharType="end"/>
            </w:r>
          </w:p>
        </w:tc>
        <w:tc>
          <w:tcPr>
            <w:tcW w:w="6946" w:type="dxa"/>
          </w:tcPr>
          <w:p w14:paraId="4730BCC0" w14:textId="1F6D9F6D" w:rsidR="00182FA3" w:rsidRPr="00112FD0" w:rsidRDefault="00182FA3" w:rsidP="00112FD0">
            <w:pPr>
              <w:spacing w:line="360" w:lineRule="auto"/>
              <w:ind w:left="-116"/>
              <w:rPr>
                <w:spacing w:val="-8"/>
              </w:rPr>
            </w:pPr>
            <w:r>
              <w:rPr>
                <w:spacing w:val="-8"/>
              </w:rPr>
              <w:fldChar w:fldCharType="begin"/>
            </w:r>
            <w:r>
              <w:rPr>
                <w:spacing w:val="-8"/>
              </w:rPr>
              <w:instrText xml:space="preserve"> REF _Ref74284575 \h </w:instrText>
            </w:r>
            <w:r>
              <w:rPr>
                <w:spacing w:val="-8"/>
              </w:rPr>
            </w:r>
            <w:r>
              <w:rPr>
                <w:spacing w:val="-8"/>
              </w:rPr>
              <w:fldChar w:fldCharType="separate"/>
            </w:r>
            <w:r w:rsidR="00856E89">
              <w:t>The program prompt user to input query type</w:t>
            </w:r>
            <w:r>
              <w:rPr>
                <w:spacing w:val="-8"/>
              </w:rPr>
              <w:fldChar w:fldCharType="end"/>
            </w:r>
          </w:p>
        </w:tc>
        <w:tc>
          <w:tcPr>
            <w:tcW w:w="753" w:type="dxa"/>
          </w:tcPr>
          <w:p w14:paraId="33C5E42C" w14:textId="0094C482" w:rsidR="00182FA3" w:rsidRPr="00112FD0" w:rsidRDefault="00182FA3" w:rsidP="00112FD0">
            <w:pPr>
              <w:spacing w:line="360" w:lineRule="auto"/>
              <w:jc w:val="thaiDistribute"/>
            </w:pPr>
            <w:r>
              <w:fldChar w:fldCharType="begin"/>
            </w:r>
            <w:r>
              <w:instrText xml:space="preserve"> PAGEREF _Ref74284884 \h </w:instrText>
            </w:r>
            <w:r>
              <w:fldChar w:fldCharType="separate"/>
            </w:r>
            <w:r w:rsidR="00856E89">
              <w:rPr>
                <w:noProof/>
              </w:rPr>
              <w:t>70</w:t>
            </w:r>
            <w:r>
              <w:fldChar w:fldCharType="end"/>
            </w:r>
          </w:p>
        </w:tc>
      </w:tr>
      <w:tr w:rsidR="000B7CBF" w:rsidRPr="00112FD0" w14:paraId="0D067C1F" w14:textId="77777777" w:rsidTr="00182FA3">
        <w:tc>
          <w:tcPr>
            <w:tcW w:w="817" w:type="dxa"/>
          </w:tcPr>
          <w:p w14:paraId="2F87E427" w14:textId="016DB048" w:rsidR="00520C42" w:rsidRPr="00112FD0" w:rsidRDefault="00182FA3" w:rsidP="00112FD0">
            <w:pPr>
              <w:spacing w:line="360" w:lineRule="auto"/>
              <w:jc w:val="thaiDistribute"/>
            </w:pPr>
            <w:r>
              <w:fldChar w:fldCharType="begin"/>
            </w:r>
            <w:r>
              <w:instrText xml:space="preserve"> REF _Ref74246289 \h </w:instrText>
            </w:r>
            <w:r>
              <w:fldChar w:fldCharType="separate"/>
            </w:r>
            <w:r w:rsidR="00856E89">
              <w:t xml:space="preserve"> </w:t>
            </w:r>
            <w:r w:rsidR="00856E89">
              <w:rPr>
                <w:noProof/>
              </w:rPr>
              <w:t>4</w:t>
            </w:r>
            <w:r w:rsidR="00856E89">
              <w:noBreakHyphen/>
            </w:r>
            <w:r w:rsidR="00856E89">
              <w:rPr>
                <w:noProof/>
              </w:rPr>
              <w:t>28</w:t>
            </w:r>
            <w:r>
              <w:fldChar w:fldCharType="end"/>
            </w:r>
          </w:p>
        </w:tc>
        <w:tc>
          <w:tcPr>
            <w:tcW w:w="6946" w:type="dxa"/>
          </w:tcPr>
          <w:p w14:paraId="0B48863C" w14:textId="15E4006F" w:rsidR="00520C42" w:rsidRPr="00112FD0" w:rsidRDefault="00182FA3" w:rsidP="00112FD0">
            <w:pPr>
              <w:spacing w:line="360" w:lineRule="auto"/>
              <w:ind w:left="-116"/>
              <w:rPr>
                <w:spacing w:val="-8"/>
              </w:rPr>
            </w:pPr>
            <w:r>
              <w:rPr>
                <w:spacing w:val="-8"/>
              </w:rPr>
              <w:fldChar w:fldCharType="begin"/>
            </w:r>
            <w:r>
              <w:rPr>
                <w:spacing w:val="-8"/>
              </w:rPr>
              <w:instrText xml:space="preserve"> REF _Ref74284584 \h </w:instrText>
            </w:r>
            <w:r>
              <w:rPr>
                <w:spacing w:val="-8"/>
              </w:rPr>
            </w:r>
            <w:r>
              <w:rPr>
                <w:spacing w:val="-8"/>
              </w:rPr>
              <w:fldChar w:fldCharType="separate"/>
            </w:r>
            <w:r w:rsidR="00856E89">
              <w:t>The program prompt user to input essential metadata attribute values</w:t>
            </w:r>
            <w:r>
              <w:rPr>
                <w:spacing w:val="-8"/>
              </w:rPr>
              <w:fldChar w:fldCharType="end"/>
            </w:r>
          </w:p>
        </w:tc>
        <w:tc>
          <w:tcPr>
            <w:tcW w:w="753" w:type="dxa"/>
          </w:tcPr>
          <w:p w14:paraId="78526C02" w14:textId="53168F69" w:rsidR="00520C42" w:rsidRPr="00112FD0" w:rsidRDefault="00182FA3" w:rsidP="00112FD0">
            <w:pPr>
              <w:spacing w:line="360" w:lineRule="auto"/>
              <w:jc w:val="thaiDistribute"/>
            </w:pPr>
            <w:r>
              <w:fldChar w:fldCharType="begin"/>
            </w:r>
            <w:r>
              <w:instrText xml:space="preserve"> PAGEREF _Ref74284889 \h </w:instrText>
            </w:r>
            <w:r>
              <w:fldChar w:fldCharType="separate"/>
            </w:r>
            <w:r w:rsidR="00856E89">
              <w:rPr>
                <w:noProof/>
              </w:rPr>
              <w:t>70</w:t>
            </w:r>
            <w:r>
              <w:fldChar w:fldCharType="end"/>
            </w:r>
          </w:p>
        </w:tc>
      </w:tr>
      <w:tr w:rsidR="000B7CBF" w:rsidRPr="00112FD0" w14:paraId="64B4D160" w14:textId="77777777" w:rsidTr="00182FA3">
        <w:tc>
          <w:tcPr>
            <w:tcW w:w="817" w:type="dxa"/>
          </w:tcPr>
          <w:p w14:paraId="5B11FEE7" w14:textId="68107CEA" w:rsidR="00520C42" w:rsidRPr="00112FD0" w:rsidRDefault="00182FA3" w:rsidP="00112FD0">
            <w:pPr>
              <w:spacing w:line="360" w:lineRule="auto"/>
              <w:jc w:val="thaiDistribute"/>
            </w:pPr>
            <w:r>
              <w:fldChar w:fldCharType="begin"/>
            </w:r>
            <w:r>
              <w:instrText xml:space="preserve"> REF _Ref74246303 \h </w:instrText>
            </w:r>
            <w:r>
              <w:fldChar w:fldCharType="separate"/>
            </w:r>
            <w:r w:rsidR="00856E89">
              <w:t xml:space="preserve"> </w:t>
            </w:r>
            <w:r w:rsidR="00856E89">
              <w:rPr>
                <w:noProof/>
              </w:rPr>
              <w:t>4</w:t>
            </w:r>
            <w:r w:rsidR="00856E89">
              <w:noBreakHyphen/>
            </w:r>
            <w:r w:rsidR="00856E89">
              <w:rPr>
                <w:noProof/>
              </w:rPr>
              <w:t>29</w:t>
            </w:r>
            <w:r>
              <w:fldChar w:fldCharType="end"/>
            </w:r>
          </w:p>
        </w:tc>
        <w:tc>
          <w:tcPr>
            <w:tcW w:w="6946" w:type="dxa"/>
          </w:tcPr>
          <w:p w14:paraId="5C6CD057" w14:textId="34FB6240" w:rsidR="00520C42" w:rsidRPr="00112FD0" w:rsidRDefault="00182FA3" w:rsidP="00112FD0">
            <w:pPr>
              <w:spacing w:line="360" w:lineRule="auto"/>
              <w:ind w:left="-116"/>
              <w:rPr>
                <w:spacing w:val="-8"/>
              </w:rPr>
            </w:pPr>
            <w:r>
              <w:rPr>
                <w:spacing w:val="-8"/>
              </w:rPr>
              <w:fldChar w:fldCharType="begin"/>
            </w:r>
            <w:r>
              <w:rPr>
                <w:spacing w:val="-8"/>
              </w:rPr>
              <w:instrText xml:space="preserve"> REF _Ref74284594 \h </w:instrText>
            </w:r>
            <w:r>
              <w:rPr>
                <w:spacing w:val="-8"/>
              </w:rPr>
            </w:r>
            <w:r>
              <w:rPr>
                <w:spacing w:val="-8"/>
              </w:rPr>
              <w:fldChar w:fldCharType="separate"/>
            </w:r>
            <w:r w:rsidR="00856E89">
              <w:t>The program prompt user to input optional metadata attributes</w:t>
            </w:r>
            <w:r>
              <w:rPr>
                <w:spacing w:val="-8"/>
              </w:rPr>
              <w:fldChar w:fldCharType="end"/>
            </w:r>
          </w:p>
        </w:tc>
        <w:tc>
          <w:tcPr>
            <w:tcW w:w="753" w:type="dxa"/>
          </w:tcPr>
          <w:p w14:paraId="55818414" w14:textId="13A951B3" w:rsidR="00520C42" w:rsidRPr="00112FD0" w:rsidRDefault="00182FA3" w:rsidP="00112FD0">
            <w:pPr>
              <w:spacing w:line="360" w:lineRule="auto"/>
              <w:jc w:val="thaiDistribute"/>
            </w:pPr>
            <w:r>
              <w:fldChar w:fldCharType="begin"/>
            </w:r>
            <w:r>
              <w:instrText xml:space="preserve"> PAGEREF _Ref74284892 \h </w:instrText>
            </w:r>
            <w:r>
              <w:fldChar w:fldCharType="separate"/>
            </w:r>
            <w:r w:rsidR="00856E89">
              <w:rPr>
                <w:noProof/>
              </w:rPr>
              <w:t>70</w:t>
            </w:r>
            <w:r>
              <w:fldChar w:fldCharType="end"/>
            </w:r>
          </w:p>
        </w:tc>
      </w:tr>
      <w:tr w:rsidR="00182FA3" w:rsidRPr="00112FD0" w14:paraId="32B2695A" w14:textId="77777777" w:rsidTr="00182FA3">
        <w:tc>
          <w:tcPr>
            <w:tcW w:w="817" w:type="dxa"/>
          </w:tcPr>
          <w:p w14:paraId="6DB44683" w14:textId="5B951724" w:rsidR="00182FA3" w:rsidRDefault="00182FA3" w:rsidP="00112FD0">
            <w:pPr>
              <w:spacing w:line="360" w:lineRule="auto"/>
              <w:jc w:val="thaiDistribute"/>
            </w:pPr>
            <w:r>
              <w:fldChar w:fldCharType="begin"/>
            </w:r>
            <w:r>
              <w:instrText xml:space="preserve"> REF _Ref74246318 \h </w:instrText>
            </w:r>
            <w:r>
              <w:fldChar w:fldCharType="separate"/>
            </w:r>
            <w:r w:rsidR="00856E89">
              <w:t xml:space="preserve"> </w:t>
            </w:r>
            <w:r w:rsidR="00856E89">
              <w:rPr>
                <w:noProof/>
              </w:rPr>
              <w:t>4</w:t>
            </w:r>
            <w:r w:rsidR="00856E89">
              <w:noBreakHyphen/>
            </w:r>
            <w:r w:rsidR="00856E89">
              <w:rPr>
                <w:noProof/>
              </w:rPr>
              <w:t>30</w:t>
            </w:r>
            <w:r>
              <w:fldChar w:fldCharType="end"/>
            </w:r>
          </w:p>
        </w:tc>
        <w:tc>
          <w:tcPr>
            <w:tcW w:w="6946" w:type="dxa"/>
          </w:tcPr>
          <w:p w14:paraId="3801F8F1" w14:textId="48042870" w:rsidR="00182FA3" w:rsidRPr="00112FD0" w:rsidRDefault="00182FA3" w:rsidP="00112FD0">
            <w:pPr>
              <w:spacing w:line="360" w:lineRule="auto"/>
              <w:ind w:left="-116"/>
              <w:rPr>
                <w:spacing w:val="-8"/>
              </w:rPr>
            </w:pPr>
            <w:r>
              <w:rPr>
                <w:spacing w:val="-8"/>
              </w:rPr>
              <w:fldChar w:fldCharType="begin"/>
            </w:r>
            <w:r>
              <w:rPr>
                <w:spacing w:val="-8"/>
              </w:rPr>
              <w:instrText xml:space="preserve"> REF _Ref74284599 \h </w:instrText>
            </w:r>
            <w:r>
              <w:rPr>
                <w:spacing w:val="-8"/>
              </w:rPr>
            </w:r>
            <w:r>
              <w:rPr>
                <w:spacing w:val="-8"/>
              </w:rPr>
              <w:fldChar w:fldCharType="separate"/>
            </w:r>
            <w:r w:rsidR="00856E89">
              <w:t>The user chooses to start the query after input all known attributes</w:t>
            </w:r>
            <w:r>
              <w:rPr>
                <w:spacing w:val="-8"/>
              </w:rPr>
              <w:fldChar w:fldCharType="end"/>
            </w:r>
          </w:p>
        </w:tc>
        <w:tc>
          <w:tcPr>
            <w:tcW w:w="753" w:type="dxa"/>
          </w:tcPr>
          <w:p w14:paraId="3EB7F803" w14:textId="4F1E35D4" w:rsidR="00182FA3" w:rsidRPr="00112FD0" w:rsidRDefault="00182FA3" w:rsidP="00112FD0">
            <w:pPr>
              <w:spacing w:line="360" w:lineRule="auto"/>
              <w:jc w:val="thaiDistribute"/>
            </w:pPr>
            <w:r>
              <w:fldChar w:fldCharType="begin"/>
            </w:r>
            <w:r>
              <w:instrText xml:space="preserve"> PAGEREF _Ref74284896 \h </w:instrText>
            </w:r>
            <w:r>
              <w:fldChar w:fldCharType="separate"/>
            </w:r>
            <w:r w:rsidR="00856E89">
              <w:rPr>
                <w:noProof/>
              </w:rPr>
              <w:t>71</w:t>
            </w:r>
            <w:r>
              <w:fldChar w:fldCharType="end"/>
            </w:r>
          </w:p>
        </w:tc>
      </w:tr>
      <w:tr w:rsidR="00182FA3" w:rsidRPr="00112FD0" w14:paraId="69F0B06A" w14:textId="77777777" w:rsidTr="00182FA3">
        <w:tc>
          <w:tcPr>
            <w:tcW w:w="817" w:type="dxa"/>
          </w:tcPr>
          <w:p w14:paraId="3666253D" w14:textId="01A5A83C" w:rsidR="00182FA3" w:rsidRDefault="00182FA3" w:rsidP="00112FD0">
            <w:pPr>
              <w:spacing w:line="360" w:lineRule="auto"/>
              <w:jc w:val="thaiDistribute"/>
            </w:pPr>
            <w:r>
              <w:fldChar w:fldCharType="begin"/>
            </w:r>
            <w:r>
              <w:instrText xml:space="preserve"> REF _Ref74246122 \h </w:instrText>
            </w:r>
            <w:r>
              <w:fldChar w:fldCharType="separate"/>
            </w:r>
            <w:r w:rsidR="00856E89" w:rsidRPr="00053715">
              <w:t xml:space="preserve"> </w:t>
            </w:r>
            <w:r w:rsidR="00856E89">
              <w:rPr>
                <w:noProof/>
              </w:rPr>
              <w:t>4</w:t>
            </w:r>
            <w:r w:rsidR="00856E89">
              <w:noBreakHyphen/>
            </w:r>
            <w:r w:rsidR="00856E89">
              <w:rPr>
                <w:noProof/>
              </w:rPr>
              <w:t>31</w:t>
            </w:r>
            <w:r>
              <w:fldChar w:fldCharType="end"/>
            </w:r>
          </w:p>
        </w:tc>
        <w:tc>
          <w:tcPr>
            <w:tcW w:w="6946" w:type="dxa"/>
          </w:tcPr>
          <w:p w14:paraId="07AF650A" w14:textId="5F9EF36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0 \h </w:instrText>
            </w:r>
            <w:r>
              <w:rPr>
                <w:spacing w:val="-8"/>
              </w:rPr>
            </w:r>
            <w:r>
              <w:rPr>
                <w:spacing w:val="-8"/>
              </w:rPr>
              <w:fldChar w:fldCharType="separate"/>
            </w:r>
            <w:proofErr w:type="spellStart"/>
            <w:r w:rsidR="00856E89" w:rsidRPr="00053715">
              <w:t>Javascript</w:t>
            </w:r>
            <w:proofErr w:type="spellEnd"/>
            <w:r w:rsidR="00856E89" w:rsidRPr="00053715">
              <w:t xml:space="preserve"> Code Snippet of XDS Document Consumer Actor</w:t>
            </w:r>
            <w:r>
              <w:rPr>
                <w:spacing w:val="-8"/>
              </w:rPr>
              <w:fldChar w:fldCharType="end"/>
            </w:r>
          </w:p>
        </w:tc>
        <w:tc>
          <w:tcPr>
            <w:tcW w:w="753" w:type="dxa"/>
          </w:tcPr>
          <w:p w14:paraId="6EC3D5DF" w14:textId="0122582D" w:rsidR="00182FA3" w:rsidRPr="00112FD0" w:rsidRDefault="00182FA3" w:rsidP="00112FD0">
            <w:pPr>
              <w:spacing w:line="360" w:lineRule="auto"/>
              <w:jc w:val="thaiDistribute"/>
            </w:pPr>
            <w:r>
              <w:fldChar w:fldCharType="begin"/>
            </w:r>
            <w:r>
              <w:instrText xml:space="preserve"> PAGEREF _Ref74284898 \h </w:instrText>
            </w:r>
            <w:r>
              <w:fldChar w:fldCharType="separate"/>
            </w:r>
            <w:r w:rsidR="00856E89">
              <w:rPr>
                <w:noProof/>
              </w:rPr>
              <w:t>85</w:t>
            </w:r>
            <w:r>
              <w:fldChar w:fldCharType="end"/>
            </w:r>
          </w:p>
        </w:tc>
      </w:tr>
      <w:tr w:rsidR="00182FA3" w:rsidRPr="00112FD0" w14:paraId="7C7E4C71" w14:textId="77777777" w:rsidTr="00182FA3">
        <w:tc>
          <w:tcPr>
            <w:tcW w:w="817" w:type="dxa"/>
          </w:tcPr>
          <w:p w14:paraId="2F5D0AB4" w14:textId="4B33A557" w:rsidR="00182FA3" w:rsidRDefault="00182FA3" w:rsidP="00112FD0">
            <w:pPr>
              <w:spacing w:line="360" w:lineRule="auto"/>
              <w:jc w:val="thaiDistribute"/>
            </w:pPr>
            <w:r>
              <w:fldChar w:fldCharType="begin"/>
            </w:r>
            <w:r>
              <w:instrText xml:space="preserve"> REF _Ref74252675 \h </w:instrText>
            </w:r>
            <w:r>
              <w:fldChar w:fldCharType="separate"/>
            </w:r>
            <w:r w:rsidR="00856E89">
              <w:t xml:space="preserve"> </w:t>
            </w:r>
            <w:r w:rsidR="00856E89">
              <w:rPr>
                <w:noProof/>
              </w:rPr>
              <w:t>4</w:t>
            </w:r>
            <w:r w:rsidR="00856E89">
              <w:noBreakHyphen/>
            </w:r>
            <w:r w:rsidR="00856E89">
              <w:rPr>
                <w:noProof/>
              </w:rPr>
              <w:t>32</w:t>
            </w:r>
            <w:r>
              <w:fldChar w:fldCharType="end"/>
            </w:r>
          </w:p>
        </w:tc>
        <w:tc>
          <w:tcPr>
            <w:tcW w:w="6946" w:type="dxa"/>
          </w:tcPr>
          <w:p w14:paraId="1F7071A3" w14:textId="1D686683"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4 \h </w:instrText>
            </w:r>
            <w:r>
              <w:rPr>
                <w:spacing w:val="-8"/>
              </w:rPr>
            </w:r>
            <w:r>
              <w:rPr>
                <w:spacing w:val="-8"/>
              </w:rPr>
              <w:fldChar w:fldCharType="separate"/>
            </w:r>
            <w:r w:rsidR="00856E89">
              <w:t>Pseudocode showing the process flow of the XDS Document Registry Actor</w:t>
            </w:r>
            <w:r>
              <w:rPr>
                <w:spacing w:val="-8"/>
              </w:rPr>
              <w:fldChar w:fldCharType="end"/>
            </w:r>
          </w:p>
        </w:tc>
        <w:tc>
          <w:tcPr>
            <w:tcW w:w="753" w:type="dxa"/>
          </w:tcPr>
          <w:p w14:paraId="37C43050" w14:textId="092AB866" w:rsidR="00182FA3" w:rsidRPr="00112FD0" w:rsidRDefault="00182FA3" w:rsidP="00112FD0">
            <w:pPr>
              <w:spacing w:line="360" w:lineRule="auto"/>
              <w:jc w:val="thaiDistribute"/>
            </w:pPr>
            <w:r>
              <w:fldChar w:fldCharType="begin"/>
            </w:r>
            <w:r>
              <w:instrText xml:space="preserve"> PAGEREF _Ref74284902 \h </w:instrText>
            </w:r>
            <w:r>
              <w:fldChar w:fldCharType="separate"/>
            </w:r>
            <w:r w:rsidR="00856E89">
              <w:rPr>
                <w:noProof/>
              </w:rPr>
              <w:t>86</w:t>
            </w:r>
            <w:r>
              <w:fldChar w:fldCharType="end"/>
            </w:r>
          </w:p>
        </w:tc>
      </w:tr>
      <w:tr w:rsidR="00182FA3" w:rsidRPr="00112FD0" w14:paraId="2D3543AB" w14:textId="77777777" w:rsidTr="00182FA3">
        <w:tc>
          <w:tcPr>
            <w:tcW w:w="817" w:type="dxa"/>
          </w:tcPr>
          <w:p w14:paraId="74D16397" w14:textId="175AE682" w:rsidR="00182FA3" w:rsidRDefault="00182FA3" w:rsidP="00112FD0">
            <w:pPr>
              <w:spacing w:line="360" w:lineRule="auto"/>
              <w:jc w:val="thaiDistribute"/>
            </w:pPr>
            <w:r>
              <w:fldChar w:fldCharType="begin"/>
            </w:r>
            <w:r>
              <w:instrText xml:space="preserve"> REF _Ref74253701 \h </w:instrText>
            </w:r>
            <w:r>
              <w:fldChar w:fldCharType="separate"/>
            </w:r>
            <w:r w:rsidR="00856E89">
              <w:t xml:space="preserve"> </w:t>
            </w:r>
            <w:r w:rsidR="00856E89">
              <w:rPr>
                <w:noProof/>
              </w:rPr>
              <w:t>4</w:t>
            </w:r>
            <w:r w:rsidR="00856E89">
              <w:noBreakHyphen/>
            </w:r>
            <w:r w:rsidR="00856E89">
              <w:rPr>
                <w:noProof/>
              </w:rPr>
              <w:t>33</w:t>
            </w:r>
            <w:r>
              <w:fldChar w:fldCharType="end"/>
            </w:r>
          </w:p>
        </w:tc>
        <w:tc>
          <w:tcPr>
            <w:tcW w:w="6946" w:type="dxa"/>
          </w:tcPr>
          <w:p w14:paraId="1FE693F0" w14:textId="3CEC8D2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9 \h </w:instrText>
            </w:r>
            <w:r>
              <w:rPr>
                <w:spacing w:val="-8"/>
              </w:rPr>
            </w:r>
            <w:r>
              <w:rPr>
                <w:spacing w:val="-8"/>
              </w:rPr>
              <w:fldChar w:fldCharType="separate"/>
            </w:r>
            <w:r w:rsidR="00856E89">
              <w:t>The pseudocode showing the process flow of XDS Document Registry Actor for Document Registering Function</w:t>
            </w:r>
            <w:r>
              <w:rPr>
                <w:spacing w:val="-8"/>
              </w:rPr>
              <w:fldChar w:fldCharType="end"/>
            </w:r>
          </w:p>
        </w:tc>
        <w:tc>
          <w:tcPr>
            <w:tcW w:w="753" w:type="dxa"/>
          </w:tcPr>
          <w:p w14:paraId="6BC6303B" w14:textId="7D8ED815" w:rsidR="00182FA3" w:rsidRPr="00112FD0" w:rsidRDefault="00182FA3" w:rsidP="00112FD0">
            <w:pPr>
              <w:spacing w:line="360" w:lineRule="auto"/>
              <w:jc w:val="thaiDistribute"/>
            </w:pPr>
            <w:r>
              <w:fldChar w:fldCharType="begin"/>
            </w:r>
            <w:r>
              <w:instrText xml:space="preserve"> PAGEREF _Ref74284905 \h </w:instrText>
            </w:r>
            <w:r>
              <w:fldChar w:fldCharType="separate"/>
            </w:r>
            <w:r w:rsidR="00856E89">
              <w:rPr>
                <w:noProof/>
              </w:rPr>
              <w:t>87</w:t>
            </w:r>
            <w:r>
              <w:fldChar w:fldCharType="end"/>
            </w:r>
          </w:p>
        </w:tc>
      </w:tr>
      <w:tr w:rsidR="00182FA3" w:rsidRPr="00112FD0" w14:paraId="69630D1A" w14:textId="77777777" w:rsidTr="00182FA3">
        <w:tc>
          <w:tcPr>
            <w:tcW w:w="817" w:type="dxa"/>
          </w:tcPr>
          <w:p w14:paraId="2DD82970" w14:textId="1549B763" w:rsidR="00182FA3" w:rsidRDefault="00182FA3" w:rsidP="00112FD0">
            <w:pPr>
              <w:spacing w:line="360" w:lineRule="auto"/>
              <w:jc w:val="thaiDistribute"/>
            </w:pPr>
            <w:r>
              <w:fldChar w:fldCharType="begin"/>
            </w:r>
            <w:r>
              <w:instrText xml:space="preserve"> REF _Ref74253853 \h </w:instrText>
            </w:r>
            <w:r>
              <w:fldChar w:fldCharType="separate"/>
            </w:r>
            <w:r w:rsidR="00856E89" w:rsidRPr="005B796B">
              <w:t xml:space="preserve"> </w:t>
            </w:r>
            <w:r w:rsidR="00856E89">
              <w:rPr>
                <w:noProof/>
              </w:rPr>
              <w:t>4</w:t>
            </w:r>
            <w:r w:rsidR="00856E89">
              <w:noBreakHyphen/>
            </w:r>
            <w:r w:rsidR="00856E89">
              <w:rPr>
                <w:noProof/>
              </w:rPr>
              <w:t>34</w:t>
            </w:r>
            <w:r>
              <w:fldChar w:fldCharType="end"/>
            </w:r>
          </w:p>
        </w:tc>
        <w:tc>
          <w:tcPr>
            <w:tcW w:w="6946" w:type="dxa"/>
          </w:tcPr>
          <w:p w14:paraId="58BA8341" w14:textId="2BCC823F" w:rsidR="00182FA3" w:rsidRPr="00112FD0" w:rsidRDefault="00182FA3" w:rsidP="00112FD0">
            <w:pPr>
              <w:spacing w:line="360" w:lineRule="auto"/>
              <w:ind w:left="-116"/>
              <w:rPr>
                <w:spacing w:val="-8"/>
              </w:rPr>
            </w:pPr>
            <w:r>
              <w:rPr>
                <w:spacing w:val="-8"/>
              </w:rPr>
              <w:fldChar w:fldCharType="begin"/>
            </w:r>
            <w:r>
              <w:rPr>
                <w:spacing w:val="-8"/>
              </w:rPr>
              <w:instrText xml:space="preserve"> REF _Ref74284633 \h </w:instrText>
            </w:r>
            <w:r>
              <w:rPr>
                <w:spacing w:val="-8"/>
              </w:rPr>
            </w:r>
            <w:r>
              <w:rPr>
                <w:spacing w:val="-8"/>
              </w:rPr>
              <w:fldChar w:fldCharType="separate"/>
            </w:r>
            <w:proofErr w:type="spellStart"/>
            <w:r w:rsidR="00856E89" w:rsidRPr="005B796B">
              <w:t>Javascript</w:t>
            </w:r>
            <w:proofErr w:type="spellEnd"/>
            <w:r w:rsidR="00856E89" w:rsidRPr="005B796B">
              <w:t xml:space="preserve"> Code Snippet of XDS Document Registry Actor</w:t>
            </w:r>
            <w:r w:rsidR="00856E89">
              <w:br/>
              <w:t>Node Module import declaration and TCP Socket message receiver section</w:t>
            </w:r>
            <w:r>
              <w:rPr>
                <w:spacing w:val="-8"/>
              </w:rPr>
              <w:fldChar w:fldCharType="end"/>
            </w:r>
          </w:p>
        </w:tc>
        <w:tc>
          <w:tcPr>
            <w:tcW w:w="753" w:type="dxa"/>
          </w:tcPr>
          <w:p w14:paraId="064A3F17" w14:textId="1C17C448" w:rsidR="00182FA3" w:rsidRPr="00112FD0" w:rsidRDefault="00182FA3" w:rsidP="00112FD0">
            <w:pPr>
              <w:spacing w:line="360" w:lineRule="auto"/>
              <w:jc w:val="thaiDistribute"/>
            </w:pPr>
            <w:r>
              <w:fldChar w:fldCharType="begin"/>
            </w:r>
            <w:r>
              <w:instrText xml:space="preserve"> PAGEREF _Ref74284909 \h </w:instrText>
            </w:r>
            <w:r>
              <w:fldChar w:fldCharType="separate"/>
            </w:r>
            <w:r w:rsidR="00856E89">
              <w:rPr>
                <w:noProof/>
              </w:rPr>
              <w:t>88</w:t>
            </w:r>
            <w:r>
              <w:fldChar w:fldCharType="end"/>
            </w:r>
          </w:p>
        </w:tc>
      </w:tr>
      <w:tr w:rsidR="00182FA3" w:rsidRPr="00112FD0" w14:paraId="501372B3" w14:textId="77777777" w:rsidTr="00182FA3">
        <w:tc>
          <w:tcPr>
            <w:tcW w:w="817" w:type="dxa"/>
          </w:tcPr>
          <w:p w14:paraId="79AC2BB2" w14:textId="480D003F" w:rsidR="00182FA3" w:rsidRDefault="00182FA3" w:rsidP="00112FD0">
            <w:pPr>
              <w:spacing w:line="360" w:lineRule="auto"/>
              <w:jc w:val="thaiDistribute"/>
            </w:pPr>
            <w:r>
              <w:fldChar w:fldCharType="begin"/>
            </w:r>
            <w:r>
              <w:instrText xml:space="preserve"> REF _Ref74284173 \h </w:instrText>
            </w:r>
            <w:r>
              <w:fldChar w:fldCharType="separate"/>
            </w:r>
            <w:r w:rsidR="00856E89" w:rsidRPr="00233A31">
              <w:t xml:space="preserve"> </w:t>
            </w:r>
            <w:r w:rsidR="00856E89">
              <w:rPr>
                <w:noProof/>
              </w:rPr>
              <w:t>4</w:t>
            </w:r>
            <w:r w:rsidR="00856E89">
              <w:noBreakHyphen/>
            </w:r>
            <w:r w:rsidR="00856E89">
              <w:rPr>
                <w:noProof/>
              </w:rPr>
              <w:t>35</w:t>
            </w:r>
            <w:r>
              <w:fldChar w:fldCharType="end"/>
            </w:r>
          </w:p>
        </w:tc>
        <w:tc>
          <w:tcPr>
            <w:tcW w:w="6946" w:type="dxa"/>
          </w:tcPr>
          <w:p w14:paraId="5D1553BB" w14:textId="5878BC35"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0 \h </w:instrText>
            </w:r>
            <w:r>
              <w:rPr>
                <w:spacing w:val="-8"/>
              </w:rPr>
            </w:r>
            <w:r>
              <w:rPr>
                <w:spacing w:val="-8"/>
              </w:rPr>
              <w:fldChar w:fldCharType="separate"/>
            </w:r>
            <w:r w:rsidR="00856E89" w:rsidRPr="00233A31">
              <w:t>XDS Document Registry Actor</w:t>
            </w:r>
            <w:r w:rsidR="00856E89">
              <w:br/>
              <w:t>This section checks if receiving message is ITI-42 or ITI-18 identified by its header</w:t>
            </w:r>
            <w:r>
              <w:rPr>
                <w:spacing w:val="-8"/>
              </w:rPr>
              <w:fldChar w:fldCharType="end"/>
            </w:r>
          </w:p>
        </w:tc>
        <w:tc>
          <w:tcPr>
            <w:tcW w:w="753" w:type="dxa"/>
          </w:tcPr>
          <w:p w14:paraId="163A27BE" w14:textId="66493A86" w:rsidR="00182FA3" w:rsidRPr="00112FD0" w:rsidRDefault="00182FA3" w:rsidP="00112FD0">
            <w:pPr>
              <w:spacing w:line="360" w:lineRule="auto"/>
              <w:jc w:val="thaiDistribute"/>
            </w:pPr>
            <w:r>
              <w:fldChar w:fldCharType="begin"/>
            </w:r>
            <w:r>
              <w:instrText xml:space="preserve"> PAGEREF _Ref74284915 \h </w:instrText>
            </w:r>
            <w:r>
              <w:fldChar w:fldCharType="separate"/>
            </w:r>
            <w:r w:rsidR="00856E89">
              <w:rPr>
                <w:noProof/>
              </w:rPr>
              <w:t>89</w:t>
            </w:r>
            <w:r>
              <w:fldChar w:fldCharType="end"/>
            </w:r>
          </w:p>
        </w:tc>
      </w:tr>
      <w:tr w:rsidR="00182FA3" w:rsidRPr="00112FD0" w14:paraId="12C10DFF" w14:textId="77777777" w:rsidTr="00182FA3">
        <w:tc>
          <w:tcPr>
            <w:tcW w:w="817" w:type="dxa"/>
          </w:tcPr>
          <w:p w14:paraId="5E64A124" w14:textId="35CF3BF7" w:rsidR="00182FA3" w:rsidRDefault="00182FA3" w:rsidP="00112FD0">
            <w:pPr>
              <w:spacing w:line="360" w:lineRule="auto"/>
              <w:jc w:val="thaiDistribute"/>
            </w:pPr>
            <w:r>
              <w:fldChar w:fldCharType="begin"/>
            </w:r>
            <w:r>
              <w:instrText xml:space="preserve"> REF _Ref74284176 \h </w:instrText>
            </w:r>
            <w:r>
              <w:fldChar w:fldCharType="separate"/>
            </w:r>
            <w:r w:rsidR="00856E89" w:rsidRPr="00CD25FB">
              <w:t xml:space="preserve"> </w:t>
            </w:r>
            <w:r w:rsidR="00856E89">
              <w:rPr>
                <w:noProof/>
              </w:rPr>
              <w:t>4</w:t>
            </w:r>
            <w:r w:rsidR="00856E89">
              <w:noBreakHyphen/>
            </w:r>
            <w:r w:rsidR="00856E89">
              <w:rPr>
                <w:noProof/>
              </w:rPr>
              <w:t>36</w:t>
            </w:r>
            <w:r>
              <w:fldChar w:fldCharType="end"/>
            </w:r>
          </w:p>
        </w:tc>
        <w:tc>
          <w:tcPr>
            <w:tcW w:w="6946" w:type="dxa"/>
          </w:tcPr>
          <w:p w14:paraId="5586D58B" w14:textId="50CA0215"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5 \h </w:instrText>
            </w:r>
            <w:r>
              <w:rPr>
                <w:spacing w:val="-8"/>
              </w:rPr>
            </w:r>
            <w:r>
              <w:rPr>
                <w:spacing w:val="-8"/>
              </w:rPr>
              <w:fldChar w:fldCharType="separate"/>
            </w:r>
            <w:r w:rsidR="00856E89" w:rsidRPr="00CD25FB">
              <w:t>XDS Document Registry Actor</w:t>
            </w:r>
            <w:r w:rsidR="00856E89">
              <w:br/>
              <w:t>Declaration of JSON variable to store all Metadata attributes by its position in the format</w:t>
            </w:r>
            <w:r>
              <w:rPr>
                <w:spacing w:val="-8"/>
              </w:rPr>
              <w:fldChar w:fldCharType="end"/>
            </w:r>
          </w:p>
        </w:tc>
        <w:tc>
          <w:tcPr>
            <w:tcW w:w="753" w:type="dxa"/>
          </w:tcPr>
          <w:p w14:paraId="30BB0BD1" w14:textId="6347DAF3" w:rsidR="00182FA3" w:rsidRPr="00112FD0" w:rsidRDefault="00182FA3" w:rsidP="00112FD0">
            <w:pPr>
              <w:spacing w:line="360" w:lineRule="auto"/>
              <w:jc w:val="thaiDistribute"/>
            </w:pPr>
            <w:r>
              <w:fldChar w:fldCharType="begin"/>
            </w:r>
            <w:r>
              <w:instrText xml:space="preserve"> PAGEREF _Ref74284918 \h </w:instrText>
            </w:r>
            <w:r>
              <w:fldChar w:fldCharType="separate"/>
            </w:r>
            <w:r w:rsidR="00856E89">
              <w:rPr>
                <w:noProof/>
              </w:rPr>
              <w:t>91</w:t>
            </w:r>
            <w:r>
              <w:fldChar w:fldCharType="end"/>
            </w:r>
          </w:p>
        </w:tc>
      </w:tr>
      <w:tr w:rsidR="00182FA3" w:rsidRPr="00112FD0" w14:paraId="2E77C904" w14:textId="77777777" w:rsidTr="00182FA3">
        <w:tc>
          <w:tcPr>
            <w:tcW w:w="817" w:type="dxa"/>
          </w:tcPr>
          <w:p w14:paraId="517A0705" w14:textId="6A3C4CB8" w:rsidR="00182FA3" w:rsidRDefault="00182FA3" w:rsidP="00112FD0">
            <w:pPr>
              <w:spacing w:line="360" w:lineRule="auto"/>
              <w:jc w:val="thaiDistribute"/>
            </w:pPr>
            <w:r>
              <w:lastRenderedPageBreak/>
              <w:fldChar w:fldCharType="begin"/>
            </w:r>
            <w:r>
              <w:instrText xml:space="preserve"> REF _Ref74284180 \h </w:instrText>
            </w:r>
            <w:r>
              <w:fldChar w:fldCharType="separate"/>
            </w:r>
            <w:r w:rsidR="00856E89" w:rsidRPr="003E5BF9">
              <w:t xml:space="preserve"> </w:t>
            </w:r>
            <w:r w:rsidR="00856E89">
              <w:rPr>
                <w:noProof/>
              </w:rPr>
              <w:t>4</w:t>
            </w:r>
            <w:r w:rsidR="00856E89">
              <w:noBreakHyphen/>
            </w:r>
            <w:r w:rsidR="00856E89">
              <w:rPr>
                <w:noProof/>
              </w:rPr>
              <w:t>37</w:t>
            </w:r>
            <w:r>
              <w:fldChar w:fldCharType="end"/>
            </w:r>
          </w:p>
        </w:tc>
        <w:tc>
          <w:tcPr>
            <w:tcW w:w="6946" w:type="dxa"/>
          </w:tcPr>
          <w:p w14:paraId="516C2062" w14:textId="3AB42C13" w:rsidR="00182FA3" w:rsidRPr="00112FD0" w:rsidRDefault="00182FA3" w:rsidP="00112FD0">
            <w:pPr>
              <w:spacing w:line="360" w:lineRule="auto"/>
              <w:ind w:left="-116"/>
              <w:rPr>
                <w:spacing w:val="-8"/>
              </w:rPr>
            </w:pPr>
            <w:r>
              <w:rPr>
                <w:spacing w:val="-8"/>
              </w:rPr>
              <w:fldChar w:fldCharType="begin"/>
            </w:r>
            <w:r>
              <w:rPr>
                <w:spacing w:val="-8"/>
              </w:rPr>
              <w:instrText xml:space="preserve"> REF _Ref74284655 \h </w:instrText>
            </w:r>
            <w:r>
              <w:rPr>
                <w:spacing w:val="-8"/>
              </w:rPr>
            </w:r>
            <w:r>
              <w:rPr>
                <w:spacing w:val="-8"/>
              </w:rPr>
              <w:fldChar w:fldCharType="separate"/>
            </w:r>
            <w:r w:rsidR="00856E89" w:rsidRPr="003E5BF9">
              <w:t>XDS Document Registry Actor</w:t>
            </w:r>
            <w:r w:rsidR="00856E89">
              <w:br/>
              <w:t>Define variable of each Metadata attribute UUID label following IHE ITI Framework</w:t>
            </w:r>
            <w:r>
              <w:rPr>
                <w:spacing w:val="-8"/>
              </w:rPr>
              <w:fldChar w:fldCharType="end"/>
            </w:r>
          </w:p>
        </w:tc>
        <w:tc>
          <w:tcPr>
            <w:tcW w:w="753" w:type="dxa"/>
          </w:tcPr>
          <w:p w14:paraId="3C233A13" w14:textId="35F06D0A" w:rsidR="00182FA3" w:rsidRPr="00112FD0" w:rsidRDefault="00182FA3" w:rsidP="00112FD0">
            <w:pPr>
              <w:spacing w:line="360" w:lineRule="auto"/>
              <w:jc w:val="thaiDistribute"/>
            </w:pPr>
            <w:r>
              <w:fldChar w:fldCharType="begin"/>
            </w:r>
            <w:r>
              <w:instrText xml:space="preserve"> PAGEREF _Ref74284922 \h </w:instrText>
            </w:r>
            <w:r>
              <w:fldChar w:fldCharType="separate"/>
            </w:r>
            <w:r w:rsidR="00856E89">
              <w:rPr>
                <w:noProof/>
              </w:rPr>
              <w:t>92</w:t>
            </w:r>
            <w:r>
              <w:fldChar w:fldCharType="end"/>
            </w:r>
          </w:p>
        </w:tc>
      </w:tr>
      <w:tr w:rsidR="00182FA3" w:rsidRPr="00112FD0" w14:paraId="22F77F26" w14:textId="77777777" w:rsidTr="00182FA3">
        <w:tc>
          <w:tcPr>
            <w:tcW w:w="817" w:type="dxa"/>
          </w:tcPr>
          <w:p w14:paraId="00D453DA" w14:textId="26580E74" w:rsidR="00182FA3" w:rsidRDefault="00182FA3" w:rsidP="00112FD0">
            <w:pPr>
              <w:spacing w:line="360" w:lineRule="auto"/>
              <w:jc w:val="thaiDistribute"/>
            </w:pPr>
            <w:r>
              <w:fldChar w:fldCharType="begin"/>
            </w:r>
            <w:r>
              <w:instrText xml:space="preserve"> REF _Ref74284184 \h </w:instrText>
            </w:r>
            <w:r>
              <w:fldChar w:fldCharType="separate"/>
            </w:r>
            <w:r w:rsidR="00856E89" w:rsidRPr="002B7B6D">
              <w:t xml:space="preserve"> </w:t>
            </w:r>
            <w:r w:rsidR="00856E89">
              <w:rPr>
                <w:noProof/>
              </w:rPr>
              <w:t>4</w:t>
            </w:r>
            <w:r w:rsidR="00856E89">
              <w:noBreakHyphen/>
            </w:r>
            <w:r w:rsidR="00856E89">
              <w:rPr>
                <w:noProof/>
              </w:rPr>
              <w:t>38</w:t>
            </w:r>
            <w:r>
              <w:fldChar w:fldCharType="end"/>
            </w:r>
          </w:p>
        </w:tc>
        <w:tc>
          <w:tcPr>
            <w:tcW w:w="6946" w:type="dxa"/>
          </w:tcPr>
          <w:p w14:paraId="6CA18691" w14:textId="63A19276"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0 \h </w:instrText>
            </w:r>
            <w:r>
              <w:rPr>
                <w:spacing w:val="-8"/>
              </w:rPr>
            </w:r>
            <w:r>
              <w:rPr>
                <w:spacing w:val="-8"/>
              </w:rPr>
              <w:fldChar w:fldCharType="separate"/>
            </w:r>
            <w:r w:rsidR="00856E89" w:rsidRPr="002B7B6D">
              <w:t>XDS Document Registry Actor</w:t>
            </w:r>
            <w:r w:rsidR="00856E89">
              <w:br/>
              <w:t>This section interprets and assort Metadata attribute value from ITI-42 to JSON</w:t>
            </w:r>
            <w:r>
              <w:rPr>
                <w:spacing w:val="-8"/>
              </w:rPr>
              <w:fldChar w:fldCharType="end"/>
            </w:r>
          </w:p>
        </w:tc>
        <w:tc>
          <w:tcPr>
            <w:tcW w:w="753" w:type="dxa"/>
          </w:tcPr>
          <w:p w14:paraId="0BB4679C" w14:textId="72D4E4B8" w:rsidR="00182FA3" w:rsidRPr="00112FD0" w:rsidRDefault="00182FA3" w:rsidP="00112FD0">
            <w:pPr>
              <w:spacing w:line="360" w:lineRule="auto"/>
              <w:jc w:val="thaiDistribute"/>
            </w:pPr>
            <w:r>
              <w:fldChar w:fldCharType="begin"/>
            </w:r>
            <w:r>
              <w:instrText xml:space="preserve"> PAGEREF _Ref74284926 \h </w:instrText>
            </w:r>
            <w:r>
              <w:fldChar w:fldCharType="separate"/>
            </w:r>
            <w:r w:rsidR="00856E89">
              <w:rPr>
                <w:noProof/>
              </w:rPr>
              <w:t>100</w:t>
            </w:r>
            <w:r>
              <w:fldChar w:fldCharType="end"/>
            </w:r>
          </w:p>
        </w:tc>
      </w:tr>
      <w:tr w:rsidR="00182FA3" w:rsidRPr="00112FD0" w14:paraId="2FC0BF6A" w14:textId="77777777" w:rsidTr="00182FA3">
        <w:tc>
          <w:tcPr>
            <w:tcW w:w="817" w:type="dxa"/>
          </w:tcPr>
          <w:p w14:paraId="484B66B9" w14:textId="1B2F494A" w:rsidR="00182FA3" w:rsidRDefault="00182FA3" w:rsidP="00112FD0">
            <w:pPr>
              <w:spacing w:line="360" w:lineRule="auto"/>
              <w:jc w:val="thaiDistribute"/>
            </w:pPr>
            <w:r>
              <w:fldChar w:fldCharType="begin"/>
            </w:r>
            <w:r>
              <w:instrText xml:space="preserve"> REF _Ref74253860 \h </w:instrText>
            </w:r>
            <w:r>
              <w:fldChar w:fldCharType="separate"/>
            </w:r>
            <w:r w:rsidR="00856E89" w:rsidRPr="0078304A">
              <w:t xml:space="preserve"> </w:t>
            </w:r>
            <w:r w:rsidR="00856E89">
              <w:rPr>
                <w:noProof/>
              </w:rPr>
              <w:t>4</w:t>
            </w:r>
            <w:r w:rsidR="00856E89">
              <w:noBreakHyphen/>
            </w:r>
            <w:r w:rsidR="00856E89">
              <w:rPr>
                <w:noProof/>
              </w:rPr>
              <w:t>39</w:t>
            </w:r>
            <w:r>
              <w:fldChar w:fldCharType="end"/>
            </w:r>
          </w:p>
        </w:tc>
        <w:tc>
          <w:tcPr>
            <w:tcW w:w="6946" w:type="dxa"/>
          </w:tcPr>
          <w:p w14:paraId="0FB09343" w14:textId="1B354F2D"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5 \h </w:instrText>
            </w:r>
            <w:r>
              <w:rPr>
                <w:spacing w:val="-8"/>
              </w:rPr>
            </w:r>
            <w:r>
              <w:rPr>
                <w:spacing w:val="-8"/>
              </w:rPr>
              <w:fldChar w:fldCharType="separate"/>
            </w:r>
            <w:r w:rsidR="00856E89" w:rsidRPr="0078304A">
              <w:t>XDS Document Registry Actor</w:t>
            </w:r>
            <w:r w:rsidR="00856E89">
              <w:br/>
              <w:t>This section passes JSON into Smart Contract as single string variable</w:t>
            </w:r>
            <w:r>
              <w:rPr>
                <w:spacing w:val="-8"/>
              </w:rPr>
              <w:fldChar w:fldCharType="end"/>
            </w:r>
          </w:p>
        </w:tc>
        <w:tc>
          <w:tcPr>
            <w:tcW w:w="753" w:type="dxa"/>
          </w:tcPr>
          <w:p w14:paraId="040E32D5" w14:textId="7F9A8884" w:rsidR="00182FA3" w:rsidRPr="00112FD0" w:rsidRDefault="00182FA3" w:rsidP="00112FD0">
            <w:pPr>
              <w:spacing w:line="360" w:lineRule="auto"/>
              <w:jc w:val="thaiDistribute"/>
            </w:pPr>
            <w:r>
              <w:fldChar w:fldCharType="begin"/>
            </w:r>
            <w:r>
              <w:instrText xml:space="preserve"> PAGEREF _Ref74284930 \h </w:instrText>
            </w:r>
            <w:r>
              <w:fldChar w:fldCharType="separate"/>
            </w:r>
            <w:r w:rsidR="00856E89">
              <w:rPr>
                <w:noProof/>
              </w:rPr>
              <w:t>103</w:t>
            </w:r>
            <w:r>
              <w:fldChar w:fldCharType="end"/>
            </w:r>
          </w:p>
        </w:tc>
      </w:tr>
      <w:tr w:rsidR="00182FA3" w:rsidRPr="00112FD0" w14:paraId="5185200F" w14:textId="77777777" w:rsidTr="00182FA3">
        <w:tc>
          <w:tcPr>
            <w:tcW w:w="817" w:type="dxa"/>
          </w:tcPr>
          <w:p w14:paraId="7B3E65FE" w14:textId="001B6ADD" w:rsidR="00182FA3" w:rsidRDefault="00182FA3" w:rsidP="00112FD0">
            <w:pPr>
              <w:spacing w:line="360" w:lineRule="auto"/>
              <w:jc w:val="thaiDistribute"/>
            </w:pPr>
            <w:r>
              <w:fldChar w:fldCharType="begin"/>
            </w:r>
            <w:r>
              <w:instrText xml:space="preserve"> REF _Ref74256754 \h </w:instrText>
            </w:r>
            <w:r>
              <w:fldChar w:fldCharType="separate"/>
            </w:r>
            <w:r w:rsidR="00856E89">
              <w:t xml:space="preserve"> </w:t>
            </w:r>
            <w:r w:rsidR="00856E89">
              <w:rPr>
                <w:noProof/>
              </w:rPr>
              <w:t>4</w:t>
            </w:r>
            <w:r w:rsidR="00856E89">
              <w:noBreakHyphen/>
            </w:r>
            <w:r w:rsidR="00856E89">
              <w:rPr>
                <w:noProof/>
              </w:rPr>
              <w:t>40</w:t>
            </w:r>
            <w:r>
              <w:fldChar w:fldCharType="end"/>
            </w:r>
          </w:p>
        </w:tc>
        <w:tc>
          <w:tcPr>
            <w:tcW w:w="6946" w:type="dxa"/>
          </w:tcPr>
          <w:p w14:paraId="23DBCD8B" w14:textId="65B35C68"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1 \h </w:instrText>
            </w:r>
            <w:r>
              <w:rPr>
                <w:spacing w:val="-8"/>
              </w:rPr>
            </w:r>
            <w:r>
              <w:rPr>
                <w:spacing w:val="-8"/>
              </w:rPr>
              <w:fldChar w:fldCharType="separate"/>
            </w:r>
            <w:r w:rsidR="00856E89">
              <w:t xml:space="preserve">Specified gas value </w:t>
            </w:r>
            <w:proofErr w:type="spellStart"/>
            <w:r w:rsidR="00856E89">
              <w:t>spplying</w:t>
            </w:r>
            <w:proofErr w:type="spellEnd"/>
            <w:r w:rsidR="00856E89">
              <w:t xml:space="preserve"> Ethereum </w:t>
            </w:r>
            <w:proofErr w:type="spellStart"/>
            <w:r w:rsidR="00856E89">
              <w:t>Smartcontract</w:t>
            </w:r>
            <w:proofErr w:type="spellEnd"/>
            <w:r w:rsidR="00856E89">
              <w:t xml:space="preserve"> execution</w:t>
            </w:r>
            <w:r>
              <w:rPr>
                <w:spacing w:val="-8"/>
              </w:rPr>
              <w:fldChar w:fldCharType="end"/>
            </w:r>
          </w:p>
        </w:tc>
        <w:tc>
          <w:tcPr>
            <w:tcW w:w="753" w:type="dxa"/>
          </w:tcPr>
          <w:p w14:paraId="4269022C" w14:textId="175301AF" w:rsidR="00182FA3" w:rsidRPr="00112FD0" w:rsidRDefault="00182FA3" w:rsidP="00112FD0">
            <w:pPr>
              <w:spacing w:line="360" w:lineRule="auto"/>
              <w:jc w:val="thaiDistribute"/>
            </w:pPr>
            <w:r>
              <w:fldChar w:fldCharType="begin"/>
            </w:r>
            <w:r>
              <w:instrText xml:space="preserve"> PAGEREF _Ref74284933 \h </w:instrText>
            </w:r>
            <w:r>
              <w:fldChar w:fldCharType="separate"/>
            </w:r>
            <w:r w:rsidR="00856E89">
              <w:rPr>
                <w:noProof/>
              </w:rPr>
              <w:t>104</w:t>
            </w:r>
            <w:r>
              <w:fldChar w:fldCharType="end"/>
            </w:r>
          </w:p>
        </w:tc>
      </w:tr>
      <w:tr w:rsidR="00182FA3" w:rsidRPr="00112FD0" w14:paraId="2AD2A992" w14:textId="77777777" w:rsidTr="00182FA3">
        <w:tc>
          <w:tcPr>
            <w:tcW w:w="817" w:type="dxa"/>
          </w:tcPr>
          <w:p w14:paraId="5DEAE607" w14:textId="36DF3EA2" w:rsidR="00182FA3" w:rsidRDefault="00182FA3" w:rsidP="00112FD0">
            <w:pPr>
              <w:spacing w:line="360" w:lineRule="auto"/>
              <w:jc w:val="thaiDistribute"/>
            </w:pPr>
            <w:r>
              <w:fldChar w:fldCharType="begin"/>
            </w:r>
            <w:r>
              <w:instrText xml:space="preserve"> REF _Ref74256626 \h </w:instrText>
            </w:r>
            <w:r>
              <w:fldChar w:fldCharType="separate"/>
            </w:r>
            <w:r w:rsidR="00856E89">
              <w:t xml:space="preserve"> </w:t>
            </w:r>
            <w:r w:rsidR="00856E89">
              <w:rPr>
                <w:noProof/>
              </w:rPr>
              <w:t>4</w:t>
            </w:r>
            <w:r w:rsidR="00856E89">
              <w:noBreakHyphen/>
            </w:r>
            <w:r w:rsidR="00856E89">
              <w:rPr>
                <w:noProof/>
              </w:rPr>
              <w:t>41</w:t>
            </w:r>
            <w:r>
              <w:fldChar w:fldCharType="end"/>
            </w:r>
          </w:p>
        </w:tc>
        <w:tc>
          <w:tcPr>
            <w:tcW w:w="6946" w:type="dxa"/>
          </w:tcPr>
          <w:p w14:paraId="17877330" w14:textId="742349E9"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6 \h </w:instrText>
            </w:r>
            <w:r>
              <w:rPr>
                <w:spacing w:val="-8"/>
              </w:rPr>
            </w:r>
            <w:r>
              <w:rPr>
                <w:spacing w:val="-8"/>
              </w:rPr>
              <w:fldChar w:fldCharType="separate"/>
            </w:r>
            <w:r w:rsidR="00856E89">
              <w:t xml:space="preserve">The pseudocode showing the process flow of Document Register </w:t>
            </w:r>
            <w:proofErr w:type="spellStart"/>
            <w:r w:rsidR="00856E89">
              <w:t>Smartcontract</w:t>
            </w:r>
            <w:proofErr w:type="spellEnd"/>
            <w:r>
              <w:rPr>
                <w:spacing w:val="-8"/>
              </w:rPr>
              <w:fldChar w:fldCharType="end"/>
            </w:r>
          </w:p>
        </w:tc>
        <w:tc>
          <w:tcPr>
            <w:tcW w:w="753" w:type="dxa"/>
          </w:tcPr>
          <w:p w14:paraId="425AA758" w14:textId="4BEAA994" w:rsidR="00182FA3" w:rsidRPr="00112FD0" w:rsidRDefault="00182FA3" w:rsidP="00112FD0">
            <w:pPr>
              <w:spacing w:line="360" w:lineRule="auto"/>
              <w:jc w:val="thaiDistribute"/>
            </w:pPr>
            <w:r>
              <w:fldChar w:fldCharType="begin"/>
            </w:r>
            <w:r>
              <w:instrText xml:space="preserve"> PAGEREF _Ref74284940 \h </w:instrText>
            </w:r>
            <w:r>
              <w:fldChar w:fldCharType="separate"/>
            </w:r>
            <w:r w:rsidR="00856E89">
              <w:rPr>
                <w:noProof/>
              </w:rPr>
              <w:t>104</w:t>
            </w:r>
            <w:r>
              <w:fldChar w:fldCharType="end"/>
            </w:r>
          </w:p>
        </w:tc>
      </w:tr>
      <w:tr w:rsidR="00182FA3" w:rsidRPr="00112FD0" w14:paraId="7CF66849" w14:textId="77777777" w:rsidTr="00182FA3">
        <w:tc>
          <w:tcPr>
            <w:tcW w:w="817" w:type="dxa"/>
          </w:tcPr>
          <w:p w14:paraId="643DE337" w14:textId="2D7295FC" w:rsidR="00182FA3" w:rsidRDefault="00182FA3" w:rsidP="00112FD0">
            <w:pPr>
              <w:spacing w:line="360" w:lineRule="auto"/>
              <w:jc w:val="thaiDistribute"/>
            </w:pPr>
            <w:r>
              <w:fldChar w:fldCharType="begin"/>
            </w:r>
            <w:r>
              <w:instrText xml:space="preserve"> REF _Ref70917482 \h </w:instrText>
            </w:r>
            <w:r>
              <w:fldChar w:fldCharType="separate"/>
            </w:r>
            <w:r w:rsidR="00856E89" w:rsidRPr="001710E0">
              <w:t xml:space="preserve"> </w:t>
            </w:r>
            <w:r w:rsidR="00856E89">
              <w:rPr>
                <w:noProof/>
              </w:rPr>
              <w:t>4</w:t>
            </w:r>
            <w:r w:rsidR="00856E89">
              <w:noBreakHyphen/>
            </w:r>
            <w:r w:rsidR="00856E89">
              <w:rPr>
                <w:noProof/>
              </w:rPr>
              <w:t>42</w:t>
            </w:r>
            <w:r>
              <w:fldChar w:fldCharType="end"/>
            </w:r>
          </w:p>
        </w:tc>
        <w:tc>
          <w:tcPr>
            <w:tcW w:w="6946" w:type="dxa"/>
          </w:tcPr>
          <w:p w14:paraId="35429291" w14:textId="3D1B8744" w:rsidR="00182FA3" w:rsidRPr="00112FD0" w:rsidRDefault="00182FA3" w:rsidP="00112FD0">
            <w:pPr>
              <w:spacing w:line="360" w:lineRule="auto"/>
              <w:ind w:left="-116"/>
              <w:rPr>
                <w:spacing w:val="-8"/>
              </w:rPr>
            </w:pPr>
            <w:r>
              <w:rPr>
                <w:spacing w:val="-8"/>
              </w:rPr>
              <w:fldChar w:fldCharType="begin"/>
            </w:r>
            <w:r>
              <w:rPr>
                <w:spacing w:val="-8"/>
              </w:rPr>
              <w:instrText xml:space="preserve"> REF _Ref74284683 \h </w:instrText>
            </w:r>
            <w:r>
              <w:rPr>
                <w:spacing w:val="-8"/>
              </w:rPr>
            </w:r>
            <w:r>
              <w:rPr>
                <w:spacing w:val="-8"/>
              </w:rPr>
              <w:fldChar w:fldCharType="separate"/>
            </w:r>
            <w:r w:rsidR="00856E89" w:rsidRPr="001710E0">
              <w:t xml:space="preserve">Solidity Code Snippet of Smart Contract </w:t>
            </w:r>
            <w:r w:rsidR="00856E89">
              <w:br/>
            </w:r>
            <w:r w:rsidR="00856E89">
              <w:rPr>
                <w:rFonts w:cs="Angsana New"/>
                <w:szCs w:val="30"/>
              </w:rPr>
              <w:t>(Highlight - green color) related to Document Registering Function</w:t>
            </w:r>
            <w:r>
              <w:rPr>
                <w:spacing w:val="-8"/>
              </w:rPr>
              <w:fldChar w:fldCharType="end"/>
            </w:r>
          </w:p>
        </w:tc>
        <w:tc>
          <w:tcPr>
            <w:tcW w:w="753" w:type="dxa"/>
          </w:tcPr>
          <w:p w14:paraId="55FD997E" w14:textId="640DA9A0" w:rsidR="00182FA3" w:rsidRPr="00112FD0" w:rsidRDefault="00182FA3" w:rsidP="00112FD0">
            <w:pPr>
              <w:spacing w:line="360" w:lineRule="auto"/>
              <w:jc w:val="thaiDistribute"/>
            </w:pPr>
            <w:r>
              <w:fldChar w:fldCharType="begin"/>
            </w:r>
            <w:r>
              <w:instrText xml:space="preserve"> PAGEREF _Ref74284943 \h </w:instrText>
            </w:r>
            <w:r>
              <w:fldChar w:fldCharType="separate"/>
            </w:r>
            <w:r w:rsidR="00856E89">
              <w:rPr>
                <w:noProof/>
              </w:rPr>
              <w:t>105</w:t>
            </w:r>
            <w:r>
              <w:fldChar w:fldCharType="end"/>
            </w:r>
          </w:p>
        </w:tc>
      </w:tr>
      <w:tr w:rsidR="00182FA3" w:rsidRPr="00112FD0" w14:paraId="48AB36DF" w14:textId="77777777" w:rsidTr="00182FA3">
        <w:tc>
          <w:tcPr>
            <w:tcW w:w="817" w:type="dxa"/>
          </w:tcPr>
          <w:p w14:paraId="6511F641" w14:textId="1FF0B133" w:rsidR="00182FA3" w:rsidRDefault="00182FA3" w:rsidP="00112FD0">
            <w:pPr>
              <w:spacing w:line="360" w:lineRule="auto"/>
              <w:jc w:val="thaiDistribute"/>
            </w:pPr>
            <w:r>
              <w:fldChar w:fldCharType="begin"/>
            </w:r>
            <w:r>
              <w:instrText xml:space="preserve"> REF _Ref74257922 \h </w:instrText>
            </w:r>
            <w:r>
              <w:fldChar w:fldCharType="separate"/>
            </w:r>
            <w:r w:rsidR="00856E89" w:rsidRPr="00331C9F">
              <w:t xml:space="preserve"> </w:t>
            </w:r>
            <w:r w:rsidR="00856E89">
              <w:rPr>
                <w:noProof/>
              </w:rPr>
              <w:t>4</w:t>
            </w:r>
            <w:r w:rsidR="00856E89">
              <w:noBreakHyphen/>
            </w:r>
            <w:r w:rsidR="00856E89">
              <w:rPr>
                <w:noProof/>
              </w:rPr>
              <w:t>43</w:t>
            </w:r>
            <w:r>
              <w:fldChar w:fldCharType="end"/>
            </w:r>
          </w:p>
        </w:tc>
        <w:tc>
          <w:tcPr>
            <w:tcW w:w="6946" w:type="dxa"/>
          </w:tcPr>
          <w:p w14:paraId="7D211931" w14:textId="1950CF2A"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0 \h </w:instrText>
            </w:r>
            <w:r>
              <w:rPr>
                <w:spacing w:val="-8"/>
              </w:rPr>
            </w:r>
            <w:r>
              <w:rPr>
                <w:spacing w:val="-8"/>
              </w:rPr>
              <w:fldChar w:fldCharType="separate"/>
            </w:r>
            <w:r w:rsidR="00856E89" w:rsidRPr="00331C9F">
              <w:t>XDS Document Registry Actor</w:t>
            </w:r>
            <w:r w:rsidR="00856E89">
              <w:br/>
              <w:t>Define variable of query request type UUID label following IHE ITI Framework</w:t>
            </w:r>
            <w:r>
              <w:rPr>
                <w:spacing w:val="-8"/>
              </w:rPr>
              <w:fldChar w:fldCharType="end"/>
            </w:r>
          </w:p>
        </w:tc>
        <w:tc>
          <w:tcPr>
            <w:tcW w:w="753" w:type="dxa"/>
          </w:tcPr>
          <w:p w14:paraId="79D0571F" w14:textId="3C34148A" w:rsidR="00182FA3" w:rsidRPr="00112FD0" w:rsidRDefault="00182FA3" w:rsidP="00112FD0">
            <w:pPr>
              <w:spacing w:line="360" w:lineRule="auto"/>
              <w:jc w:val="thaiDistribute"/>
            </w:pPr>
            <w:r>
              <w:fldChar w:fldCharType="begin"/>
            </w:r>
            <w:r>
              <w:instrText xml:space="preserve"> PAGEREF _Ref74284945 \h </w:instrText>
            </w:r>
            <w:r>
              <w:fldChar w:fldCharType="separate"/>
            </w:r>
            <w:r w:rsidR="00856E89">
              <w:rPr>
                <w:noProof/>
              </w:rPr>
              <w:t>106</w:t>
            </w:r>
            <w:r>
              <w:fldChar w:fldCharType="end"/>
            </w:r>
          </w:p>
        </w:tc>
      </w:tr>
      <w:tr w:rsidR="00182FA3" w:rsidRPr="00112FD0" w14:paraId="73E13749" w14:textId="77777777" w:rsidTr="00182FA3">
        <w:tc>
          <w:tcPr>
            <w:tcW w:w="817" w:type="dxa"/>
          </w:tcPr>
          <w:p w14:paraId="005A3191" w14:textId="6FCAC465" w:rsidR="00182FA3" w:rsidRDefault="00182FA3" w:rsidP="00112FD0">
            <w:pPr>
              <w:spacing w:line="360" w:lineRule="auto"/>
              <w:jc w:val="thaiDistribute"/>
            </w:pPr>
            <w:r>
              <w:fldChar w:fldCharType="begin"/>
            </w:r>
            <w:r>
              <w:instrText xml:space="preserve"> REF _Ref74271688 \h </w:instrText>
            </w:r>
            <w:r>
              <w:fldChar w:fldCharType="separate"/>
            </w:r>
            <w:r w:rsidR="00856E89">
              <w:t xml:space="preserve"> </w:t>
            </w:r>
            <w:r w:rsidR="00856E89">
              <w:rPr>
                <w:noProof/>
              </w:rPr>
              <w:t>4</w:t>
            </w:r>
            <w:r w:rsidR="00856E89">
              <w:noBreakHyphen/>
            </w:r>
            <w:r w:rsidR="00856E89">
              <w:rPr>
                <w:noProof/>
              </w:rPr>
              <w:t>44</w:t>
            </w:r>
            <w:r>
              <w:fldChar w:fldCharType="end"/>
            </w:r>
          </w:p>
        </w:tc>
        <w:tc>
          <w:tcPr>
            <w:tcW w:w="6946" w:type="dxa"/>
          </w:tcPr>
          <w:p w14:paraId="1F2C3E4D" w14:textId="1440FF9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6 \h </w:instrText>
            </w:r>
            <w:r>
              <w:rPr>
                <w:spacing w:val="-8"/>
              </w:rPr>
            </w:r>
            <w:r>
              <w:rPr>
                <w:spacing w:val="-8"/>
              </w:rPr>
              <w:fldChar w:fldCharType="separate"/>
            </w:r>
            <w:r w:rsidR="00856E89">
              <w:t xml:space="preserve">The process flow for the native-side </w:t>
            </w:r>
            <w:proofErr w:type="spellStart"/>
            <w:r w:rsidR="00856E89">
              <w:t>Javasceipt</w:t>
            </w:r>
            <w:proofErr w:type="spellEnd"/>
            <w:r w:rsidR="00856E89">
              <w:t xml:space="preserve"> program</w:t>
            </w:r>
            <w:r>
              <w:rPr>
                <w:spacing w:val="-8"/>
              </w:rPr>
              <w:fldChar w:fldCharType="end"/>
            </w:r>
          </w:p>
        </w:tc>
        <w:tc>
          <w:tcPr>
            <w:tcW w:w="753" w:type="dxa"/>
          </w:tcPr>
          <w:p w14:paraId="7F5ED368" w14:textId="76E3F94D" w:rsidR="00182FA3" w:rsidRPr="00112FD0" w:rsidRDefault="00182FA3" w:rsidP="00112FD0">
            <w:pPr>
              <w:spacing w:line="360" w:lineRule="auto"/>
              <w:jc w:val="thaiDistribute"/>
            </w:pPr>
            <w:r>
              <w:fldChar w:fldCharType="begin"/>
            </w:r>
            <w:r>
              <w:instrText xml:space="preserve"> PAGEREF _Ref74284948 \h </w:instrText>
            </w:r>
            <w:r>
              <w:fldChar w:fldCharType="separate"/>
            </w:r>
            <w:r w:rsidR="00856E89">
              <w:rPr>
                <w:noProof/>
              </w:rPr>
              <w:t>106</w:t>
            </w:r>
            <w:r>
              <w:fldChar w:fldCharType="end"/>
            </w:r>
          </w:p>
        </w:tc>
      </w:tr>
      <w:tr w:rsidR="00182FA3" w:rsidRPr="00112FD0" w14:paraId="320F9EFC" w14:textId="77777777" w:rsidTr="00182FA3">
        <w:tc>
          <w:tcPr>
            <w:tcW w:w="817" w:type="dxa"/>
          </w:tcPr>
          <w:p w14:paraId="1213467C" w14:textId="50DD52D9" w:rsidR="00182FA3" w:rsidRDefault="00182FA3" w:rsidP="00112FD0">
            <w:pPr>
              <w:spacing w:line="360" w:lineRule="auto"/>
              <w:jc w:val="thaiDistribute"/>
            </w:pPr>
            <w:r>
              <w:fldChar w:fldCharType="begin"/>
            </w:r>
            <w:r>
              <w:instrText xml:space="preserve"> REF _Ref74257932 \h </w:instrText>
            </w:r>
            <w:r>
              <w:fldChar w:fldCharType="separate"/>
            </w:r>
            <w:r w:rsidR="00856E89" w:rsidRPr="004D75CD">
              <w:t xml:space="preserve"> </w:t>
            </w:r>
            <w:r w:rsidR="00856E89">
              <w:rPr>
                <w:noProof/>
              </w:rPr>
              <w:t>4</w:t>
            </w:r>
            <w:r w:rsidR="00856E89">
              <w:noBreakHyphen/>
            </w:r>
            <w:r w:rsidR="00856E89">
              <w:rPr>
                <w:noProof/>
              </w:rPr>
              <w:t>45</w:t>
            </w:r>
            <w:r>
              <w:fldChar w:fldCharType="end"/>
            </w:r>
          </w:p>
        </w:tc>
        <w:tc>
          <w:tcPr>
            <w:tcW w:w="6946" w:type="dxa"/>
          </w:tcPr>
          <w:p w14:paraId="0883C4FD" w14:textId="18711111" w:rsidR="00182FA3" w:rsidRPr="00112FD0" w:rsidRDefault="00182FA3" w:rsidP="00112FD0">
            <w:pPr>
              <w:spacing w:line="360" w:lineRule="auto"/>
              <w:ind w:left="-116"/>
              <w:rPr>
                <w:spacing w:val="-8"/>
              </w:rPr>
            </w:pPr>
            <w:r>
              <w:rPr>
                <w:spacing w:val="-8"/>
              </w:rPr>
              <w:fldChar w:fldCharType="begin"/>
            </w:r>
            <w:r>
              <w:rPr>
                <w:spacing w:val="-8"/>
              </w:rPr>
              <w:instrText xml:space="preserve"> REF _Ref74284708 \h </w:instrText>
            </w:r>
            <w:r>
              <w:rPr>
                <w:spacing w:val="-8"/>
              </w:rPr>
            </w:r>
            <w:r>
              <w:rPr>
                <w:spacing w:val="-8"/>
              </w:rPr>
              <w:fldChar w:fldCharType="separate"/>
            </w:r>
            <w:r w:rsidR="00856E89" w:rsidRPr="004D75CD">
              <w:t>XDS Document Registry Actor</w:t>
            </w:r>
            <w:r w:rsidR="00856E89">
              <w:br/>
              <w:t>Identify query request type following received ITI-18 header and assort search keyword</w:t>
            </w:r>
            <w:r>
              <w:rPr>
                <w:spacing w:val="-8"/>
              </w:rPr>
              <w:fldChar w:fldCharType="end"/>
            </w:r>
          </w:p>
        </w:tc>
        <w:tc>
          <w:tcPr>
            <w:tcW w:w="753" w:type="dxa"/>
          </w:tcPr>
          <w:p w14:paraId="4228CB64" w14:textId="0EB2F972" w:rsidR="00182FA3" w:rsidRPr="00112FD0" w:rsidRDefault="00182FA3" w:rsidP="00112FD0">
            <w:pPr>
              <w:spacing w:line="360" w:lineRule="auto"/>
              <w:jc w:val="thaiDistribute"/>
            </w:pPr>
            <w:r>
              <w:fldChar w:fldCharType="begin"/>
            </w:r>
            <w:r>
              <w:instrText xml:space="preserve"> PAGEREF _Ref74284951 \h </w:instrText>
            </w:r>
            <w:r>
              <w:fldChar w:fldCharType="separate"/>
            </w:r>
            <w:r w:rsidR="00856E89">
              <w:rPr>
                <w:noProof/>
              </w:rPr>
              <w:t>110</w:t>
            </w:r>
            <w:r>
              <w:fldChar w:fldCharType="end"/>
            </w:r>
          </w:p>
        </w:tc>
      </w:tr>
      <w:tr w:rsidR="00182FA3" w:rsidRPr="00112FD0" w14:paraId="011326A3" w14:textId="77777777" w:rsidTr="00182FA3">
        <w:tc>
          <w:tcPr>
            <w:tcW w:w="817" w:type="dxa"/>
          </w:tcPr>
          <w:p w14:paraId="7402AE1B" w14:textId="55C027EC" w:rsidR="00182FA3" w:rsidRDefault="00182FA3" w:rsidP="00112FD0">
            <w:pPr>
              <w:spacing w:line="360" w:lineRule="auto"/>
              <w:jc w:val="thaiDistribute"/>
            </w:pPr>
            <w:r>
              <w:fldChar w:fldCharType="begin"/>
            </w:r>
            <w:r>
              <w:instrText xml:space="preserve"> REF _Ref74284269 \h </w:instrText>
            </w:r>
            <w:r>
              <w:fldChar w:fldCharType="separate"/>
            </w:r>
            <w:r w:rsidR="00856E89" w:rsidRPr="00F1584B">
              <w:t xml:space="preserve"> </w:t>
            </w:r>
            <w:r w:rsidR="00856E89">
              <w:rPr>
                <w:noProof/>
              </w:rPr>
              <w:t>4</w:t>
            </w:r>
            <w:r w:rsidR="00856E89">
              <w:noBreakHyphen/>
            </w:r>
            <w:r w:rsidR="00856E89">
              <w:rPr>
                <w:noProof/>
              </w:rPr>
              <w:t>46</w:t>
            </w:r>
            <w:r>
              <w:fldChar w:fldCharType="end"/>
            </w:r>
          </w:p>
        </w:tc>
        <w:tc>
          <w:tcPr>
            <w:tcW w:w="6946" w:type="dxa"/>
          </w:tcPr>
          <w:p w14:paraId="25DE45C2" w14:textId="7EB06E23"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2 \h </w:instrText>
            </w:r>
            <w:r>
              <w:rPr>
                <w:spacing w:val="-8"/>
              </w:rPr>
            </w:r>
            <w:r>
              <w:rPr>
                <w:spacing w:val="-8"/>
              </w:rPr>
              <w:fldChar w:fldCharType="separate"/>
            </w:r>
            <w:r w:rsidR="00856E89" w:rsidRPr="00F1584B">
              <w:t>XDS Document Registry Actor</w:t>
            </w:r>
            <w:r w:rsidR="00856E89">
              <w:br/>
              <w:t>Check for the latest document ID published in Blockchain before beginning search operation</w:t>
            </w:r>
            <w:r>
              <w:rPr>
                <w:spacing w:val="-8"/>
              </w:rPr>
              <w:fldChar w:fldCharType="end"/>
            </w:r>
          </w:p>
        </w:tc>
        <w:tc>
          <w:tcPr>
            <w:tcW w:w="753" w:type="dxa"/>
          </w:tcPr>
          <w:p w14:paraId="5B26F85E" w14:textId="712B73D7" w:rsidR="00182FA3" w:rsidRPr="00112FD0" w:rsidRDefault="00182FA3" w:rsidP="00112FD0">
            <w:pPr>
              <w:spacing w:line="360" w:lineRule="auto"/>
              <w:jc w:val="thaiDistribute"/>
            </w:pPr>
            <w:r>
              <w:fldChar w:fldCharType="begin"/>
            </w:r>
            <w:r>
              <w:instrText xml:space="preserve"> PAGEREF _Ref74284954 \h </w:instrText>
            </w:r>
            <w:r>
              <w:fldChar w:fldCharType="separate"/>
            </w:r>
            <w:r w:rsidR="00856E89">
              <w:rPr>
                <w:noProof/>
              </w:rPr>
              <w:t>113</w:t>
            </w:r>
            <w:r>
              <w:fldChar w:fldCharType="end"/>
            </w:r>
          </w:p>
        </w:tc>
      </w:tr>
      <w:tr w:rsidR="00182FA3" w:rsidRPr="00112FD0" w14:paraId="23EC2EEE" w14:textId="77777777" w:rsidTr="00182FA3">
        <w:tc>
          <w:tcPr>
            <w:tcW w:w="817" w:type="dxa"/>
          </w:tcPr>
          <w:p w14:paraId="77E48161" w14:textId="47C86173" w:rsidR="00182FA3" w:rsidRDefault="00182FA3" w:rsidP="00112FD0">
            <w:pPr>
              <w:spacing w:line="360" w:lineRule="auto"/>
              <w:jc w:val="thaiDistribute"/>
            </w:pPr>
            <w:r>
              <w:fldChar w:fldCharType="begin"/>
            </w:r>
            <w:r>
              <w:instrText xml:space="preserve"> REF _Ref74284274 \h </w:instrText>
            </w:r>
            <w:r>
              <w:fldChar w:fldCharType="separate"/>
            </w:r>
            <w:r w:rsidR="00856E89" w:rsidRPr="00EE6390">
              <w:t xml:space="preserve"> </w:t>
            </w:r>
            <w:r w:rsidR="00856E89">
              <w:rPr>
                <w:noProof/>
              </w:rPr>
              <w:t>4</w:t>
            </w:r>
            <w:r w:rsidR="00856E89">
              <w:noBreakHyphen/>
            </w:r>
            <w:r w:rsidR="00856E89">
              <w:rPr>
                <w:noProof/>
              </w:rPr>
              <w:t>47</w:t>
            </w:r>
            <w:r>
              <w:fldChar w:fldCharType="end"/>
            </w:r>
          </w:p>
        </w:tc>
        <w:tc>
          <w:tcPr>
            <w:tcW w:w="6946" w:type="dxa"/>
          </w:tcPr>
          <w:p w14:paraId="14445450" w14:textId="39424FC8"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7 \h </w:instrText>
            </w:r>
            <w:r>
              <w:rPr>
                <w:spacing w:val="-8"/>
              </w:rPr>
            </w:r>
            <w:r>
              <w:rPr>
                <w:spacing w:val="-8"/>
              </w:rPr>
              <w:fldChar w:fldCharType="separate"/>
            </w:r>
            <w:r w:rsidR="00856E89" w:rsidRPr="00EE6390">
              <w:t>XDS Document Registry Actor</w:t>
            </w:r>
            <w:r w:rsidR="00856E89">
              <w:br/>
              <w:t>Begin search operation by sequentially check each published contract one-by-one</w:t>
            </w:r>
            <w:r>
              <w:rPr>
                <w:spacing w:val="-8"/>
              </w:rPr>
              <w:fldChar w:fldCharType="end"/>
            </w:r>
          </w:p>
        </w:tc>
        <w:tc>
          <w:tcPr>
            <w:tcW w:w="753" w:type="dxa"/>
          </w:tcPr>
          <w:p w14:paraId="1C632E19" w14:textId="2EDE4F14" w:rsidR="00182FA3" w:rsidRPr="00112FD0" w:rsidRDefault="00182FA3" w:rsidP="00112FD0">
            <w:pPr>
              <w:spacing w:line="360" w:lineRule="auto"/>
              <w:jc w:val="thaiDistribute"/>
            </w:pPr>
            <w:r>
              <w:fldChar w:fldCharType="begin"/>
            </w:r>
            <w:r>
              <w:instrText xml:space="preserve"> PAGEREF _Ref74284956 \h </w:instrText>
            </w:r>
            <w:r>
              <w:fldChar w:fldCharType="separate"/>
            </w:r>
            <w:r w:rsidR="00856E89">
              <w:rPr>
                <w:noProof/>
              </w:rPr>
              <w:t>116</w:t>
            </w:r>
            <w:r>
              <w:fldChar w:fldCharType="end"/>
            </w:r>
          </w:p>
        </w:tc>
      </w:tr>
      <w:tr w:rsidR="00182FA3" w:rsidRPr="00112FD0" w14:paraId="478AEC8C" w14:textId="77777777" w:rsidTr="00182FA3">
        <w:tc>
          <w:tcPr>
            <w:tcW w:w="817" w:type="dxa"/>
          </w:tcPr>
          <w:p w14:paraId="6D3A76CE" w14:textId="6D4F5503" w:rsidR="00182FA3" w:rsidRDefault="00182FA3" w:rsidP="00112FD0">
            <w:pPr>
              <w:spacing w:line="360" w:lineRule="auto"/>
              <w:jc w:val="thaiDistribute"/>
            </w:pPr>
            <w:r>
              <w:fldChar w:fldCharType="begin"/>
            </w:r>
            <w:r>
              <w:instrText xml:space="preserve"> REF _Ref74284278 \h </w:instrText>
            </w:r>
            <w:r>
              <w:fldChar w:fldCharType="separate"/>
            </w:r>
            <w:r w:rsidR="00856E89" w:rsidRPr="00461A0E">
              <w:t xml:space="preserve"> </w:t>
            </w:r>
            <w:r w:rsidR="00856E89">
              <w:rPr>
                <w:noProof/>
              </w:rPr>
              <w:t>4</w:t>
            </w:r>
            <w:r w:rsidR="00856E89">
              <w:noBreakHyphen/>
            </w:r>
            <w:r w:rsidR="00856E89">
              <w:rPr>
                <w:noProof/>
              </w:rPr>
              <w:t>48</w:t>
            </w:r>
            <w:r>
              <w:fldChar w:fldCharType="end"/>
            </w:r>
          </w:p>
        </w:tc>
        <w:tc>
          <w:tcPr>
            <w:tcW w:w="6946" w:type="dxa"/>
          </w:tcPr>
          <w:p w14:paraId="76ECBC70" w14:textId="12F43A73" w:rsidR="00182FA3" w:rsidRPr="00112FD0" w:rsidRDefault="00182FA3" w:rsidP="00112FD0">
            <w:pPr>
              <w:spacing w:line="360" w:lineRule="auto"/>
              <w:ind w:left="-116"/>
              <w:rPr>
                <w:spacing w:val="-8"/>
              </w:rPr>
            </w:pPr>
            <w:r>
              <w:rPr>
                <w:spacing w:val="-8"/>
              </w:rPr>
              <w:fldChar w:fldCharType="begin"/>
            </w:r>
            <w:r>
              <w:rPr>
                <w:spacing w:val="-8"/>
              </w:rPr>
              <w:instrText xml:space="preserve"> REF _Ref74284722 \h </w:instrText>
            </w:r>
            <w:r>
              <w:rPr>
                <w:spacing w:val="-8"/>
              </w:rPr>
            </w:r>
            <w:r>
              <w:rPr>
                <w:spacing w:val="-8"/>
              </w:rPr>
              <w:fldChar w:fldCharType="separate"/>
            </w:r>
            <w:r w:rsidR="00856E89" w:rsidRPr="00461A0E">
              <w:t>XDS Document Registry Actor</w:t>
            </w:r>
            <w:r w:rsidR="00856E89">
              <w:br/>
              <w:t>Check if value of Metadata attributes in each publish contract matched with search keyword before summarize search result.</w:t>
            </w:r>
            <w:r>
              <w:rPr>
                <w:spacing w:val="-8"/>
              </w:rPr>
              <w:fldChar w:fldCharType="end"/>
            </w:r>
          </w:p>
        </w:tc>
        <w:tc>
          <w:tcPr>
            <w:tcW w:w="753" w:type="dxa"/>
          </w:tcPr>
          <w:p w14:paraId="7305FB69" w14:textId="6108FDFC" w:rsidR="00182FA3" w:rsidRPr="00112FD0" w:rsidRDefault="00182FA3" w:rsidP="00112FD0">
            <w:pPr>
              <w:spacing w:line="360" w:lineRule="auto"/>
              <w:jc w:val="thaiDistribute"/>
            </w:pPr>
            <w:r>
              <w:fldChar w:fldCharType="begin"/>
            </w:r>
            <w:r>
              <w:instrText xml:space="preserve"> PAGEREF _Ref74284959 \h </w:instrText>
            </w:r>
            <w:r>
              <w:fldChar w:fldCharType="separate"/>
            </w:r>
            <w:r w:rsidR="00856E89">
              <w:rPr>
                <w:noProof/>
              </w:rPr>
              <w:t>121</w:t>
            </w:r>
            <w:r>
              <w:fldChar w:fldCharType="end"/>
            </w:r>
          </w:p>
        </w:tc>
      </w:tr>
      <w:tr w:rsidR="00182FA3" w:rsidRPr="00112FD0" w14:paraId="308581A2" w14:textId="77777777" w:rsidTr="00182FA3">
        <w:tc>
          <w:tcPr>
            <w:tcW w:w="817" w:type="dxa"/>
          </w:tcPr>
          <w:p w14:paraId="4A690777" w14:textId="177D44EF" w:rsidR="00182FA3" w:rsidRDefault="00182FA3" w:rsidP="00112FD0">
            <w:pPr>
              <w:spacing w:line="360" w:lineRule="auto"/>
              <w:jc w:val="thaiDistribute"/>
            </w:pPr>
            <w:r>
              <w:fldChar w:fldCharType="begin"/>
            </w:r>
            <w:r>
              <w:instrText xml:space="preserve"> REF _Ref74257951 \h </w:instrText>
            </w:r>
            <w:r>
              <w:fldChar w:fldCharType="separate"/>
            </w:r>
            <w:r w:rsidR="00856E89" w:rsidRPr="008F3066">
              <w:t xml:space="preserve"> </w:t>
            </w:r>
            <w:r w:rsidR="00856E89">
              <w:rPr>
                <w:noProof/>
              </w:rPr>
              <w:t>4</w:t>
            </w:r>
            <w:r w:rsidR="00856E89">
              <w:noBreakHyphen/>
            </w:r>
            <w:r w:rsidR="00856E89">
              <w:rPr>
                <w:noProof/>
              </w:rPr>
              <w:t>49</w:t>
            </w:r>
            <w:r>
              <w:fldChar w:fldCharType="end"/>
            </w:r>
          </w:p>
        </w:tc>
        <w:tc>
          <w:tcPr>
            <w:tcW w:w="6946" w:type="dxa"/>
          </w:tcPr>
          <w:p w14:paraId="3A503846" w14:textId="0501166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3 \h </w:instrText>
            </w:r>
            <w:r>
              <w:rPr>
                <w:spacing w:val="-8"/>
              </w:rPr>
            </w:r>
            <w:r>
              <w:rPr>
                <w:spacing w:val="-8"/>
              </w:rPr>
              <w:fldChar w:fldCharType="separate"/>
            </w:r>
            <w:r w:rsidR="00856E89" w:rsidRPr="008F3066">
              <w:t>XDS Document Registry</w:t>
            </w:r>
            <w:r w:rsidR="00856E89">
              <w:br/>
              <w:t>Gather search result and response back to Document Consumer Actor</w:t>
            </w:r>
            <w:r>
              <w:rPr>
                <w:spacing w:val="-8"/>
              </w:rPr>
              <w:fldChar w:fldCharType="end"/>
            </w:r>
          </w:p>
        </w:tc>
        <w:tc>
          <w:tcPr>
            <w:tcW w:w="753" w:type="dxa"/>
          </w:tcPr>
          <w:p w14:paraId="328B9951" w14:textId="3C1A7B23" w:rsidR="00182FA3" w:rsidRPr="00112FD0" w:rsidRDefault="00182FA3" w:rsidP="00112FD0">
            <w:pPr>
              <w:spacing w:line="360" w:lineRule="auto"/>
              <w:jc w:val="thaiDistribute"/>
            </w:pPr>
            <w:r>
              <w:fldChar w:fldCharType="begin"/>
            </w:r>
            <w:r>
              <w:instrText xml:space="preserve"> PAGEREF _Ref74284966 \h </w:instrText>
            </w:r>
            <w:r>
              <w:fldChar w:fldCharType="separate"/>
            </w:r>
            <w:r w:rsidR="00856E89">
              <w:rPr>
                <w:noProof/>
              </w:rPr>
              <w:t>123</w:t>
            </w:r>
            <w:r>
              <w:fldChar w:fldCharType="end"/>
            </w:r>
          </w:p>
        </w:tc>
      </w:tr>
      <w:tr w:rsidR="00182FA3" w:rsidRPr="00112FD0" w14:paraId="7B70340D" w14:textId="77777777" w:rsidTr="00182FA3">
        <w:tc>
          <w:tcPr>
            <w:tcW w:w="817" w:type="dxa"/>
          </w:tcPr>
          <w:p w14:paraId="063F504D" w14:textId="3BCA4D95" w:rsidR="00182FA3" w:rsidRDefault="00182FA3" w:rsidP="00112FD0">
            <w:pPr>
              <w:spacing w:line="360" w:lineRule="auto"/>
              <w:jc w:val="thaiDistribute"/>
            </w:pPr>
            <w:r>
              <w:lastRenderedPageBreak/>
              <w:fldChar w:fldCharType="begin"/>
            </w:r>
            <w:r>
              <w:instrText xml:space="preserve"> REF _Ref74271315 \h </w:instrText>
            </w:r>
            <w:r>
              <w:fldChar w:fldCharType="separate"/>
            </w:r>
            <w:r w:rsidR="00856E89">
              <w:t xml:space="preserve"> </w:t>
            </w:r>
            <w:r w:rsidR="00856E89">
              <w:rPr>
                <w:noProof/>
              </w:rPr>
              <w:t>4</w:t>
            </w:r>
            <w:r w:rsidR="00856E89">
              <w:noBreakHyphen/>
            </w:r>
            <w:r w:rsidR="00856E89">
              <w:rPr>
                <w:noProof/>
              </w:rPr>
              <w:t>50</w:t>
            </w:r>
            <w:r>
              <w:fldChar w:fldCharType="end"/>
            </w:r>
          </w:p>
        </w:tc>
        <w:tc>
          <w:tcPr>
            <w:tcW w:w="6946" w:type="dxa"/>
          </w:tcPr>
          <w:p w14:paraId="45F848BA" w14:textId="5EED8FCB"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7 \h </w:instrText>
            </w:r>
            <w:r>
              <w:rPr>
                <w:spacing w:val="-8"/>
              </w:rPr>
            </w:r>
            <w:r>
              <w:rPr>
                <w:spacing w:val="-8"/>
              </w:rPr>
              <w:fldChar w:fldCharType="separate"/>
            </w:r>
            <w:r w:rsidR="00856E89">
              <w:t xml:space="preserve">The pseudocode showing the process flow of </w:t>
            </w:r>
            <w:proofErr w:type="spellStart"/>
            <w:r w:rsidR="00856E89">
              <w:t>Smartcontract</w:t>
            </w:r>
            <w:proofErr w:type="spellEnd"/>
            <w:r w:rsidR="00856E89">
              <w:t xml:space="preserve"> function related to Document Search</w:t>
            </w:r>
            <w:r>
              <w:rPr>
                <w:spacing w:val="-8"/>
              </w:rPr>
              <w:fldChar w:fldCharType="end"/>
            </w:r>
          </w:p>
        </w:tc>
        <w:tc>
          <w:tcPr>
            <w:tcW w:w="753" w:type="dxa"/>
          </w:tcPr>
          <w:p w14:paraId="610AEE98" w14:textId="027C60CE" w:rsidR="00182FA3" w:rsidRPr="00112FD0" w:rsidRDefault="00182FA3" w:rsidP="00112FD0">
            <w:pPr>
              <w:spacing w:line="360" w:lineRule="auto"/>
              <w:jc w:val="thaiDistribute"/>
            </w:pPr>
            <w:r>
              <w:fldChar w:fldCharType="begin"/>
            </w:r>
            <w:r>
              <w:instrText xml:space="preserve"> PAGEREF _Ref74284969 \h </w:instrText>
            </w:r>
            <w:r>
              <w:fldChar w:fldCharType="separate"/>
            </w:r>
            <w:r w:rsidR="00856E89">
              <w:rPr>
                <w:noProof/>
              </w:rPr>
              <w:t>124</w:t>
            </w:r>
            <w:r>
              <w:fldChar w:fldCharType="end"/>
            </w:r>
          </w:p>
        </w:tc>
      </w:tr>
      <w:tr w:rsidR="00182FA3" w:rsidRPr="00112FD0" w14:paraId="444AD715" w14:textId="77777777" w:rsidTr="00182FA3">
        <w:tc>
          <w:tcPr>
            <w:tcW w:w="817" w:type="dxa"/>
          </w:tcPr>
          <w:p w14:paraId="44EA28A3" w14:textId="5B0F0EEA" w:rsidR="00182FA3" w:rsidRDefault="00182FA3" w:rsidP="00112FD0">
            <w:pPr>
              <w:spacing w:line="360" w:lineRule="auto"/>
              <w:jc w:val="thaiDistribute"/>
            </w:pPr>
            <w:r>
              <w:fldChar w:fldCharType="begin"/>
            </w:r>
            <w:r>
              <w:instrText xml:space="preserve"> REF _Ref74271325 \h </w:instrText>
            </w:r>
            <w:r>
              <w:fldChar w:fldCharType="separate"/>
            </w:r>
            <w:r w:rsidR="00856E89">
              <w:t xml:space="preserve"> </w:t>
            </w:r>
            <w:r w:rsidR="00856E89">
              <w:rPr>
                <w:noProof/>
              </w:rPr>
              <w:t>4</w:t>
            </w:r>
            <w:r w:rsidR="00856E89">
              <w:noBreakHyphen/>
            </w:r>
            <w:r w:rsidR="00856E89">
              <w:rPr>
                <w:noProof/>
              </w:rPr>
              <w:t>51</w:t>
            </w:r>
            <w:r>
              <w:fldChar w:fldCharType="end"/>
            </w:r>
          </w:p>
        </w:tc>
        <w:tc>
          <w:tcPr>
            <w:tcW w:w="6946" w:type="dxa"/>
          </w:tcPr>
          <w:p w14:paraId="6625C6E3" w14:textId="5AA7E8F8"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0 \h </w:instrText>
            </w:r>
            <w:r>
              <w:rPr>
                <w:spacing w:val="-8"/>
              </w:rPr>
            </w:r>
            <w:r>
              <w:rPr>
                <w:spacing w:val="-8"/>
              </w:rPr>
              <w:fldChar w:fldCharType="separate"/>
            </w:r>
            <w:r w:rsidR="00856E89">
              <w:t xml:space="preserve">Solidity Code Snippet of </w:t>
            </w:r>
            <w:proofErr w:type="spellStart"/>
            <w:r w:rsidR="00856E89">
              <w:t>Smartcontract</w:t>
            </w:r>
            <w:proofErr w:type="spellEnd"/>
            <w:r>
              <w:rPr>
                <w:spacing w:val="-8"/>
              </w:rPr>
              <w:fldChar w:fldCharType="end"/>
            </w:r>
          </w:p>
        </w:tc>
        <w:tc>
          <w:tcPr>
            <w:tcW w:w="753" w:type="dxa"/>
          </w:tcPr>
          <w:p w14:paraId="524BE2DB" w14:textId="287CF85F" w:rsidR="00182FA3" w:rsidRPr="00112FD0" w:rsidRDefault="00182FA3" w:rsidP="00112FD0">
            <w:pPr>
              <w:spacing w:line="360" w:lineRule="auto"/>
              <w:jc w:val="thaiDistribute"/>
            </w:pPr>
            <w:r>
              <w:fldChar w:fldCharType="begin"/>
            </w:r>
            <w:r>
              <w:instrText xml:space="preserve"> PAGEREF _Ref74284971 \h </w:instrText>
            </w:r>
            <w:r>
              <w:fldChar w:fldCharType="separate"/>
            </w:r>
            <w:r w:rsidR="00856E89">
              <w:rPr>
                <w:noProof/>
              </w:rPr>
              <w:t>125</w:t>
            </w:r>
            <w:r>
              <w:fldChar w:fldCharType="end"/>
            </w:r>
          </w:p>
        </w:tc>
      </w:tr>
      <w:tr w:rsidR="00182FA3" w:rsidRPr="00112FD0" w14:paraId="427059A1" w14:textId="77777777" w:rsidTr="00182FA3">
        <w:tc>
          <w:tcPr>
            <w:tcW w:w="817" w:type="dxa"/>
          </w:tcPr>
          <w:p w14:paraId="02D20C0F" w14:textId="6BBC1347" w:rsidR="00182FA3" w:rsidRDefault="00182FA3" w:rsidP="00112FD0">
            <w:pPr>
              <w:spacing w:line="360" w:lineRule="auto"/>
              <w:jc w:val="thaiDistribute"/>
            </w:pPr>
            <w:r>
              <w:fldChar w:fldCharType="begin"/>
            </w:r>
            <w:r>
              <w:instrText xml:space="preserve"> REF _Ref74279169 \h </w:instrText>
            </w:r>
            <w:r>
              <w:fldChar w:fldCharType="separate"/>
            </w:r>
            <w:r w:rsidR="00856E89">
              <w:t xml:space="preserve"> </w:t>
            </w:r>
            <w:r w:rsidR="00856E89">
              <w:rPr>
                <w:noProof/>
              </w:rPr>
              <w:t>4</w:t>
            </w:r>
            <w:r w:rsidR="00856E89">
              <w:noBreakHyphen/>
            </w:r>
            <w:r w:rsidR="00856E89">
              <w:rPr>
                <w:noProof/>
              </w:rPr>
              <w:t>52</w:t>
            </w:r>
            <w:r>
              <w:fldChar w:fldCharType="end"/>
            </w:r>
          </w:p>
        </w:tc>
        <w:tc>
          <w:tcPr>
            <w:tcW w:w="6946" w:type="dxa"/>
          </w:tcPr>
          <w:p w14:paraId="4F254A5B" w14:textId="69734781"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4 \h </w:instrText>
            </w:r>
            <w:r>
              <w:rPr>
                <w:spacing w:val="-8"/>
              </w:rPr>
            </w:r>
            <w:r>
              <w:rPr>
                <w:spacing w:val="-8"/>
              </w:rPr>
              <w:fldChar w:fldCharType="separate"/>
            </w:r>
            <w:r w:rsidR="00856E89">
              <w:t>Content of mockup transaction example</w:t>
            </w:r>
            <w:r>
              <w:rPr>
                <w:spacing w:val="-8"/>
              </w:rPr>
              <w:fldChar w:fldCharType="end"/>
            </w:r>
          </w:p>
        </w:tc>
        <w:tc>
          <w:tcPr>
            <w:tcW w:w="753" w:type="dxa"/>
          </w:tcPr>
          <w:p w14:paraId="64A253A9" w14:textId="207433B5" w:rsidR="00182FA3" w:rsidRPr="00112FD0" w:rsidRDefault="00182FA3" w:rsidP="00112FD0">
            <w:pPr>
              <w:spacing w:line="360" w:lineRule="auto"/>
              <w:jc w:val="thaiDistribute"/>
            </w:pPr>
            <w:r>
              <w:fldChar w:fldCharType="begin"/>
            </w:r>
            <w:r>
              <w:instrText xml:space="preserve"> PAGEREF _Ref74284974 \h </w:instrText>
            </w:r>
            <w:r>
              <w:fldChar w:fldCharType="separate"/>
            </w:r>
            <w:r w:rsidR="00856E89">
              <w:rPr>
                <w:noProof/>
              </w:rPr>
              <w:t>127</w:t>
            </w:r>
            <w:r>
              <w:fldChar w:fldCharType="end"/>
            </w:r>
          </w:p>
        </w:tc>
      </w:tr>
      <w:tr w:rsidR="00182FA3" w:rsidRPr="00112FD0" w14:paraId="577B645D" w14:textId="77777777" w:rsidTr="00182FA3">
        <w:tc>
          <w:tcPr>
            <w:tcW w:w="817" w:type="dxa"/>
          </w:tcPr>
          <w:p w14:paraId="32ACAA32" w14:textId="293C76B1" w:rsidR="00182FA3" w:rsidRDefault="00182FA3" w:rsidP="00112FD0">
            <w:pPr>
              <w:spacing w:line="360" w:lineRule="auto"/>
              <w:jc w:val="thaiDistribute"/>
            </w:pPr>
            <w:r>
              <w:fldChar w:fldCharType="begin"/>
            </w:r>
            <w:r>
              <w:instrText xml:space="preserve"> REF _Ref74279421 \h </w:instrText>
            </w:r>
            <w:r>
              <w:fldChar w:fldCharType="separate"/>
            </w:r>
            <w:r w:rsidR="00856E89">
              <w:t xml:space="preserve"> </w:t>
            </w:r>
            <w:r w:rsidR="00856E89">
              <w:rPr>
                <w:noProof/>
              </w:rPr>
              <w:t>4</w:t>
            </w:r>
            <w:r w:rsidR="00856E89">
              <w:noBreakHyphen/>
            </w:r>
            <w:r w:rsidR="00856E89">
              <w:rPr>
                <w:noProof/>
              </w:rPr>
              <w:t>53</w:t>
            </w:r>
            <w:r>
              <w:fldChar w:fldCharType="end"/>
            </w:r>
          </w:p>
        </w:tc>
        <w:tc>
          <w:tcPr>
            <w:tcW w:w="6946" w:type="dxa"/>
          </w:tcPr>
          <w:p w14:paraId="250A1B94" w14:textId="4E5CB542"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7 \h </w:instrText>
            </w:r>
            <w:r>
              <w:rPr>
                <w:spacing w:val="-8"/>
              </w:rPr>
            </w:r>
            <w:r>
              <w:rPr>
                <w:spacing w:val="-8"/>
              </w:rPr>
              <w:fldChar w:fldCharType="separate"/>
            </w:r>
            <w:r w:rsidR="00856E89">
              <w:t>Ten of mockup transactions generated for the experiment</w:t>
            </w:r>
            <w:r>
              <w:rPr>
                <w:spacing w:val="-8"/>
              </w:rPr>
              <w:fldChar w:fldCharType="end"/>
            </w:r>
          </w:p>
        </w:tc>
        <w:tc>
          <w:tcPr>
            <w:tcW w:w="753" w:type="dxa"/>
          </w:tcPr>
          <w:p w14:paraId="0FD0C753" w14:textId="56CAFF61" w:rsidR="00182FA3" w:rsidRPr="00112FD0" w:rsidRDefault="00182FA3" w:rsidP="00112FD0">
            <w:pPr>
              <w:spacing w:line="360" w:lineRule="auto"/>
              <w:jc w:val="thaiDistribute"/>
            </w:pPr>
            <w:r>
              <w:fldChar w:fldCharType="begin"/>
            </w:r>
            <w:r>
              <w:instrText xml:space="preserve"> PAGEREF _Ref74284977 \h </w:instrText>
            </w:r>
            <w:r>
              <w:fldChar w:fldCharType="separate"/>
            </w:r>
            <w:r w:rsidR="00856E89">
              <w:rPr>
                <w:noProof/>
              </w:rPr>
              <w:t>127</w:t>
            </w:r>
            <w:r>
              <w:fldChar w:fldCharType="end"/>
            </w:r>
          </w:p>
        </w:tc>
      </w:tr>
      <w:tr w:rsidR="00182FA3" w:rsidRPr="00112FD0" w14:paraId="68DD38ED" w14:textId="77777777" w:rsidTr="00182FA3">
        <w:tc>
          <w:tcPr>
            <w:tcW w:w="817" w:type="dxa"/>
          </w:tcPr>
          <w:p w14:paraId="66292596" w14:textId="0FA22D5C" w:rsidR="00182FA3" w:rsidRDefault="00182FA3" w:rsidP="00112FD0">
            <w:pPr>
              <w:spacing w:line="360" w:lineRule="auto"/>
              <w:jc w:val="thaiDistribute"/>
            </w:pPr>
            <w:r>
              <w:fldChar w:fldCharType="begin"/>
            </w:r>
            <w:r>
              <w:instrText xml:space="preserve"> REF _Ref74282406 \h </w:instrText>
            </w:r>
            <w:r>
              <w:fldChar w:fldCharType="separate"/>
            </w:r>
            <w:r w:rsidR="00856E89">
              <w:t xml:space="preserve"> </w:t>
            </w:r>
            <w:r w:rsidR="00856E89">
              <w:rPr>
                <w:noProof/>
              </w:rPr>
              <w:t>4</w:t>
            </w:r>
            <w:r w:rsidR="00856E89">
              <w:noBreakHyphen/>
            </w:r>
            <w:r w:rsidR="00856E89">
              <w:rPr>
                <w:noProof/>
              </w:rPr>
              <w:t>54</w:t>
            </w:r>
            <w:r>
              <w:fldChar w:fldCharType="end"/>
            </w:r>
          </w:p>
        </w:tc>
        <w:tc>
          <w:tcPr>
            <w:tcW w:w="6946" w:type="dxa"/>
          </w:tcPr>
          <w:p w14:paraId="5393CE06" w14:textId="4BDCF2D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3 \h </w:instrText>
            </w:r>
            <w:r>
              <w:rPr>
                <w:spacing w:val="-8"/>
              </w:rPr>
            </w:r>
            <w:r>
              <w:rPr>
                <w:spacing w:val="-8"/>
              </w:rPr>
              <w:fldChar w:fldCharType="separate"/>
            </w:r>
            <w:r w:rsidR="00856E89">
              <w:t>All XDS Actors activated via its terminal</w:t>
            </w:r>
            <w:r>
              <w:rPr>
                <w:spacing w:val="-8"/>
              </w:rPr>
              <w:fldChar w:fldCharType="end"/>
            </w:r>
          </w:p>
        </w:tc>
        <w:tc>
          <w:tcPr>
            <w:tcW w:w="753" w:type="dxa"/>
          </w:tcPr>
          <w:p w14:paraId="6853908C" w14:textId="16FBAA13" w:rsidR="00182FA3" w:rsidRPr="00112FD0" w:rsidRDefault="00182FA3" w:rsidP="00112FD0">
            <w:pPr>
              <w:spacing w:line="360" w:lineRule="auto"/>
              <w:jc w:val="thaiDistribute"/>
            </w:pPr>
            <w:r>
              <w:fldChar w:fldCharType="begin"/>
            </w:r>
            <w:r>
              <w:instrText xml:space="preserve"> PAGEREF _Ref74284980 \h </w:instrText>
            </w:r>
            <w:r>
              <w:fldChar w:fldCharType="separate"/>
            </w:r>
            <w:r w:rsidR="00856E89">
              <w:rPr>
                <w:noProof/>
              </w:rPr>
              <w:t>128</w:t>
            </w:r>
            <w:r>
              <w:fldChar w:fldCharType="end"/>
            </w:r>
          </w:p>
        </w:tc>
      </w:tr>
      <w:tr w:rsidR="00182FA3" w:rsidRPr="00112FD0" w14:paraId="616FCE53" w14:textId="77777777" w:rsidTr="00182FA3">
        <w:tc>
          <w:tcPr>
            <w:tcW w:w="817" w:type="dxa"/>
          </w:tcPr>
          <w:p w14:paraId="6C266F76" w14:textId="5BB2D9B8" w:rsidR="00182FA3" w:rsidRDefault="00182FA3" w:rsidP="00112FD0">
            <w:pPr>
              <w:spacing w:line="360" w:lineRule="auto"/>
              <w:jc w:val="thaiDistribute"/>
            </w:pPr>
            <w:r>
              <w:fldChar w:fldCharType="begin"/>
            </w:r>
            <w:r>
              <w:instrText xml:space="preserve"> REF _Ref74284305 \h </w:instrText>
            </w:r>
            <w:r>
              <w:fldChar w:fldCharType="separate"/>
            </w:r>
            <w:r w:rsidR="00856E89">
              <w:t xml:space="preserve"> </w:t>
            </w:r>
            <w:r w:rsidR="00856E89">
              <w:rPr>
                <w:noProof/>
              </w:rPr>
              <w:t>4</w:t>
            </w:r>
            <w:r w:rsidR="00856E89">
              <w:noBreakHyphen/>
            </w:r>
            <w:r w:rsidR="00856E89">
              <w:rPr>
                <w:noProof/>
              </w:rPr>
              <w:t>55</w:t>
            </w:r>
            <w:r>
              <w:fldChar w:fldCharType="end"/>
            </w:r>
          </w:p>
        </w:tc>
        <w:tc>
          <w:tcPr>
            <w:tcW w:w="6946" w:type="dxa"/>
          </w:tcPr>
          <w:p w14:paraId="198EF376" w14:textId="5B3A70C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6 \h </w:instrText>
            </w:r>
            <w:r>
              <w:rPr>
                <w:spacing w:val="-8"/>
              </w:rPr>
            </w:r>
            <w:r>
              <w:rPr>
                <w:spacing w:val="-8"/>
              </w:rPr>
              <w:fldChar w:fldCharType="separate"/>
            </w:r>
            <w:r w:rsidR="00856E89">
              <w:t>XDS Document Registry Actor standby and wait for incoming XML Messages.</w:t>
            </w:r>
            <w:r>
              <w:rPr>
                <w:spacing w:val="-8"/>
              </w:rPr>
              <w:fldChar w:fldCharType="end"/>
            </w:r>
          </w:p>
        </w:tc>
        <w:tc>
          <w:tcPr>
            <w:tcW w:w="753" w:type="dxa"/>
          </w:tcPr>
          <w:p w14:paraId="1C1EB76F" w14:textId="1D9C475F" w:rsidR="00182FA3" w:rsidRPr="00112FD0" w:rsidRDefault="00182FA3" w:rsidP="00112FD0">
            <w:pPr>
              <w:spacing w:line="360" w:lineRule="auto"/>
              <w:jc w:val="thaiDistribute"/>
            </w:pPr>
            <w:r>
              <w:fldChar w:fldCharType="begin"/>
            </w:r>
            <w:r>
              <w:instrText xml:space="preserve"> PAGEREF _Ref74284982 \h </w:instrText>
            </w:r>
            <w:r>
              <w:fldChar w:fldCharType="separate"/>
            </w:r>
            <w:r w:rsidR="00856E89">
              <w:rPr>
                <w:noProof/>
              </w:rPr>
              <w:t>128</w:t>
            </w:r>
            <w:r>
              <w:fldChar w:fldCharType="end"/>
            </w:r>
          </w:p>
        </w:tc>
      </w:tr>
      <w:tr w:rsidR="00182FA3" w:rsidRPr="00112FD0" w14:paraId="6B5296F6" w14:textId="77777777" w:rsidTr="00182FA3">
        <w:tc>
          <w:tcPr>
            <w:tcW w:w="817" w:type="dxa"/>
          </w:tcPr>
          <w:p w14:paraId="07047DF7" w14:textId="775743A1" w:rsidR="00182FA3" w:rsidRDefault="00182FA3" w:rsidP="00112FD0">
            <w:pPr>
              <w:spacing w:line="360" w:lineRule="auto"/>
              <w:jc w:val="thaiDistribute"/>
            </w:pPr>
            <w:r>
              <w:fldChar w:fldCharType="begin"/>
            </w:r>
            <w:r>
              <w:instrText xml:space="preserve"> REF _Ref74284312 \h </w:instrText>
            </w:r>
            <w:r>
              <w:fldChar w:fldCharType="separate"/>
            </w:r>
            <w:r w:rsidR="00856E89">
              <w:t xml:space="preserve"> </w:t>
            </w:r>
            <w:r w:rsidR="00856E89">
              <w:rPr>
                <w:noProof/>
              </w:rPr>
              <w:t>4</w:t>
            </w:r>
            <w:r w:rsidR="00856E89">
              <w:noBreakHyphen/>
            </w:r>
            <w:r w:rsidR="00856E89">
              <w:rPr>
                <w:noProof/>
              </w:rPr>
              <w:t>56</w:t>
            </w:r>
            <w:r>
              <w:fldChar w:fldCharType="end"/>
            </w:r>
          </w:p>
        </w:tc>
        <w:tc>
          <w:tcPr>
            <w:tcW w:w="6946" w:type="dxa"/>
          </w:tcPr>
          <w:p w14:paraId="52610EBF" w14:textId="2219FEE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9 \h </w:instrText>
            </w:r>
            <w:r>
              <w:rPr>
                <w:spacing w:val="-8"/>
              </w:rPr>
            </w:r>
            <w:r>
              <w:rPr>
                <w:spacing w:val="-8"/>
              </w:rPr>
              <w:fldChar w:fldCharType="separate"/>
            </w:r>
            <w:r w:rsidR="00856E89">
              <w:t>XDS Document Repository prompt for health document number to register</w:t>
            </w:r>
            <w:r>
              <w:rPr>
                <w:spacing w:val="-8"/>
              </w:rPr>
              <w:fldChar w:fldCharType="end"/>
            </w:r>
          </w:p>
        </w:tc>
        <w:tc>
          <w:tcPr>
            <w:tcW w:w="753" w:type="dxa"/>
          </w:tcPr>
          <w:p w14:paraId="707FA10E" w14:textId="7CD5F19D" w:rsidR="00182FA3" w:rsidRPr="00112FD0" w:rsidRDefault="00182FA3" w:rsidP="00112FD0">
            <w:pPr>
              <w:spacing w:line="360" w:lineRule="auto"/>
              <w:jc w:val="thaiDistribute"/>
            </w:pPr>
            <w:r>
              <w:fldChar w:fldCharType="begin"/>
            </w:r>
            <w:r>
              <w:instrText xml:space="preserve"> PAGEREF _Ref74284986 \h </w:instrText>
            </w:r>
            <w:r>
              <w:fldChar w:fldCharType="separate"/>
            </w:r>
            <w:r w:rsidR="00856E89">
              <w:rPr>
                <w:noProof/>
              </w:rPr>
              <w:t>128</w:t>
            </w:r>
            <w:r>
              <w:fldChar w:fldCharType="end"/>
            </w:r>
          </w:p>
        </w:tc>
      </w:tr>
      <w:tr w:rsidR="00182FA3" w:rsidRPr="00112FD0" w14:paraId="0F0ABA28" w14:textId="77777777" w:rsidTr="00182FA3">
        <w:tc>
          <w:tcPr>
            <w:tcW w:w="817" w:type="dxa"/>
          </w:tcPr>
          <w:p w14:paraId="0166C354" w14:textId="69CA64E2" w:rsidR="00182FA3" w:rsidRDefault="00182FA3" w:rsidP="00112FD0">
            <w:pPr>
              <w:spacing w:line="360" w:lineRule="auto"/>
              <w:jc w:val="thaiDistribute"/>
            </w:pPr>
            <w:r>
              <w:fldChar w:fldCharType="begin"/>
            </w:r>
            <w:r>
              <w:instrText xml:space="preserve"> REF _Ref74284316 \h </w:instrText>
            </w:r>
            <w:r>
              <w:fldChar w:fldCharType="separate"/>
            </w:r>
            <w:r w:rsidR="00856E89">
              <w:t xml:space="preserve"> </w:t>
            </w:r>
            <w:r w:rsidR="00856E89">
              <w:rPr>
                <w:noProof/>
              </w:rPr>
              <w:t>4</w:t>
            </w:r>
            <w:r w:rsidR="00856E89">
              <w:noBreakHyphen/>
            </w:r>
            <w:r w:rsidR="00856E89">
              <w:rPr>
                <w:noProof/>
              </w:rPr>
              <w:t>57</w:t>
            </w:r>
            <w:r>
              <w:fldChar w:fldCharType="end"/>
            </w:r>
          </w:p>
        </w:tc>
        <w:tc>
          <w:tcPr>
            <w:tcW w:w="6946" w:type="dxa"/>
          </w:tcPr>
          <w:p w14:paraId="5E6019DF" w14:textId="6F86046C" w:rsidR="00182FA3" w:rsidRPr="00112FD0" w:rsidRDefault="00182FA3" w:rsidP="00112FD0">
            <w:pPr>
              <w:spacing w:line="360" w:lineRule="auto"/>
              <w:ind w:left="-116"/>
              <w:rPr>
                <w:spacing w:val="-8"/>
              </w:rPr>
            </w:pPr>
            <w:r>
              <w:rPr>
                <w:spacing w:val="-8"/>
              </w:rPr>
              <w:fldChar w:fldCharType="begin"/>
            </w:r>
            <w:r>
              <w:rPr>
                <w:spacing w:val="-8"/>
              </w:rPr>
              <w:instrText xml:space="preserve"> REF _Ref74284763 \h </w:instrText>
            </w:r>
            <w:r>
              <w:rPr>
                <w:spacing w:val="-8"/>
              </w:rPr>
            </w:r>
            <w:r>
              <w:rPr>
                <w:spacing w:val="-8"/>
              </w:rPr>
              <w:fldChar w:fldCharType="separate"/>
            </w:r>
            <w:r w:rsidR="00856E89">
              <w:t>XDS</w:t>
            </w:r>
            <w:r w:rsidR="00856E89">
              <w:rPr>
                <w:noProof/>
              </w:rPr>
              <w:t xml:space="preserve"> Document Repository sent ITI-42 transaction to XDS Document Registry</w:t>
            </w:r>
            <w:r>
              <w:rPr>
                <w:spacing w:val="-8"/>
              </w:rPr>
              <w:fldChar w:fldCharType="end"/>
            </w:r>
          </w:p>
        </w:tc>
        <w:tc>
          <w:tcPr>
            <w:tcW w:w="753" w:type="dxa"/>
          </w:tcPr>
          <w:p w14:paraId="27CD6E3C" w14:textId="43697944" w:rsidR="00182FA3" w:rsidRPr="00112FD0" w:rsidRDefault="00182FA3" w:rsidP="00112FD0">
            <w:pPr>
              <w:spacing w:line="360" w:lineRule="auto"/>
              <w:jc w:val="thaiDistribute"/>
            </w:pPr>
            <w:r>
              <w:fldChar w:fldCharType="begin"/>
            </w:r>
            <w:r>
              <w:instrText xml:space="preserve"> PAGEREF _Ref74284989 \h </w:instrText>
            </w:r>
            <w:r>
              <w:fldChar w:fldCharType="separate"/>
            </w:r>
            <w:r w:rsidR="00856E89">
              <w:rPr>
                <w:noProof/>
              </w:rPr>
              <w:t>129</w:t>
            </w:r>
            <w:r>
              <w:fldChar w:fldCharType="end"/>
            </w:r>
          </w:p>
        </w:tc>
      </w:tr>
      <w:tr w:rsidR="00182FA3" w:rsidRPr="00112FD0" w14:paraId="1BDCB8C6" w14:textId="77777777" w:rsidTr="00182FA3">
        <w:tc>
          <w:tcPr>
            <w:tcW w:w="817" w:type="dxa"/>
          </w:tcPr>
          <w:p w14:paraId="536809D5" w14:textId="148D1370" w:rsidR="00182FA3" w:rsidRDefault="00182FA3" w:rsidP="00112FD0">
            <w:pPr>
              <w:spacing w:line="360" w:lineRule="auto"/>
              <w:jc w:val="thaiDistribute"/>
            </w:pPr>
            <w:r>
              <w:fldChar w:fldCharType="begin"/>
            </w:r>
            <w:r>
              <w:instrText xml:space="preserve"> REF _Ref74284319 \h </w:instrText>
            </w:r>
            <w:r>
              <w:fldChar w:fldCharType="separate"/>
            </w:r>
            <w:r w:rsidR="00856E89">
              <w:t xml:space="preserve"> </w:t>
            </w:r>
            <w:r w:rsidR="00856E89">
              <w:rPr>
                <w:noProof/>
              </w:rPr>
              <w:t>4</w:t>
            </w:r>
            <w:r w:rsidR="00856E89">
              <w:noBreakHyphen/>
            </w:r>
            <w:r w:rsidR="00856E89">
              <w:rPr>
                <w:noProof/>
              </w:rPr>
              <w:t>58</w:t>
            </w:r>
            <w:r>
              <w:fldChar w:fldCharType="end"/>
            </w:r>
          </w:p>
        </w:tc>
        <w:tc>
          <w:tcPr>
            <w:tcW w:w="6946" w:type="dxa"/>
          </w:tcPr>
          <w:p w14:paraId="594E153B" w14:textId="2918AB1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0 \h </w:instrText>
            </w:r>
            <w:r>
              <w:rPr>
                <w:spacing w:val="-8"/>
              </w:rPr>
            </w:r>
            <w:r>
              <w:rPr>
                <w:spacing w:val="-8"/>
              </w:rPr>
              <w:fldChar w:fldCharType="separate"/>
            </w:r>
            <w:r w:rsidR="00856E89">
              <w:t>XDS Document Registry received ITI-42 transaction and</w:t>
            </w:r>
            <w:r>
              <w:rPr>
                <w:spacing w:val="-8"/>
              </w:rPr>
              <w:fldChar w:fldCharType="end"/>
            </w:r>
          </w:p>
        </w:tc>
        <w:tc>
          <w:tcPr>
            <w:tcW w:w="753" w:type="dxa"/>
          </w:tcPr>
          <w:p w14:paraId="23916502" w14:textId="17452FBE" w:rsidR="00182FA3" w:rsidRPr="00112FD0" w:rsidRDefault="00182FA3" w:rsidP="00112FD0">
            <w:pPr>
              <w:spacing w:line="360" w:lineRule="auto"/>
              <w:jc w:val="thaiDistribute"/>
            </w:pPr>
            <w:r>
              <w:fldChar w:fldCharType="begin"/>
            </w:r>
            <w:r>
              <w:instrText xml:space="preserve"> PAGEREF _Ref74284992 \h </w:instrText>
            </w:r>
            <w:r>
              <w:fldChar w:fldCharType="separate"/>
            </w:r>
            <w:r w:rsidR="00856E89">
              <w:rPr>
                <w:noProof/>
              </w:rPr>
              <w:t>129</w:t>
            </w:r>
            <w:r>
              <w:fldChar w:fldCharType="end"/>
            </w:r>
          </w:p>
        </w:tc>
      </w:tr>
      <w:tr w:rsidR="00182FA3" w:rsidRPr="00112FD0" w14:paraId="562AAAA4" w14:textId="77777777" w:rsidTr="00182FA3">
        <w:tc>
          <w:tcPr>
            <w:tcW w:w="817" w:type="dxa"/>
          </w:tcPr>
          <w:p w14:paraId="68C79E29" w14:textId="032F614B" w:rsidR="00182FA3" w:rsidRDefault="00182FA3" w:rsidP="00112FD0">
            <w:pPr>
              <w:spacing w:line="360" w:lineRule="auto"/>
              <w:jc w:val="thaiDistribute"/>
            </w:pPr>
            <w:r>
              <w:fldChar w:fldCharType="begin"/>
            </w:r>
            <w:r>
              <w:instrText xml:space="preserve"> REF _Ref74284322 \h </w:instrText>
            </w:r>
            <w:r>
              <w:fldChar w:fldCharType="separate"/>
            </w:r>
            <w:r w:rsidR="00856E89">
              <w:t xml:space="preserve"> </w:t>
            </w:r>
            <w:r w:rsidR="00856E89">
              <w:rPr>
                <w:noProof/>
              </w:rPr>
              <w:t>4</w:t>
            </w:r>
            <w:r w:rsidR="00856E89">
              <w:noBreakHyphen/>
            </w:r>
            <w:r w:rsidR="00856E89">
              <w:rPr>
                <w:noProof/>
              </w:rPr>
              <w:t>59</w:t>
            </w:r>
            <w:r>
              <w:fldChar w:fldCharType="end"/>
            </w:r>
          </w:p>
        </w:tc>
        <w:tc>
          <w:tcPr>
            <w:tcW w:w="6946" w:type="dxa"/>
          </w:tcPr>
          <w:p w14:paraId="4D0B6B7A" w14:textId="5C28C8CE"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5 \h </w:instrText>
            </w:r>
            <w:r>
              <w:rPr>
                <w:spacing w:val="-8"/>
              </w:rPr>
            </w:r>
            <w:r>
              <w:rPr>
                <w:spacing w:val="-8"/>
              </w:rPr>
              <w:fldChar w:fldCharType="separate"/>
            </w:r>
            <w:r w:rsidR="00856E89">
              <w:t>XDS Document Repository received response from XDS Document Registry</w:t>
            </w:r>
            <w:r>
              <w:rPr>
                <w:spacing w:val="-8"/>
              </w:rPr>
              <w:fldChar w:fldCharType="end"/>
            </w:r>
          </w:p>
        </w:tc>
        <w:tc>
          <w:tcPr>
            <w:tcW w:w="753" w:type="dxa"/>
          </w:tcPr>
          <w:p w14:paraId="4A270654" w14:textId="2B750B70" w:rsidR="00182FA3" w:rsidRPr="00112FD0" w:rsidRDefault="00182FA3" w:rsidP="00112FD0">
            <w:pPr>
              <w:spacing w:line="360" w:lineRule="auto"/>
              <w:jc w:val="thaiDistribute"/>
            </w:pPr>
            <w:r>
              <w:fldChar w:fldCharType="begin"/>
            </w:r>
            <w:r>
              <w:instrText xml:space="preserve"> PAGEREF _Ref74284998 \h </w:instrText>
            </w:r>
            <w:r>
              <w:fldChar w:fldCharType="separate"/>
            </w:r>
            <w:r w:rsidR="00856E89">
              <w:rPr>
                <w:noProof/>
              </w:rPr>
              <w:t>129</w:t>
            </w:r>
            <w:r>
              <w:fldChar w:fldCharType="end"/>
            </w:r>
          </w:p>
        </w:tc>
      </w:tr>
      <w:tr w:rsidR="00182FA3" w:rsidRPr="00112FD0" w14:paraId="68D80742" w14:textId="77777777" w:rsidTr="00182FA3">
        <w:tc>
          <w:tcPr>
            <w:tcW w:w="817" w:type="dxa"/>
          </w:tcPr>
          <w:p w14:paraId="5EC02C81" w14:textId="4BB4372A" w:rsidR="00182FA3" w:rsidRDefault="00182FA3" w:rsidP="00112FD0">
            <w:pPr>
              <w:spacing w:line="360" w:lineRule="auto"/>
              <w:jc w:val="thaiDistribute"/>
            </w:pPr>
            <w:r>
              <w:fldChar w:fldCharType="begin"/>
            </w:r>
            <w:r>
              <w:instrText xml:space="preserve"> REF _Ref74284326 \h </w:instrText>
            </w:r>
            <w:r>
              <w:fldChar w:fldCharType="separate"/>
            </w:r>
            <w:r w:rsidR="00856E89">
              <w:t xml:space="preserve"> </w:t>
            </w:r>
            <w:r w:rsidR="00856E89">
              <w:rPr>
                <w:noProof/>
              </w:rPr>
              <w:t>4</w:t>
            </w:r>
            <w:r w:rsidR="00856E89">
              <w:noBreakHyphen/>
            </w:r>
            <w:r w:rsidR="00856E89">
              <w:rPr>
                <w:noProof/>
              </w:rPr>
              <w:t>60</w:t>
            </w:r>
            <w:r>
              <w:fldChar w:fldCharType="end"/>
            </w:r>
          </w:p>
        </w:tc>
        <w:tc>
          <w:tcPr>
            <w:tcW w:w="6946" w:type="dxa"/>
          </w:tcPr>
          <w:p w14:paraId="0D783FE9" w14:textId="72A7E5BD"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0 \h </w:instrText>
            </w:r>
            <w:r>
              <w:rPr>
                <w:spacing w:val="-8"/>
              </w:rPr>
            </w:r>
            <w:r>
              <w:rPr>
                <w:spacing w:val="-8"/>
              </w:rPr>
              <w:fldChar w:fldCharType="separate"/>
            </w:r>
            <w:r w:rsidR="00856E89">
              <w:t>XDS Document consumer Actor prompt the user for input</w:t>
            </w:r>
            <w:r>
              <w:rPr>
                <w:spacing w:val="-8"/>
              </w:rPr>
              <w:fldChar w:fldCharType="end"/>
            </w:r>
          </w:p>
        </w:tc>
        <w:tc>
          <w:tcPr>
            <w:tcW w:w="753" w:type="dxa"/>
          </w:tcPr>
          <w:p w14:paraId="59388876" w14:textId="6BFC382C" w:rsidR="00182FA3" w:rsidRPr="00112FD0" w:rsidRDefault="00182FA3" w:rsidP="00112FD0">
            <w:pPr>
              <w:spacing w:line="360" w:lineRule="auto"/>
              <w:jc w:val="thaiDistribute"/>
            </w:pPr>
            <w:r>
              <w:fldChar w:fldCharType="begin"/>
            </w:r>
            <w:r>
              <w:instrText xml:space="preserve"> PAGEREF _Ref74285001 \h </w:instrText>
            </w:r>
            <w:r>
              <w:fldChar w:fldCharType="separate"/>
            </w:r>
            <w:r w:rsidR="00856E89">
              <w:rPr>
                <w:noProof/>
              </w:rPr>
              <w:t>130</w:t>
            </w:r>
            <w:r>
              <w:fldChar w:fldCharType="end"/>
            </w:r>
          </w:p>
        </w:tc>
      </w:tr>
      <w:tr w:rsidR="00182FA3" w:rsidRPr="00112FD0" w14:paraId="2FDD191C" w14:textId="77777777" w:rsidTr="00182FA3">
        <w:tc>
          <w:tcPr>
            <w:tcW w:w="817" w:type="dxa"/>
          </w:tcPr>
          <w:p w14:paraId="4EB5DF89" w14:textId="5BB51396" w:rsidR="00182FA3" w:rsidRDefault="00182FA3" w:rsidP="00112FD0">
            <w:pPr>
              <w:spacing w:line="360" w:lineRule="auto"/>
              <w:jc w:val="thaiDistribute"/>
            </w:pPr>
            <w:r>
              <w:fldChar w:fldCharType="begin"/>
            </w:r>
            <w:r>
              <w:instrText xml:space="preserve"> REF _Ref74284329 \h </w:instrText>
            </w:r>
            <w:r>
              <w:fldChar w:fldCharType="separate"/>
            </w:r>
            <w:r w:rsidR="00856E89">
              <w:t xml:space="preserve"> </w:t>
            </w:r>
            <w:r w:rsidR="00856E89">
              <w:rPr>
                <w:noProof/>
              </w:rPr>
              <w:t>4</w:t>
            </w:r>
            <w:r w:rsidR="00856E89">
              <w:noBreakHyphen/>
            </w:r>
            <w:r w:rsidR="00856E89">
              <w:rPr>
                <w:noProof/>
              </w:rPr>
              <w:t>61</w:t>
            </w:r>
            <w:r>
              <w:fldChar w:fldCharType="end"/>
            </w:r>
          </w:p>
        </w:tc>
        <w:tc>
          <w:tcPr>
            <w:tcW w:w="6946" w:type="dxa"/>
          </w:tcPr>
          <w:p w14:paraId="324D6369" w14:textId="028C7B4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3 \h </w:instrText>
            </w:r>
            <w:r>
              <w:rPr>
                <w:spacing w:val="-8"/>
              </w:rPr>
            </w:r>
            <w:r>
              <w:rPr>
                <w:spacing w:val="-8"/>
              </w:rPr>
              <w:fldChar w:fldCharType="separate"/>
            </w:r>
            <w:r w:rsidR="00856E89">
              <w:t>XDS Document Consumer Actor sent ITI-18 transaction</w:t>
            </w:r>
            <w:r>
              <w:rPr>
                <w:spacing w:val="-8"/>
              </w:rPr>
              <w:fldChar w:fldCharType="end"/>
            </w:r>
          </w:p>
        </w:tc>
        <w:tc>
          <w:tcPr>
            <w:tcW w:w="753" w:type="dxa"/>
          </w:tcPr>
          <w:p w14:paraId="5DEB8869" w14:textId="5A9C1538" w:rsidR="00182FA3" w:rsidRPr="00112FD0" w:rsidRDefault="00182FA3" w:rsidP="00112FD0">
            <w:pPr>
              <w:spacing w:line="360" w:lineRule="auto"/>
              <w:jc w:val="thaiDistribute"/>
            </w:pPr>
            <w:r>
              <w:fldChar w:fldCharType="begin"/>
            </w:r>
            <w:r>
              <w:instrText xml:space="preserve"> PAGEREF _Ref74285004 \h </w:instrText>
            </w:r>
            <w:r>
              <w:fldChar w:fldCharType="separate"/>
            </w:r>
            <w:r w:rsidR="00856E89">
              <w:rPr>
                <w:noProof/>
              </w:rPr>
              <w:t>130</w:t>
            </w:r>
            <w:r>
              <w:fldChar w:fldCharType="end"/>
            </w:r>
          </w:p>
        </w:tc>
      </w:tr>
      <w:tr w:rsidR="00182FA3" w:rsidRPr="00112FD0" w14:paraId="7E34EDB8" w14:textId="77777777" w:rsidTr="00182FA3">
        <w:tc>
          <w:tcPr>
            <w:tcW w:w="817" w:type="dxa"/>
          </w:tcPr>
          <w:p w14:paraId="5AE09928" w14:textId="4CBD3D5B" w:rsidR="00182FA3" w:rsidRDefault="00182FA3" w:rsidP="00112FD0">
            <w:pPr>
              <w:spacing w:line="360" w:lineRule="auto"/>
              <w:jc w:val="thaiDistribute"/>
            </w:pPr>
            <w:r>
              <w:fldChar w:fldCharType="begin"/>
            </w:r>
            <w:r>
              <w:instrText xml:space="preserve"> REF _Ref74284334 \h </w:instrText>
            </w:r>
            <w:r>
              <w:fldChar w:fldCharType="separate"/>
            </w:r>
            <w:r w:rsidR="00856E89">
              <w:t xml:space="preserve"> </w:t>
            </w:r>
            <w:r w:rsidR="00856E89">
              <w:rPr>
                <w:noProof/>
              </w:rPr>
              <w:t>4</w:t>
            </w:r>
            <w:r w:rsidR="00856E89">
              <w:noBreakHyphen/>
            </w:r>
            <w:r w:rsidR="00856E89">
              <w:rPr>
                <w:noProof/>
              </w:rPr>
              <w:t>62</w:t>
            </w:r>
            <w:r>
              <w:fldChar w:fldCharType="end"/>
            </w:r>
          </w:p>
        </w:tc>
        <w:tc>
          <w:tcPr>
            <w:tcW w:w="6946" w:type="dxa"/>
          </w:tcPr>
          <w:p w14:paraId="7560832C" w14:textId="6D82BC31"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6 \h </w:instrText>
            </w:r>
            <w:r>
              <w:rPr>
                <w:spacing w:val="-8"/>
              </w:rPr>
            </w:r>
            <w:r>
              <w:rPr>
                <w:spacing w:val="-8"/>
              </w:rPr>
              <w:fldChar w:fldCharType="separate"/>
            </w:r>
            <w:r w:rsidR="00856E89">
              <w:t>XDS Document Registry received ITI-18 transaction then interpret the message</w:t>
            </w:r>
            <w:r>
              <w:rPr>
                <w:spacing w:val="-8"/>
              </w:rPr>
              <w:fldChar w:fldCharType="end"/>
            </w:r>
          </w:p>
        </w:tc>
        <w:tc>
          <w:tcPr>
            <w:tcW w:w="753" w:type="dxa"/>
          </w:tcPr>
          <w:p w14:paraId="1295218E" w14:textId="363B426E" w:rsidR="00182FA3" w:rsidRPr="00112FD0" w:rsidRDefault="00182FA3" w:rsidP="00112FD0">
            <w:pPr>
              <w:spacing w:line="360" w:lineRule="auto"/>
              <w:jc w:val="thaiDistribute"/>
            </w:pPr>
            <w:r>
              <w:fldChar w:fldCharType="begin"/>
            </w:r>
            <w:r>
              <w:instrText xml:space="preserve"> PAGEREF _Ref74285007 \h </w:instrText>
            </w:r>
            <w:r>
              <w:fldChar w:fldCharType="separate"/>
            </w:r>
            <w:r w:rsidR="00856E89">
              <w:rPr>
                <w:noProof/>
              </w:rPr>
              <w:t>131</w:t>
            </w:r>
            <w:r>
              <w:fldChar w:fldCharType="end"/>
            </w:r>
          </w:p>
        </w:tc>
      </w:tr>
      <w:tr w:rsidR="00182FA3" w:rsidRPr="00112FD0" w14:paraId="35009F7A" w14:textId="77777777" w:rsidTr="00182FA3">
        <w:tc>
          <w:tcPr>
            <w:tcW w:w="817" w:type="dxa"/>
          </w:tcPr>
          <w:p w14:paraId="70AD2AFC" w14:textId="12E79A10" w:rsidR="00182FA3" w:rsidRDefault="00182FA3" w:rsidP="00112FD0">
            <w:pPr>
              <w:spacing w:line="360" w:lineRule="auto"/>
              <w:jc w:val="thaiDistribute"/>
            </w:pPr>
            <w:r>
              <w:fldChar w:fldCharType="begin"/>
            </w:r>
            <w:r>
              <w:instrText xml:space="preserve"> REF _Ref74282414 \h </w:instrText>
            </w:r>
            <w:r>
              <w:fldChar w:fldCharType="separate"/>
            </w:r>
            <w:r w:rsidR="00856E89">
              <w:t xml:space="preserve"> </w:t>
            </w:r>
            <w:r w:rsidR="00856E89">
              <w:rPr>
                <w:noProof/>
              </w:rPr>
              <w:t>4</w:t>
            </w:r>
            <w:r w:rsidR="00856E89">
              <w:noBreakHyphen/>
            </w:r>
            <w:r w:rsidR="00856E89">
              <w:rPr>
                <w:noProof/>
              </w:rPr>
              <w:t>63</w:t>
            </w:r>
            <w:r>
              <w:fldChar w:fldCharType="end"/>
            </w:r>
          </w:p>
        </w:tc>
        <w:tc>
          <w:tcPr>
            <w:tcW w:w="6946" w:type="dxa"/>
          </w:tcPr>
          <w:p w14:paraId="3E570A78" w14:textId="3C88B660"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9 \h </w:instrText>
            </w:r>
            <w:r>
              <w:rPr>
                <w:spacing w:val="-8"/>
              </w:rPr>
            </w:r>
            <w:r>
              <w:rPr>
                <w:spacing w:val="-8"/>
              </w:rPr>
              <w:fldChar w:fldCharType="separate"/>
            </w:r>
            <w:r w:rsidR="00856E89">
              <w:t xml:space="preserve">XDS Document Registry then begin search operation over </w:t>
            </w:r>
            <w:proofErr w:type="spellStart"/>
            <w:r w:rsidR="00856E89">
              <w:t>Smartcontract</w:t>
            </w:r>
            <w:proofErr w:type="spellEnd"/>
            <w:r>
              <w:rPr>
                <w:spacing w:val="-8"/>
              </w:rPr>
              <w:fldChar w:fldCharType="end"/>
            </w:r>
          </w:p>
        </w:tc>
        <w:tc>
          <w:tcPr>
            <w:tcW w:w="753" w:type="dxa"/>
          </w:tcPr>
          <w:p w14:paraId="2C39806D" w14:textId="3F9B654A" w:rsidR="00182FA3" w:rsidRPr="00112FD0" w:rsidRDefault="00182FA3" w:rsidP="00112FD0">
            <w:pPr>
              <w:spacing w:line="360" w:lineRule="auto"/>
              <w:jc w:val="thaiDistribute"/>
            </w:pPr>
            <w:r>
              <w:fldChar w:fldCharType="begin"/>
            </w:r>
            <w:r>
              <w:instrText xml:space="preserve"> PAGEREF _Ref74285009 \h </w:instrText>
            </w:r>
            <w:r>
              <w:fldChar w:fldCharType="separate"/>
            </w:r>
            <w:r w:rsidR="00856E89">
              <w:rPr>
                <w:noProof/>
              </w:rPr>
              <w:t>132</w:t>
            </w:r>
            <w:r>
              <w:fldChar w:fldCharType="end"/>
            </w:r>
          </w:p>
        </w:tc>
      </w:tr>
      <w:tr w:rsidR="00182FA3" w:rsidRPr="00112FD0" w14:paraId="2089B946" w14:textId="77777777" w:rsidTr="00182FA3">
        <w:tc>
          <w:tcPr>
            <w:tcW w:w="817" w:type="dxa"/>
          </w:tcPr>
          <w:p w14:paraId="4EA6678A" w14:textId="5A0E0EA9" w:rsidR="00182FA3" w:rsidRDefault="00182FA3" w:rsidP="00112FD0">
            <w:pPr>
              <w:spacing w:line="360" w:lineRule="auto"/>
              <w:jc w:val="thaiDistribute"/>
            </w:pPr>
            <w:r>
              <w:fldChar w:fldCharType="begin"/>
            </w:r>
            <w:r>
              <w:instrText xml:space="preserve"> REF _Ref74280360 \h </w:instrText>
            </w:r>
            <w:r>
              <w:fldChar w:fldCharType="separate"/>
            </w:r>
            <w:r w:rsidR="00856E89">
              <w:t xml:space="preserve"> </w:t>
            </w:r>
            <w:r w:rsidR="00856E89">
              <w:rPr>
                <w:noProof/>
              </w:rPr>
              <w:t>4</w:t>
            </w:r>
            <w:r w:rsidR="00856E89">
              <w:noBreakHyphen/>
            </w:r>
            <w:r w:rsidR="00856E89">
              <w:rPr>
                <w:noProof/>
              </w:rPr>
              <w:t>64</w:t>
            </w:r>
            <w:r>
              <w:fldChar w:fldCharType="end"/>
            </w:r>
          </w:p>
        </w:tc>
        <w:tc>
          <w:tcPr>
            <w:tcW w:w="6946" w:type="dxa"/>
          </w:tcPr>
          <w:p w14:paraId="60DEF49F" w14:textId="7A701DD9" w:rsidR="00182FA3" w:rsidRPr="00112FD0" w:rsidRDefault="00182FA3" w:rsidP="00112FD0">
            <w:pPr>
              <w:spacing w:line="360" w:lineRule="auto"/>
              <w:ind w:left="-116"/>
              <w:rPr>
                <w:spacing w:val="-8"/>
              </w:rPr>
            </w:pPr>
            <w:r>
              <w:rPr>
                <w:spacing w:val="-8"/>
              </w:rPr>
              <w:fldChar w:fldCharType="begin"/>
            </w:r>
            <w:r>
              <w:rPr>
                <w:spacing w:val="-8"/>
              </w:rPr>
              <w:instrText xml:space="preserve"> REF _Ref74284793 \h </w:instrText>
            </w:r>
            <w:r>
              <w:rPr>
                <w:spacing w:val="-8"/>
              </w:rPr>
            </w:r>
            <w:r>
              <w:rPr>
                <w:spacing w:val="-8"/>
              </w:rPr>
              <w:fldChar w:fldCharType="separate"/>
            </w:r>
            <w:r w:rsidR="00856E89">
              <w:t>Chart comparing document query and search time</w:t>
            </w:r>
            <w:r>
              <w:rPr>
                <w:spacing w:val="-8"/>
              </w:rPr>
              <w:fldChar w:fldCharType="end"/>
            </w:r>
          </w:p>
        </w:tc>
        <w:tc>
          <w:tcPr>
            <w:tcW w:w="753" w:type="dxa"/>
          </w:tcPr>
          <w:p w14:paraId="645B6049" w14:textId="484F0F39" w:rsidR="00182FA3" w:rsidRPr="00112FD0" w:rsidRDefault="00182FA3" w:rsidP="00112FD0">
            <w:pPr>
              <w:spacing w:line="360" w:lineRule="auto"/>
              <w:jc w:val="thaiDistribute"/>
            </w:pPr>
            <w:r>
              <w:fldChar w:fldCharType="begin"/>
            </w:r>
            <w:r>
              <w:instrText xml:space="preserve"> PAGEREF _Ref74285012 \h </w:instrText>
            </w:r>
            <w:r>
              <w:fldChar w:fldCharType="separate"/>
            </w:r>
            <w:r w:rsidR="00856E89">
              <w:rPr>
                <w:noProof/>
              </w:rPr>
              <w:t>133</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bookmarkStart w:id="6" w:name="ListOfAbbreviations"/>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8"/>
      <w:bookmarkEnd w:id="9"/>
    </w:p>
    <w:p w14:paraId="07E88C42" w14:textId="290AE9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Problem s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00AA1CAC"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Scope of p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4" w:name="CHAPTERII_21"/>
      <w:r w:rsidR="00177817" w:rsidRPr="006A7D30">
        <w:rPr>
          <w:rFonts w:ascii="Times New Roman" w:hAnsi="Times New Roman" w:cs="Times New Roman"/>
          <w:b/>
          <w:bCs/>
          <w:sz w:val="28"/>
          <w:szCs w:val="32"/>
        </w:rPr>
        <w:t>Integrating the Healthcare Enterprise (IHE)</w:t>
      </w:r>
      <w:bookmarkEnd w:id="14"/>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5" w:name="CHAPTERII_211"/>
      <w:r w:rsidRPr="00A57102">
        <w:rPr>
          <w:rFonts w:ascii="Times New Roman" w:hAnsi="Times New Roman" w:cs="Times New Roman"/>
          <w:b/>
          <w:bCs/>
          <w:sz w:val="24"/>
          <w:szCs w:val="24"/>
        </w:rPr>
        <w:t>IHE Process</w:t>
      </w:r>
      <w:bookmarkEnd w:id="15"/>
    </w:p>
    <w:p w14:paraId="09B681CE" w14:textId="5B44E0AF"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856E89" w:rsidRPr="00856E89">
        <w:rPr>
          <w:rFonts w:ascii="Times New Roman" w:hAnsi="Times New Roman" w:cs="Times New Roman"/>
          <w:spacing w:val="-12"/>
          <w:sz w:val="24"/>
          <w:szCs w:val="24"/>
        </w:rPr>
        <w:t xml:space="preserve">Figure </w:t>
      </w:r>
      <w:r w:rsidR="00856E89" w:rsidRPr="00856E89">
        <w:rPr>
          <w:rFonts w:ascii="Times New Roman" w:hAnsi="Times New Roman" w:cs="Times New Roman"/>
          <w:noProof/>
          <w:spacing w:val="-12"/>
          <w:sz w:val="24"/>
          <w:szCs w:val="24"/>
        </w:rPr>
        <w:t>2</w:t>
      </w:r>
      <w:r w:rsidR="00856E89" w:rsidRPr="00856E89">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The initiative then tests these implemented systems at carefully planned and supervised events called “</w:t>
      </w:r>
      <w:proofErr w:type="spellStart"/>
      <w:r w:rsidR="008F7005" w:rsidRPr="008F7005">
        <w:rPr>
          <w:rFonts w:ascii="Times New Roman" w:hAnsi="Times New Roman"/>
          <w:sz w:val="24"/>
          <w:szCs w:val="24"/>
        </w:rPr>
        <w:t>Connectathons</w:t>
      </w:r>
      <w:proofErr w:type="spellEnd"/>
      <w:r w:rsidR="008F7005" w:rsidRPr="008F7005">
        <w:rPr>
          <w:rFonts w:ascii="Times New Roman" w:hAnsi="Times New Roman"/>
          <w:sz w:val="24"/>
          <w:szCs w:val="24"/>
        </w:rPr>
        <w:t xml:space="preserve">”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r w:rsidR="008F7005" w:rsidRPr="001D16B5">
        <w:t xml:space="preserve">Figure </w:t>
      </w:r>
      <w:r w:rsidR="008F7005">
        <w:rPr>
          <w:noProof/>
        </w:rPr>
        <w:t>2</w:t>
      </w:r>
      <w:r w:rsidR="008F7005">
        <w:noBreakHyphen/>
      </w:r>
      <w:r w:rsidR="008F7005">
        <w:rPr>
          <w:noProof/>
        </w:rPr>
        <w:t>1</w:t>
      </w:r>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4E3D145F" w:rsidR="00237839" w:rsidRDefault="002B083F" w:rsidP="00FB772F">
      <w:pPr>
        <w:pStyle w:val="Caption"/>
        <w:jc w:val="center"/>
        <w:rPr>
          <w:i/>
          <w:iCs/>
        </w:rPr>
      </w:pPr>
      <w:bookmarkStart w:id="16" w:name="_Ref69270806"/>
      <w:bookmarkStart w:id="17" w:name="_Toc74189599"/>
      <w:bookmarkStart w:id="18" w:name="_Ref74190501"/>
      <w:r w:rsidRPr="001D16B5">
        <w:t xml:space="preserve">Figure </w:t>
      </w:r>
      <w:r w:rsidR="000F7792">
        <w:fldChar w:fldCharType="begin"/>
      </w:r>
      <w:r w:rsidR="000F7792">
        <w:instrText xml:space="preserve"> STYLEREF 1 \s </w:instrText>
      </w:r>
      <w:r w:rsidR="000F7792">
        <w:fldChar w:fldCharType="separate"/>
      </w:r>
      <w:r w:rsidR="00856E89">
        <w:rPr>
          <w:noProof/>
        </w:rPr>
        <w:t>2</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w:t>
      </w:r>
      <w:r w:rsidR="000F7792">
        <w:rPr>
          <w:noProof/>
        </w:rPr>
        <w:fldChar w:fldCharType="end"/>
      </w:r>
      <w:bookmarkEnd w:id="16"/>
      <w:r w:rsidR="004623E8" w:rsidRPr="001D16B5">
        <w:t xml:space="preserve"> </w:t>
      </w:r>
      <w:bookmarkStart w:id="19"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7"/>
      <w:r w:rsidR="004A1626" w:rsidRPr="001D16B5">
        <w:rPr>
          <w:i/>
          <w:iCs/>
        </w:rPr>
        <w:fldChar w:fldCharType="end"/>
      </w:r>
      <w:bookmarkEnd w:id="18"/>
      <w:bookmarkEnd w:id="19"/>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20" w:name="CHAPTERII_212"/>
      <w:r w:rsidRPr="00A57102">
        <w:rPr>
          <w:rFonts w:ascii="Times New Roman" w:hAnsi="Times New Roman" w:cs="Times New Roman"/>
          <w:b/>
          <w:bCs/>
          <w:sz w:val="24"/>
          <w:szCs w:val="24"/>
        </w:rPr>
        <w:t>IHE Integration Profiles</w:t>
      </w:r>
      <w:bookmarkEnd w:id="20"/>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21"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21"/>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22"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End w:id="22"/>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 xml:space="preserve">and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256361E8"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856E89" w:rsidRPr="00856E89">
        <w:rPr>
          <w:rFonts w:ascii="Times New Roman" w:hAnsi="Times New Roman" w:cs="Times New Roman"/>
          <w:sz w:val="24"/>
          <w:szCs w:val="24"/>
        </w:rPr>
        <w:t xml:space="preserve">Figure </w:t>
      </w:r>
      <w:r w:rsidR="00856E89" w:rsidRPr="00856E89">
        <w:rPr>
          <w:rFonts w:ascii="Times New Roman" w:hAnsi="Times New Roman" w:cs="Times New Roman"/>
          <w:noProof/>
          <w:sz w:val="24"/>
          <w:szCs w:val="24"/>
        </w:rPr>
        <w:t>2</w:t>
      </w:r>
      <w:r w:rsidR="00856E89" w:rsidRPr="00856E89">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or exampl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42202EAC" w:rsidR="003A26E0" w:rsidRDefault="003A26E0" w:rsidP="00FB772F">
      <w:pPr>
        <w:pStyle w:val="Caption"/>
        <w:jc w:val="center"/>
        <w:rPr>
          <w:i/>
          <w:iCs/>
          <w:noProof/>
        </w:rPr>
      </w:pPr>
      <w:bookmarkStart w:id="23" w:name="_Ref7291759"/>
      <w:bookmarkStart w:id="24" w:name="_Toc74189600"/>
      <w:bookmarkStart w:id="25" w:name="_Ref7291652"/>
      <w:r w:rsidRPr="00695B3C">
        <w:t xml:space="preserve">Figure </w:t>
      </w:r>
      <w:r w:rsidR="000F7792">
        <w:fldChar w:fldCharType="begin"/>
      </w:r>
      <w:r w:rsidR="000F7792">
        <w:instrText xml:space="preserve"> STYLEREF 1 \s </w:instrText>
      </w:r>
      <w:r w:rsidR="000F7792">
        <w:fldChar w:fldCharType="separate"/>
      </w:r>
      <w:r w:rsidR="00856E89">
        <w:rPr>
          <w:noProof/>
        </w:rPr>
        <w:t>2</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w:t>
      </w:r>
      <w:r w:rsidR="000F7792">
        <w:rPr>
          <w:noProof/>
        </w:rPr>
        <w:fldChar w:fldCharType="end"/>
      </w:r>
      <w:bookmarkEnd w:id="23"/>
      <w:r w:rsidRPr="00695B3C">
        <w:rPr>
          <w:noProof/>
        </w:rPr>
        <w:t xml:space="preserve"> </w:t>
      </w:r>
      <w:bookmarkStart w:id="26"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24"/>
      <w:r w:rsidRPr="00695B3C">
        <w:rPr>
          <w:i/>
          <w:iCs/>
          <w:noProof/>
        </w:rPr>
        <w:fldChar w:fldCharType="end"/>
      </w:r>
      <w:bookmarkEnd w:id="25"/>
      <w:bookmarkEnd w:id="26"/>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27" w:name="CHAPTERII_215"/>
      <w:r w:rsidR="00695F0C" w:rsidRPr="00BA27B5">
        <w:rPr>
          <w:rFonts w:ascii="Times New Roman" w:hAnsi="Times New Roman" w:cs="Times New Roman"/>
          <w:b/>
          <w:bCs/>
          <w:sz w:val="24"/>
          <w:szCs w:val="24"/>
        </w:rPr>
        <w:t>XDS Transaction Format Types</w:t>
      </w:r>
      <w:bookmarkEnd w:id="27"/>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28"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28"/>
    </w:p>
    <w:p w14:paraId="0AD18FEC" w14:textId="706CB18C"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856E89">
        <w:t xml:space="preserve">Table </w:t>
      </w:r>
      <w:r w:rsidR="00856E89">
        <w:rPr>
          <w:noProof/>
        </w:rPr>
        <w:t>2</w:t>
      </w:r>
      <w:r w:rsidR="00856E89">
        <w:noBreakHyphen/>
      </w:r>
      <w:r w:rsidR="00856E8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856E89" w:rsidRPr="00F95571">
        <w:t xml:space="preserve">Table </w:t>
      </w:r>
      <w:r w:rsidR="00856E89">
        <w:rPr>
          <w:noProof/>
        </w:rPr>
        <w:t>2</w:t>
      </w:r>
      <w:r w:rsidR="00856E89">
        <w:noBreakHyphen/>
      </w:r>
      <w:r w:rsidR="00856E89">
        <w:rPr>
          <w:noProof/>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856E89" w:rsidRPr="003E35EF">
        <w:t xml:space="preserve">Table </w:t>
      </w:r>
      <w:r w:rsidR="00856E89">
        <w:rPr>
          <w:noProof/>
        </w:rPr>
        <w:t>2</w:t>
      </w:r>
      <w:r w:rsidR="00856E89">
        <w:noBreakHyphen/>
      </w:r>
      <w:r w:rsidR="00856E89">
        <w:rPr>
          <w:noProof/>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4FD2698F" w14:textId="18461428" w:rsidR="00D628FF" w:rsidRDefault="00D628FF" w:rsidP="00D628FF">
      <w:pPr>
        <w:pStyle w:val="Caption"/>
        <w:keepNext/>
        <w:jc w:val="center"/>
      </w:pPr>
      <w:bookmarkStart w:id="29" w:name="_Ref74285375"/>
      <w:bookmarkStart w:id="30" w:name="_Ref74285432"/>
      <w:r>
        <w:t xml:space="preserve">Table </w:t>
      </w:r>
      <w:fldSimple w:instr=" STYLEREF 1 \s ">
        <w:r w:rsidR="00856E89">
          <w:rPr>
            <w:noProof/>
          </w:rPr>
          <w:t>2</w:t>
        </w:r>
      </w:fldSimple>
      <w:r>
        <w:noBreakHyphen/>
      </w:r>
      <w:fldSimple w:instr=" SEQ Table \* ARABIC \s 1 ">
        <w:r w:rsidR="00856E89">
          <w:rPr>
            <w:noProof/>
          </w:rPr>
          <w:t>1</w:t>
        </w:r>
      </w:fldSimple>
      <w:bookmarkEnd w:id="29"/>
      <w:r>
        <w:t xml:space="preserve"> </w:t>
      </w:r>
      <w:bookmarkStart w:id="31" w:name="_Ref74285425"/>
      <w:proofErr w:type="spellStart"/>
      <w:r w:rsidRPr="00E06463">
        <w:t>SubmissionSet</w:t>
      </w:r>
      <w:proofErr w:type="spellEnd"/>
      <w:r w:rsidRPr="00E06463">
        <w:t xml:space="preserve"> Metadata Attributes</w:t>
      </w:r>
      <w:bookmarkEnd w:id="30"/>
      <w:bookmarkEnd w:id="31"/>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7D2884FF" w:rsidR="00F95571" w:rsidRPr="00F95571" w:rsidRDefault="00F95571" w:rsidP="00D628FF">
      <w:pPr>
        <w:pStyle w:val="Caption"/>
        <w:jc w:val="center"/>
        <w:rPr>
          <w:i/>
          <w:iCs/>
        </w:rPr>
      </w:pPr>
      <w:bookmarkStart w:id="32" w:name="_Ref72933640"/>
      <w:bookmarkStart w:id="33" w:name="_Ref69266323"/>
      <w:bookmarkStart w:id="34" w:name="_Toc74189250"/>
      <w:r w:rsidRPr="00F95571">
        <w:t xml:space="preserve">Table </w:t>
      </w:r>
      <w:fldSimple w:instr=" STYLEREF 1 \s ">
        <w:r w:rsidR="00856E89">
          <w:rPr>
            <w:noProof/>
          </w:rPr>
          <w:t>2</w:t>
        </w:r>
      </w:fldSimple>
      <w:r w:rsidR="00D628FF">
        <w:noBreakHyphen/>
      </w:r>
      <w:fldSimple w:instr=" SEQ Table \* ARABIC \s 1 ">
        <w:r w:rsidR="00856E89">
          <w:rPr>
            <w:noProof/>
          </w:rPr>
          <w:t>2</w:t>
        </w:r>
      </w:fldSimple>
      <w:bookmarkEnd w:id="32"/>
      <w:r w:rsidRPr="00F95571">
        <w:t xml:space="preserve"> </w:t>
      </w:r>
      <w:bookmarkStart w:id="35" w:name="_Ref69266313"/>
      <w:r w:rsidRPr="00F95571">
        <w:t>Folder Metadata Attributes</w:t>
      </w:r>
      <w:bookmarkEnd w:id="33"/>
      <w:bookmarkEnd w:id="34"/>
      <w:bookmarkEnd w:id="35"/>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627BE466" w:rsidR="003E35EF" w:rsidRPr="003E35EF" w:rsidRDefault="003E35EF" w:rsidP="00D628FF">
      <w:pPr>
        <w:pStyle w:val="Caption"/>
        <w:jc w:val="center"/>
        <w:rPr>
          <w:i/>
          <w:iCs/>
        </w:rPr>
      </w:pPr>
      <w:bookmarkStart w:id="36" w:name="_Ref72933659"/>
      <w:bookmarkStart w:id="37" w:name="_Ref69266329"/>
      <w:bookmarkStart w:id="38" w:name="_Toc74189251"/>
      <w:r w:rsidRPr="003E35EF">
        <w:t xml:space="preserve">Table </w:t>
      </w:r>
      <w:fldSimple w:instr=" STYLEREF 1 \s ">
        <w:r w:rsidR="00856E89">
          <w:rPr>
            <w:noProof/>
          </w:rPr>
          <w:t>2</w:t>
        </w:r>
      </w:fldSimple>
      <w:r w:rsidR="00D628FF">
        <w:noBreakHyphen/>
      </w:r>
      <w:fldSimple w:instr=" SEQ Table \* ARABIC \s 1 ">
        <w:r w:rsidR="00856E89">
          <w:rPr>
            <w:noProof/>
          </w:rPr>
          <w:t>3</w:t>
        </w:r>
      </w:fldSimple>
      <w:bookmarkEnd w:id="36"/>
      <w:r w:rsidRPr="003E35EF">
        <w:t xml:space="preserve"> </w:t>
      </w:r>
      <w:bookmarkStart w:id="39" w:name="_Ref69266317"/>
      <w:proofErr w:type="spellStart"/>
      <w:r w:rsidRPr="003E35EF">
        <w:t>DocumentEntry</w:t>
      </w:r>
      <w:proofErr w:type="spellEnd"/>
      <w:r w:rsidRPr="003E35EF">
        <w:t xml:space="preserve"> Metadata Attributes</w:t>
      </w:r>
      <w:bookmarkEnd w:id="37"/>
      <w:bookmarkEnd w:id="38"/>
      <w:bookmarkEnd w:id="39"/>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lastRenderedPageBreak/>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40" w:name="CHAPTERII_22"/>
      <w:r w:rsidR="00CB551C" w:rsidRPr="006A7D30">
        <w:rPr>
          <w:rFonts w:ascii="Times New Roman" w:hAnsi="Times New Roman" w:cs="Times New Roman"/>
          <w:b/>
          <w:bCs/>
          <w:sz w:val="28"/>
          <w:szCs w:val="32"/>
        </w:rPr>
        <w:t>Blockchain Technology</w:t>
      </w:r>
      <w:bookmarkEnd w:id="40"/>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41" w:name="CHAPTERII_221"/>
      <w:r>
        <w:rPr>
          <w:rFonts w:ascii="Times New Roman" w:hAnsi="Times New Roman" w:cs="Times New Roman"/>
          <w:b/>
          <w:bCs/>
          <w:sz w:val="24"/>
          <w:szCs w:val="24"/>
        </w:rPr>
        <w:t>Definition of Blockchain</w:t>
      </w:r>
      <w:bookmarkEnd w:id="41"/>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42" w:name="CHAPTERII_222"/>
      <w:r>
        <w:rPr>
          <w:rFonts w:ascii="Times New Roman" w:hAnsi="Times New Roman" w:cs="Times New Roman"/>
          <w:b/>
          <w:bCs/>
          <w:sz w:val="24"/>
          <w:szCs w:val="24"/>
        </w:rPr>
        <w:t>Benefit of Blockchain</w:t>
      </w:r>
      <w:bookmarkEnd w:id="42"/>
    </w:p>
    <w:p w14:paraId="7A5381F8" w14:textId="68D060AB" w:rsidR="00BC4E14" w:rsidRPr="00A24A12"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43" w:name="CHAPTERII_23"/>
      <w:r w:rsidR="00CB551C" w:rsidRPr="006A7D30">
        <w:rPr>
          <w:b/>
          <w:bCs/>
          <w:sz w:val="28"/>
        </w:rPr>
        <w:t>Ethereum</w:t>
      </w:r>
      <w:r w:rsidR="00A75F2D">
        <w:rPr>
          <w:b/>
          <w:bCs/>
          <w:sz w:val="28"/>
        </w:rPr>
        <w:t xml:space="preserve"> and Smart-Contract</w:t>
      </w:r>
      <w:bookmarkEnd w:id="43"/>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19D42C37" w14:textId="77777777" w:rsidR="00BA5A0F" w:rsidRDefault="00BA5A0F" w:rsidP="00EC2CCA">
      <w:pPr>
        <w:pStyle w:val="ListParagraph"/>
        <w:spacing w:line="360" w:lineRule="auto"/>
        <w:ind w:left="0"/>
        <w:jc w:val="thaiDistribute"/>
        <w:rPr>
          <w:rFonts w:ascii="Times New Roman" w:hAnsi="Times New Roman" w:cs="Times New Roman"/>
          <w:sz w:val="24"/>
          <w:szCs w:val="24"/>
        </w:rPr>
      </w:pPr>
    </w:p>
    <w:p w14:paraId="6454D5B8" w14:textId="5C56CE69" w:rsidR="00744ED2" w:rsidRPr="00744ED2" w:rsidRDefault="00744ED2" w:rsidP="00744ED2">
      <w:pPr>
        <w:pStyle w:val="ListParagraph"/>
        <w:spacing w:line="360" w:lineRule="auto"/>
        <w:ind w:left="0"/>
        <w:jc w:val="thaiDistribute"/>
        <w:rPr>
          <w:rFonts w:ascii="Times New Roman" w:hAnsi="Times New Roman" w:cs="Times New Roman"/>
          <w:b/>
          <w:bCs/>
          <w:sz w:val="24"/>
          <w:szCs w:val="24"/>
        </w:rPr>
      </w:pPr>
      <w:r w:rsidRPr="00744ED2">
        <w:rPr>
          <w:rFonts w:ascii="Times New Roman" w:hAnsi="Times New Roman" w:cs="Times New Roman"/>
          <w:b/>
          <w:bCs/>
          <w:sz w:val="24"/>
          <w:szCs w:val="24"/>
        </w:rPr>
        <w:tab/>
        <w:t xml:space="preserve">2.3.1 </w:t>
      </w:r>
      <w:bookmarkStart w:id="44" w:name="CHAPTERII_231"/>
      <w:r w:rsidRPr="00744ED2">
        <w:rPr>
          <w:rFonts w:ascii="Times New Roman" w:hAnsi="Times New Roman" w:cs="Times New Roman"/>
          <w:b/>
          <w:bCs/>
          <w:sz w:val="24"/>
          <w:szCs w:val="24"/>
        </w:rPr>
        <w:t>Blockchain Characteristics</w:t>
      </w:r>
      <w:bookmarkEnd w:id="44"/>
    </w:p>
    <w:p w14:paraId="2597E8F5" w14:textId="7777777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FD0D52C" w14:textId="056C2998"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1 Decentralization</w:t>
      </w:r>
    </w:p>
    <w:p w14:paraId="198ECE7B" w14:textId="671739ED" w:rsidR="00744ED2" w:rsidRDefault="00744ED2" w:rsidP="00744ED2">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r w:rsidR="001E0AA5"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the compromised database become single point of failure which prevent follower system to </w:t>
      </w:r>
      <w:r w:rsidRPr="00A24A12">
        <w:rPr>
          <w:rFonts w:ascii="Times New Roman" w:hAnsi="Times New Roman" w:cs="Times New Roman"/>
          <w:sz w:val="24"/>
          <w:szCs w:val="24"/>
        </w:rPr>
        <w:lastRenderedPageBreak/>
        <w:t xml:space="preserve">operate. Decentralization of data was proposed to scatter the chance of single database from getting compromise. This </w:t>
      </w:r>
      <w:r w:rsidR="00697FF2"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ecentralized database network have more resistant against incident threatening centralized data. Even hit by incident that aim</w:t>
      </w:r>
      <w:r w:rsidR="0095407B">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sidR="008F7A0F">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69401D4" w14:textId="406D67A5"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2 Immutab</w:t>
      </w:r>
      <w:r w:rsidR="00697FF2">
        <w:rPr>
          <w:rFonts w:ascii="Times New Roman" w:hAnsi="Times New Roman" w:cs="Times New Roman"/>
          <w:sz w:val="24"/>
          <w:szCs w:val="24"/>
        </w:rPr>
        <w:t>le</w:t>
      </w:r>
    </w:p>
    <w:p w14:paraId="4716DDE2" w14:textId="05B45C50" w:rsidR="00744ED2" w:rsidRPr="00A24A12" w:rsidRDefault="00744ED2" w:rsidP="00744ED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sidR="00F21DF9">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published data, it will cause change on the hash chain and detected the network. Any action that </w:t>
      </w:r>
      <w:r w:rsidR="00697FF2" w:rsidRPr="00A24A12">
        <w:rPr>
          <w:rFonts w:ascii="Times New Roman" w:hAnsi="Times New Roman" w:cs="Times New Roman"/>
          <w:sz w:val="24"/>
          <w:szCs w:val="24"/>
        </w:rPr>
        <w:t>causes</w:t>
      </w:r>
      <w:r w:rsidRPr="00A24A12">
        <w:rPr>
          <w:rFonts w:ascii="Times New Roman" w:hAnsi="Times New Roman" w:cs="Times New Roman"/>
          <w:sz w:val="24"/>
          <w:szCs w:val="24"/>
        </w:rPr>
        <w:t xml:space="preserve"> change to hash chain will be negate by majority of the network. This mean if anyone want to temper with published data on Blockchain, they will need to compromise the entire network at once. Any survived node </w:t>
      </w:r>
      <w:r w:rsidR="00697FF2" w:rsidRPr="00A24A12">
        <w:rPr>
          <w:rFonts w:ascii="Times New Roman" w:hAnsi="Times New Roman" w:cs="Times New Roman"/>
          <w:sz w:val="24"/>
          <w:szCs w:val="24"/>
        </w:rPr>
        <w:t>has</w:t>
      </w:r>
      <w:r w:rsidRPr="00A24A12">
        <w:rPr>
          <w:rFonts w:ascii="Times New Roman" w:hAnsi="Times New Roman" w:cs="Times New Roman"/>
          <w:sz w:val="24"/>
          <w:szCs w:val="24"/>
        </w:rPr>
        <w:t xml:space="preserve"> chance to notify the abnormal to the entire network.</w:t>
      </w:r>
    </w:p>
    <w:p w14:paraId="534B05F6" w14:textId="782A51EE"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3 Transparency</w:t>
      </w:r>
    </w:p>
    <w:p w14:paraId="00308690" w14:textId="6D6954FD"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s the foundation of Blockchain is to have all participant nodes have the exact same copy of Blockchain ledger, it passively </w:t>
      </w:r>
      <w:r w:rsidR="00697FF2" w:rsidRPr="00A24A12">
        <w:rPr>
          <w:rFonts w:ascii="Times New Roman" w:hAnsi="Times New Roman" w:cs="Times New Roman"/>
          <w:sz w:val="24"/>
          <w:szCs w:val="24"/>
        </w:rPr>
        <w:t>gives</w:t>
      </w:r>
      <w:r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0A6EDC5" w14:textId="5F6C69EC"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4 Distributed</w:t>
      </w:r>
    </w:p>
    <w:p w14:paraId="7EFC85E4" w14:textId="7DAB1B9B"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sidR="00087970">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will have </w:t>
      </w:r>
      <w:r w:rsidR="00697FF2" w:rsidRPr="00A24A12">
        <w:rPr>
          <w:rFonts w:ascii="Times New Roman" w:hAnsi="Times New Roman" w:cs="Times New Roman"/>
          <w:sz w:val="24"/>
          <w:szCs w:val="24"/>
        </w:rPr>
        <w:t>the same</w:t>
      </w:r>
      <w:r w:rsidRPr="00A24A12">
        <w:rPr>
          <w:rFonts w:ascii="Times New Roman" w:hAnsi="Times New Roman" w:cs="Times New Roman"/>
          <w:sz w:val="24"/>
          <w:szCs w:val="24"/>
        </w:rPr>
        <w:t xml:space="preserve"> Blockchain ledger. Any content</w:t>
      </w:r>
      <w:r w:rsidR="005C2FC0">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w:t>
      </w:r>
      <w:r w:rsidR="00697FF2"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 xml:space="preserve">either sent to all nodes before </w:t>
      </w:r>
      <w:r w:rsidR="00697FF2" w:rsidRPr="00A24A12">
        <w:rPr>
          <w:rFonts w:ascii="Times New Roman" w:hAnsi="Times New Roman" w:cs="Times New Roman"/>
          <w:sz w:val="24"/>
          <w:szCs w:val="24"/>
        </w:rPr>
        <w:t>accepting</w:t>
      </w:r>
      <w:r w:rsidRPr="00A24A12">
        <w:rPr>
          <w:rFonts w:ascii="Times New Roman" w:hAnsi="Times New Roman" w:cs="Times New Roman"/>
          <w:sz w:val="24"/>
          <w:szCs w:val="24"/>
        </w:rPr>
        <w:t xml:space="preserve"> to publish or being accepted then send to all node, to complete consensus. So, Blockchain ensure</w:t>
      </w:r>
      <w:r w:rsidR="005C2FC0">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w:t>
      </w:r>
    </w:p>
    <w:p w14:paraId="38A97690" w14:textId="070CE4D6"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5 Trust</w:t>
      </w:r>
      <w:r w:rsidR="00697FF2">
        <w:rPr>
          <w:rFonts w:ascii="Times New Roman" w:hAnsi="Times New Roman" w:cs="Times New Roman"/>
          <w:sz w:val="24"/>
          <w:szCs w:val="24"/>
        </w:rPr>
        <w:t>ed</w:t>
      </w:r>
    </w:p>
    <w:p w14:paraId="3449BD87" w14:textId="278ED532" w:rsidR="00A420C9" w:rsidRDefault="00744ED2" w:rsidP="00A420C9">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w:t>
      </w:r>
      <w:r w:rsidR="00697FF2" w:rsidRPr="00A24A12">
        <w:rPr>
          <w:rFonts w:ascii="Times New Roman" w:hAnsi="Times New Roman" w:cs="Times New Roman"/>
          <w:sz w:val="24"/>
          <w:szCs w:val="24"/>
        </w:rPr>
        <w:t>is</w:t>
      </w:r>
      <w:r w:rsidRPr="00A24A12">
        <w:rPr>
          <w:rFonts w:ascii="Times New Roman" w:hAnsi="Times New Roman" w:cs="Times New Roman"/>
          <w:sz w:val="24"/>
          <w:szCs w:val="24"/>
        </w:rPr>
        <w:t xml:space="preserve"> met. It can rely </w:t>
      </w:r>
      <w:r w:rsidRPr="00A24A12">
        <w:rPr>
          <w:rFonts w:ascii="Times New Roman" w:hAnsi="Times New Roman" w:cs="Times New Roman"/>
          <w:sz w:val="24"/>
          <w:szCs w:val="24"/>
        </w:rPr>
        <w:lastRenderedPageBreak/>
        <w:t>either on randomness or specially designed algorithm depend on each consensus method. When none of any single node can have absolute control over publishing data on the Blockchain, made it extreme</w:t>
      </w:r>
      <w:r w:rsidR="00EF1D35">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w:t>
      </w:r>
      <w:r w:rsidR="00697FF2" w:rsidRPr="00A24A12">
        <w:rPr>
          <w:rFonts w:ascii="Times New Roman" w:hAnsi="Times New Roman" w:cs="Times New Roman"/>
          <w:sz w:val="24"/>
          <w:szCs w:val="24"/>
        </w:rPr>
        <w:t>methods</w:t>
      </w:r>
      <w:r w:rsidRPr="00A24A12">
        <w:rPr>
          <w:rFonts w:ascii="Times New Roman" w:hAnsi="Times New Roman" w:cs="Times New Roman"/>
          <w:sz w:val="24"/>
          <w:szCs w:val="24"/>
        </w:rPr>
        <w:t xml:space="preserve"> ensure that it will much more expensive for anyone to attempt on tempering with publishing data when </w:t>
      </w:r>
      <w:r w:rsidR="00697FF2" w:rsidRPr="00A24A12">
        <w:rPr>
          <w:rFonts w:ascii="Times New Roman" w:hAnsi="Times New Roman" w:cs="Times New Roman"/>
          <w:sz w:val="24"/>
          <w:szCs w:val="24"/>
        </w:rPr>
        <w:t>compared</w:t>
      </w:r>
      <w:r w:rsidRPr="00A24A12">
        <w:rPr>
          <w:rFonts w:ascii="Times New Roman" w:hAnsi="Times New Roman" w:cs="Times New Roman"/>
          <w:sz w:val="24"/>
          <w:szCs w:val="24"/>
        </w:rPr>
        <w:t xml:space="preserve"> to benefit they can get. This passively establish</w:t>
      </w:r>
      <w:r w:rsidR="00EF1D35">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43E5ECBE" w14:textId="77777777" w:rsidR="00A420C9" w:rsidRPr="00A24A12" w:rsidRDefault="00A420C9" w:rsidP="00A420C9">
      <w:pPr>
        <w:pStyle w:val="ListParagraph"/>
        <w:spacing w:line="360" w:lineRule="auto"/>
        <w:ind w:left="0"/>
        <w:jc w:val="thaiDistribute"/>
        <w:rPr>
          <w:rFonts w:ascii="Times New Roman" w:hAnsi="Times New Roman" w:cs="Times New Roman"/>
          <w:sz w:val="24"/>
          <w:szCs w:val="24"/>
        </w:rPr>
      </w:pPr>
    </w:p>
    <w:p w14:paraId="2EC07C81" w14:textId="0B2D7C62" w:rsidR="00887F49" w:rsidRDefault="00E85ED8" w:rsidP="00E85ED8">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tab/>
      </w:r>
      <w:bookmarkStart w:id="45" w:name="CHAPTERII_232"/>
      <w:r w:rsidRPr="00B40FCD">
        <w:rPr>
          <w:rFonts w:ascii="Times New Roman" w:hAnsi="Times New Roman" w:cs="Times New Roman"/>
          <w:b/>
          <w:bCs/>
          <w:sz w:val="24"/>
          <w:szCs w:val="24"/>
        </w:rPr>
        <w:t>2.</w:t>
      </w:r>
      <w:r w:rsidR="004061BD">
        <w:rPr>
          <w:rFonts w:ascii="Times New Roman" w:hAnsi="Times New Roman" w:cs="Times New Roman"/>
          <w:b/>
          <w:bCs/>
          <w:sz w:val="24"/>
          <w:szCs w:val="24"/>
        </w:rPr>
        <w:t>3</w:t>
      </w:r>
      <w:r w:rsidRPr="00B40FCD">
        <w:rPr>
          <w:rFonts w:ascii="Times New Roman" w:hAnsi="Times New Roman" w:cs="Times New Roman"/>
          <w:b/>
          <w:bCs/>
          <w:sz w:val="24"/>
          <w:szCs w:val="24"/>
        </w:rPr>
        <w:t>.</w:t>
      </w:r>
      <w:r w:rsidR="004061BD">
        <w:rPr>
          <w:rFonts w:ascii="Times New Roman" w:hAnsi="Times New Roman" w:cs="Times New Roman"/>
          <w:b/>
          <w:bCs/>
          <w:sz w:val="24"/>
          <w:szCs w:val="24"/>
        </w:rPr>
        <w:t>2</w:t>
      </w:r>
      <w:r w:rsidRPr="00B40FCD">
        <w:rPr>
          <w:rFonts w:ascii="Times New Roman" w:hAnsi="Times New Roman" w:cs="Times New Roman"/>
          <w:b/>
          <w:bCs/>
          <w:sz w:val="24"/>
          <w:szCs w:val="24"/>
        </w:rPr>
        <w:t xml:space="preserve"> Blockchain Types</w:t>
      </w:r>
      <w:r w:rsidR="004061BD">
        <w:rPr>
          <w:rFonts w:ascii="Times New Roman" w:hAnsi="Times New Roman" w:cs="Times New Roman"/>
          <w:b/>
          <w:bCs/>
          <w:sz w:val="24"/>
          <w:szCs w:val="24"/>
        </w:rPr>
        <w:t xml:space="preserve"> </w:t>
      </w:r>
      <w:bookmarkEnd w:id="45"/>
    </w:p>
    <w:p w14:paraId="6B096B54" w14:textId="325EBA97" w:rsidR="00BA5A0F" w:rsidRPr="00BA5A0F"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007928F0"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sidR="00A172E7">
        <w:rPr>
          <w:rFonts w:ascii="Times New Roman" w:hAnsi="Times New Roman" w:cs="Times New Roman"/>
          <w:sz w:val="24"/>
          <w:szCs w:val="24"/>
        </w:rPr>
        <w:t>three</w:t>
      </w:r>
      <w:r w:rsidR="007928F0" w:rsidRPr="007928F0">
        <w:rPr>
          <w:rFonts w:ascii="Times New Roman" w:hAnsi="Times New Roman" w:cs="Times New Roman"/>
          <w:sz w:val="24"/>
          <w:szCs w:val="24"/>
        </w:rPr>
        <w:t xml:space="preserve"> types of Blockchain network</w:t>
      </w:r>
      <w:r w:rsidR="006D21CF">
        <w:rPr>
          <w:rFonts w:ascii="Times New Roman" w:hAnsi="Times New Roman" w:cs="Times New Roman"/>
          <w:sz w:val="24"/>
          <w:szCs w:val="24"/>
        </w:rPr>
        <w:t>s</w:t>
      </w:r>
      <w:r w:rsidR="007928F0" w:rsidRPr="007928F0">
        <w:rPr>
          <w:rFonts w:ascii="Times New Roman" w:hAnsi="Times New Roman" w:cs="Times New Roman"/>
          <w:sz w:val="24"/>
          <w:szCs w:val="24"/>
        </w:rPr>
        <w:t>.</w:t>
      </w:r>
      <w:r w:rsidR="007928F0">
        <w:rPr>
          <w:rFonts w:ascii="Times New Roman" w:hAnsi="Times New Roman" w:cs="Times New Roman"/>
          <w:sz w:val="24"/>
          <w:szCs w:val="24"/>
        </w:rPr>
        <w:t xml:space="preserve"> </w:t>
      </w:r>
    </w:p>
    <w:p w14:paraId="3E68DE59" w14:textId="45716760"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1 </w:t>
      </w:r>
      <w:r w:rsidR="00E85ED8" w:rsidRPr="00723CF6">
        <w:rPr>
          <w:rFonts w:ascii="Times New Roman" w:hAnsi="Times New Roman" w:cs="Times New Roman"/>
          <w:sz w:val="24"/>
          <w:szCs w:val="24"/>
        </w:rPr>
        <w:t xml:space="preserve">Public </w:t>
      </w:r>
      <w:r w:rsidR="007C50AF">
        <w:rPr>
          <w:rFonts w:ascii="Times New Roman" w:hAnsi="Times New Roman" w:cs="Times New Roman"/>
          <w:sz w:val="24"/>
          <w:szCs w:val="24"/>
        </w:rPr>
        <w:t>Chain</w:t>
      </w:r>
    </w:p>
    <w:p w14:paraId="4EC32577" w14:textId="67D92990" w:rsidR="00BA5A0F" w:rsidRPr="00723CF6"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16E42"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00B96F56" w:rsidRPr="00B96F56">
        <w:rPr>
          <w:rFonts w:ascii="Times New Roman" w:hAnsi="Times New Roman" w:cs="Times New Roman"/>
          <w:sz w:val="24"/>
          <w:szCs w:val="24"/>
        </w:rPr>
        <w:t>The type is suited best with the network environment where its data is not required to be kept confidential from the public.</w:t>
      </w:r>
    </w:p>
    <w:p w14:paraId="728E3C9B" w14:textId="2811F51C"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2 </w:t>
      </w:r>
      <w:r w:rsidR="00E85ED8" w:rsidRPr="00723CF6">
        <w:rPr>
          <w:rFonts w:ascii="Times New Roman" w:hAnsi="Times New Roman" w:cs="Times New Roman"/>
          <w:sz w:val="24"/>
          <w:szCs w:val="24"/>
        </w:rPr>
        <w:t xml:space="preserve">Private </w:t>
      </w:r>
      <w:r w:rsidR="007C50AF">
        <w:rPr>
          <w:rFonts w:ascii="Times New Roman" w:hAnsi="Times New Roman" w:cs="Times New Roman"/>
          <w:sz w:val="24"/>
          <w:szCs w:val="24"/>
        </w:rPr>
        <w:t>Chain</w:t>
      </w:r>
    </w:p>
    <w:p w14:paraId="49D4CC64" w14:textId="109685F8" w:rsidR="00093DAF" w:rsidRPr="00723CF6" w:rsidRDefault="00093D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020356DC" w14:textId="195AC175" w:rsidR="00E85ED8"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3 </w:t>
      </w:r>
      <w:r w:rsidR="00E85ED8" w:rsidRPr="00723CF6">
        <w:rPr>
          <w:rFonts w:ascii="Times New Roman" w:hAnsi="Times New Roman" w:cs="Times New Roman"/>
          <w:sz w:val="24"/>
          <w:szCs w:val="24"/>
        </w:rPr>
        <w:t>Permissioned</w:t>
      </w:r>
      <w:r w:rsidR="007C50AF">
        <w:rPr>
          <w:rFonts w:ascii="Times New Roman" w:hAnsi="Times New Roman" w:cs="Times New Roman"/>
          <w:sz w:val="24"/>
          <w:szCs w:val="24"/>
        </w:rPr>
        <w:t xml:space="preserve"> Chain</w:t>
      </w:r>
    </w:p>
    <w:p w14:paraId="49BC6891" w14:textId="64D886ED" w:rsidR="007C50AF" w:rsidRDefault="007C50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 xml:space="preserve">Permissioned Blockchain is the type that allows only selected members of a specific community or affinity domain to </w:t>
      </w:r>
      <w:r w:rsidR="004C56C3" w:rsidRPr="007C50AF">
        <w:rPr>
          <w:rFonts w:ascii="Times New Roman" w:hAnsi="Times New Roman" w:cs="Times New Roman"/>
          <w:sz w:val="24"/>
          <w:szCs w:val="24"/>
        </w:rPr>
        <w:t>participate,</w:t>
      </w:r>
      <w:r w:rsidRPr="007C50AF">
        <w:rPr>
          <w:rFonts w:ascii="Times New Roman" w:hAnsi="Times New Roman" w:cs="Times New Roman"/>
          <w:sz w:val="24"/>
          <w:szCs w:val="24"/>
        </w:rPr>
        <w:t xml:space="preserv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971ECFD" w14:textId="77777777" w:rsidR="007C50AF" w:rsidRDefault="007C50AF" w:rsidP="00E85ED8">
      <w:pPr>
        <w:pStyle w:val="ListParagraph"/>
        <w:spacing w:line="360" w:lineRule="auto"/>
        <w:ind w:left="0"/>
        <w:jc w:val="thaiDistribute"/>
        <w:rPr>
          <w:rFonts w:ascii="Times New Roman" w:hAnsi="Times New Roman" w:cs="Times New Roman"/>
          <w:sz w:val="24"/>
          <w:szCs w:val="24"/>
        </w:rPr>
      </w:pPr>
    </w:p>
    <w:p w14:paraId="5527E952" w14:textId="2CF76145" w:rsidR="00E85ED8" w:rsidRPr="00A24A12" w:rsidRDefault="00E85ED8" w:rsidP="00E85ED8">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t>2.</w:t>
      </w:r>
      <w:r w:rsidR="00A420C9">
        <w:rPr>
          <w:rFonts w:ascii="Times New Roman" w:hAnsi="Times New Roman" w:cs="Times New Roman"/>
          <w:b/>
          <w:bCs/>
          <w:sz w:val="24"/>
          <w:szCs w:val="24"/>
        </w:rPr>
        <w:t>3</w:t>
      </w:r>
      <w:r w:rsidRPr="00A24A12">
        <w:rPr>
          <w:rFonts w:ascii="Times New Roman" w:hAnsi="Times New Roman" w:cs="Times New Roman"/>
          <w:b/>
          <w:bCs/>
          <w:sz w:val="24"/>
          <w:szCs w:val="24"/>
        </w:rPr>
        <w:t>.</w:t>
      </w:r>
      <w:r w:rsidR="00A420C9">
        <w:rPr>
          <w:rFonts w:ascii="Times New Roman" w:hAnsi="Times New Roman" w:cs="Times New Roman"/>
          <w:b/>
          <w:bCs/>
          <w:sz w:val="24"/>
          <w:szCs w:val="24"/>
        </w:rPr>
        <w:t xml:space="preserve">3 </w:t>
      </w:r>
      <w:bookmarkStart w:id="46" w:name="CHAPTERII_233"/>
      <w:r w:rsidR="00A420C9">
        <w:rPr>
          <w:rFonts w:ascii="Times New Roman" w:hAnsi="Times New Roman" w:cs="Times New Roman"/>
          <w:b/>
          <w:bCs/>
          <w:sz w:val="24"/>
          <w:szCs w:val="24"/>
        </w:rPr>
        <w:t>Blockchain Components</w:t>
      </w:r>
      <w:bookmarkEnd w:id="46"/>
    </w:p>
    <w:p w14:paraId="772EDFDB" w14:textId="39EF86CA"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1 Transaction and ‘Block’</w:t>
      </w:r>
    </w:p>
    <w:p w14:paraId="5C4EC912" w14:textId="6886C3C5"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r w:rsidR="001A6E44" w:rsidRPr="00A24A12">
        <w:rPr>
          <w:rFonts w:ascii="Times New Roman" w:hAnsi="Times New Roman" w:cs="Times New Roman"/>
          <w:sz w:val="24"/>
          <w:szCs w:val="24"/>
        </w:rPr>
        <w:t>transactions</w:t>
      </w:r>
      <w:r w:rsidRPr="00A24A12">
        <w:rPr>
          <w:rFonts w:ascii="Times New Roman" w:hAnsi="Times New Roman" w:cs="Times New Roman"/>
          <w:sz w:val="24"/>
          <w:szCs w:val="24"/>
        </w:rPr>
        <w:t xml:space="preserve"> being publish to Blockchain within the same time interval are put in the same “Block”. To form each single block, miner or validator need</w:t>
      </w:r>
      <w:r w:rsidR="0004378F">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sidR="0004378F">
        <w:rPr>
          <w:rFonts w:ascii="Times New Roman" w:hAnsi="Times New Roman" w:cs="Times New Roman"/>
          <w:sz w:val="24"/>
          <w:szCs w:val="24"/>
        </w:rPr>
        <w:t>s</w:t>
      </w:r>
      <w:r w:rsidRPr="00A24A12">
        <w:rPr>
          <w:rFonts w:ascii="Times New Roman" w:hAnsi="Times New Roman" w:cs="Times New Roman"/>
          <w:sz w:val="24"/>
          <w:szCs w:val="24"/>
        </w:rPr>
        <w:t xml:space="preserve"> integrity of each </w:t>
      </w:r>
      <w:r w:rsidR="00E0065A" w:rsidRPr="00A24A12">
        <w:rPr>
          <w:rFonts w:ascii="Times New Roman" w:hAnsi="Times New Roman" w:cs="Times New Roman"/>
          <w:sz w:val="24"/>
          <w:szCs w:val="24"/>
        </w:rPr>
        <w:t>block</w:t>
      </w:r>
      <w:r w:rsidRPr="00A24A12">
        <w:rPr>
          <w:rFonts w:ascii="Times New Roman" w:hAnsi="Times New Roman" w:cs="Times New Roman"/>
          <w:sz w:val="24"/>
          <w:szCs w:val="24"/>
        </w:rPr>
        <w:t>. If there are any change apply to transaction in the block, it will cause hash value of the block to change. Format of block vary depend</w:t>
      </w:r>
      <w:r w:rsidR="0004378F">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w:t>
      </w:r>
      <w:r w:rsidR="001A6E44" w:rsidRPr="00A24A12">
        <w:rPr>
          <w:rFonts w:ascii="Times New Roman" w:hAnsi="Times New Roman" w:cs="Times New Roman"/>
          <w:sz w:val="24"/>
          <w:szCs w:val="24"/>
        </w:rPr>
        <w:t>publish</w:t>
      </w:r>
      <w:r w:rsidRPr="00A24A12">
        <w:rPr>
          <w:rFonts w:ascii="Times New Roman" w:hAnsi="Times New Roman" w:cs="Times New Roman"/>
          <w:sz w:val="24"/>
          <w:szCs w:val="24"/>
        </w:rPr>
        <w:t xml:space="preserve"> in a form of plaintext just to act as the source of truth for every participating node to look without constraint.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bound transaction or block to unique address to extend variation in accessibility.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encrypt block to maintain confidentiality of data. Transaction and Block are the key component which determine purpose and application of Blockchain. </w:t>
      </w:r>
    </w:p>
    <w:p w14:paraId="5584A2C3" w14:textId="74D9365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2 Cryptographically hashed ‘Chain’</w:t>
      </w:r>
    </w:p>
    <w:p w14:paraId="266E45AB" w14:textId="3E8D0D15"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w:t>
      </w:r>
      <w:r w:rsidR="001A6E44" w:rsidRPr="00A24A12">
        <w:rPr>
          <w:rFonts w:ascii="Times New Roman" w:hAnsi="Times New Roman" w:cs="Times New Roman"/>
          <w:sz w:val="24"/>
          <w:szCs w:val="24"/>
        </w:rPr>
        <w:t>blocks</w:t>
      </w:r>
      <w:r w:rsidRPr="00A24A12">
        <w:rPr>
          <w:rFonts w:ascii="Times New Roman" w:hAnsi="Times New Roman" w:cs="Times New Roman"/>
          <w:sz w:val="24"/>
          <w:szCs w:val="24"/>
        </w:rPr>
        <w:t xml:space="preserve"> together. This can be done by include hash value of block formed in previous time interval into the current block to generate its hash value. Any changes made to any one single block will alter hash value of the entire chain that come after.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it harder to alter data that published within Blockchain. It </w:t>
      </w:r>
      <w:r w:rsidR="001A6E44"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anyone who want to alter the data to apply change to all block</w:t>
      </w:r>
      <w:r w:rsidR="00B736E2">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ata exist in Blockchain nearly impossible to alter.</w:t>
      </w:r>
    </w:p>
    <w:p w14:paraId="6F738989" w14:textId="65BE14C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3 Distributed network of participate ‘Node’</w:t>
      </w:r>
    </w:p>
    <w:p w14:paraId="567CF1F7" w14:textId="4760E673" w:rsidR="00CD53E5" w:rsidRDefault="00E85ED8" w:rsidP="00CD53E5">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E0065A"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sidR="00CB28F9">
        <w:rPr>
          <w:rFonts w:ascii="Times New Roman" w:hAnsi="Times New Roman" w:cs="Times New Roman"/>
          <w:sz w:val="24"/>
          <w:szCs w:val="24"/>
        </w:rPr>
        <w:t>e</w:t>
      </w:r>
      <w:r w:rsidR="00E0065A" w:rsidRPr="00E0065A">
        <w:rPr>
          <w:rFonts w:ascii="Times New Roman" w:hAnsi="Times New Roman" w:cs="Times New Roman"/>
          <w:sz w:val="24"/>
          <w:szCs w:val="24"/>
        </w:rPr>
        <w:t xml:space="preserve"> devp2p protocol which allows each Ethereum node to </w:t>
      </w:r>
      <w:r w:rsidR="00E0065A" w:rsidRPr="00E0065A">
        <w:rPr>
          <w:rFonts w:ascii="Times New Roman" w:hAnsi="Times New Roman" w:cs="Times New Roman"/>
          <w:sz w:val="24"/>
          <w:szCs w:val="24"/>
        </w:rPr>
        <w:lastRenderedPageBreak/>
        <w:t>connect with others at a peer-to-peer level</w:t>
      </w:r>
      <w:r w:rsidR="0037363F">
        <w:rPr>
          <w:rFonts w:ascii="Times New Roman" w:hAnsi="Times New Roman" w:cs="Times New Roman"/>
          <w:sz w:val="24"/>
          <w:szCs w:val="24"/>
        </w:rPr>
        <w:t xml:space="preserve"> </w:t>
      </w:r>
      <w:r w:rsidR="0037363F">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sidR="0037363F">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9]</w:t>
      </w:r>
      <w:r w:rsidR="0037363F">
        <w:rPr>
          <w:rFonts w:ascii="Times New Roman" w:hAnsi="Times New Roman" w:cs="Times New Roman"/>
          <w:sz w:val="24"/>
          <w:szCs w:val="24"/>
        </w:rPr>
        <w:fldChar w:fldCharType="end"/>
      </w:r>
      <w:r w:rsidR="00E0065A" w:rsidRPr="00E0065A">
        <w:rPr>
          <w:rFonts w:ascii="Times New Roman" w:hAnsi="Times New Roman" w:cs="Times New Roman"/>
          <w:sz w:val="24"/>
          <w:szCs w:val="24"/>
        </w:rPr>
        <w:t xml:space="preserve">. If there are any differences in data between nodes, the version of data </w:t>
      </w:r>
      <w:r w:rsidR="005C5BAA">
        <w:rPr>
          <w:rFonts w:ascii="Times New Roman" w:hAnsi="Times New Roman" w:cs="Times New Roman"/>
          <w:sz w:val="24"/>
          <w:szCs w:val="24"/>
        </w:rPr>
        <w:t xml:space="preserve">is </w:t>
      </w:r>
      <w:r w:rsidR="00E0065A" w:rsidRPr="00E0065A">
        <w:rPr>
          <w:rFonts w:ascii="Times New Roman" w:hAnsi="Times New Roman" w:cs="Times New Roman"/>
          <w:sz w:val="24"/>
          <w:szCs w:val="24"/>
        </w:rPr>
        <w:t>being held by a minority of participating nodes</w:t>
      </w:r>
      <w:r w:rsidR="005C5BAA">
        <w:rPr>
          <w:rFonts w:ascii="Times New Roman" w:hAnsi="Times New Roman" w:cs="Times New Roman"/>
          <w:sz w:val="24"/>
          <w:szCs w:val="24"/>
        </w:rPr>
        <w:t>. They</w:t>
      </w:r>
      <w:r w:rsidR="00E0065A"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participating node to maintain </w:t>
      </w:r>
      <w:r w:rsidR="001915C5">
        <w:rPr>
          <w:rFonts w:ascii="Times New Roman" w:hAnsi="Times New Roman" w:cs="Times New Roman"/>
          <w:sz w:val="24"/>
          <w:szCs w:val="24"/>
        </w:rPr>
        <w:t>the Blockchain</w:t>
      </w:r>
      <w:r w:rsidR="00E0065A"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sidR="00E0065A">
        <w:rPr>
          <w:rFonts w:ascii="Times New Roman" w:hAnsi="Times New Roman" w:cs="Times New Roman"/>
          <w:sz w:val="24"/>
          <w:szCs w:val="24"/>
        </w:rPr>
        <w:t>.</w:t>
      </w:r>
    </w:p>
    <w:p w14:paraId="5BC02A6C" w14:textId="77777777" w:rsidR="00CD53E5" w:rsidRDefault="00CD53E5" w:rsidP="00CD53E5">
      <w:pPr>
        <w:pStyle w:val="ListParagraph"/>
        <w:spacing w:line="360" w:lineRule="auto"/>
        <w:ind w:left="0"/>
        <w:jc w:val="thaiDistribute"/>
        <w:rPr>
          <w:rFonts w:ascii="Times New Roman" w:hAnsi="Times New Roman" w:cs="Times New Roman"/>
          <w:sz w:val="24"/>
          <w:szCs w:val="24"/>
        </w:rPr>
      </w:pPr>
    </w:p>
    <w:p w14:paraId="1F3F1914" w14:textId="1EA90DA3" w:rsidR="00CD53E5" w:rsidRDefault="00CD53E5" w:rsidP="00CD53E5">
      <w:pPr>
        <w:pStyle w:val="ListParagraph"/>
        <w:spacing w:line="360" w:lineRule="auto"/>
        <w:ind w:left="0"/>
        <w:jc w:val="center"/>
      </w:pPr>
      <w:r>
        <w:rPr>
          <w:noProof/>
        </w:rPr>
        <w:drawing>
          <wp:inline distT="0" distB="0" distL="0" distR="0" wp14:anchorId="416BD188" wp14:editId="353FF56E">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40955843" w14:textId="32E9A165" w:rsidR="00CD53E5" w:rsidRDefault="00CD53E5" w:rsidP="00FB772F">
      <w:pPr>
        <w:pStyle w:val="Caption"/>
        <w:jc w:val="center"/>
        <w:rPr>
          <w:i/>
          <w:iCs/>
        </w:rPr>
      </w:pPr>
      <w:bookmarkStart w:id="47" w:name="_Ref74190571"/>
      <w:bookmarkStart w:id="48" w:name="_Toc74189601"/>
      <w:bookmarkStart w:id="49" w:name="_Ref74191028"/>
      <w:r w:rsidRPr="00CD53E5">
        <w:t xml:space="preserve">Figure </w:t>
      </w:r>
      <w:r w:rsidR="000F7792">
        <w:fldChar w:fldCharType="begin"/>
      </w:r>
      <w:r w:rsidR="000F7792">
        <w:instrText xml:space="preserve"> STYLEREF 1 \s </w:instrText>
      </w:r>
      <w:r w:rsidR="000F7792">
        <w:fldChar w:fldCharType="separate"/>
      </w:r>
      <w:r w:rsidR="00856E89">
        <w:rPr>
          <w:noProof/>
        </w:rPr>
        <w:t>2</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w:t>
      </w:r>
      <w:r w:rsidR="000F7792">
        <w:rPr>
          <w:noProof/>
        </w:rPr>
        <w:fldChar w:fldCharType="end"/>
      </w:r>
      <w:bookmarkEnd w:id="47"/>
      <w:r w:rsidRPr="00CD53E5">
        <w:t xml:space="preserve"> </w:t>
      </w:r>
      <w:bookmarkStart w:id="50" w:name="_Ref74190815"/>
      <w:r w:rsidRPr="00CD53E5">
        <w:t>Blockchain network formed from the participation of Blockchain nodes</w:t>
      </w:r>
      <w:bookmarkEnd w:id="48"/>
      <w:bookmarkEnd w:id="49"/>
      <w:bookmarkEnd w:id="50"/>
    </w:p>
    <w:p w14:paraId="0208D2C3" w14:textId="77777777" w:rsidR="00CD53E5" w:rsidRPr="00CD53E5" w:rsidRDefault="00CD53E5" w:rsidP="00CD53E5"/>
    <w:p w14:paraId="1A1A0E6D" w14:textId="3729F52E"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4A8298F" w14:textId="6F308E53" w:rsidR="00E85ED8"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413746"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w:t>
      </w:r>
      <w:r w:rsidR="00413746" w:rsidRPr="00413746">
        <w:rPr>
          <w:rFonts w:ascii="Times New Roman" w:hAnsi="Times New Roman" w:cs="Times New Roman"/>
          <w:sz w:val="24"/>
          <w:szCs w:val="24"/>
        </w:rPr>
        <w:lastRenderedPageBreak/>
        <w:t xml:space="preserve">complete consensus. The existing consensus concept at the time can be divided into </w:t>
      </w:r>
      <w:r w:rsidR="00D05877">
        <w:rPr>
          <w:rFonts w:ascii="Times New Roman" w:hAnsi="Times New Roman" w:cs="Times New Roman"/>
          <w:sz w:val="24"/>
          <w:szCs w:val="24"/>
        </w:rPr>
        <w:t>three</w:t>
      </w:r>
      <w:r w:rsidR="00413746" w:rsidRPr="00413746">
        <w:rPr>
          <w:rFonts w:ascii="Times New Roman" w:hAnsi="Times New Roman" w:cs="Times New Roman"/>
          <w:sz w:val="24"/>
          <w:szCs w:val="24"/>
        </w:rPr>
        <w:t xml:space="preserve"> ma</w:t>
      </w:r>
      <w:r w:rsidR="00333D19">
        <w:rPr>
          <w:rFonts w:ascii="Times New Roman" w:hAnsi="Times New Roman" w:cs="Times New Roman"/>
          <w:sz w:val="24"/>
          <w:szCs w:val="24"/>
        </w:rPr>
        <w:t>jor</w:t>
      </w:r>
      <w:r w:rsidR="00413746" w:rsidRPr="00413746">
        <w:rPr>
          <w:rFonts w:ascii="Times New Roman" w:hAnsi="Times New Roman" w:cs="Times New Roman"/>
          <w:sz w:val="24"/>
          <w:szCs w:val="24"/>
        </w:rPr>
        <w:t xml:space="preserve"> types based on the participation of Blockchain members who declared to act as maintainers of the Blockchain ledger.</w:t>
      </w:r>
    </w:p>
    <w:p w14:paraId="76001B40" w14:textId="4E47B8AA"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1 </w:t>
      </w:r>
      <w:r w:rsidR="00333D19">
        <w:rPr>
          <w:rFonts w:ascii="Times New Roman" w:hAnsi="Times New Roman" w:cs="Times New Roman"/>
          <w:sz w:val="24"/>
          <w:szCs w:val="24"/>
        </w:rPr>
        <w:t>Competition-based consensus</w:t>
      </w:r>
    </w:p>
    <w:p w14:paraId="308437A9" w14:textId="01240D02" w:rsidR="00343062" w:rsidRDefault="00343062"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sidR="008841AF">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sidR="008841AF">
        <w:rPr>
          <w:rFonts w:ascii="Times New Roman" w:hAnsi="Times New Roman" w:cs="Times New Roman"/>
          <w:sz w:val="24"/>
          <w:szCs w:val="24"/>
        </w:rPr>
        <w:t>digit</w:t>
      </w:r>
      <w:r w:rsidRPr="00343062">
        <w:rPr>
          <w:rFonts w:ascii="Times New Roman" w:hAnsi="Times New Roman" w:cs="Times New Roman"/>
          <w:sz w:val="24"/>
          <w:szCs w:val="24"/>
        </w:rPr>
        <w:t xml:space="preserve"> of</w:t>
      </w:r>
      <w:r w:rsidR="008841AF">
        <w:rPr>
          <w:rFonts w:ascii="Times New Roman" w:hAnsi="Times New Roman" w:cs="Times New Roman"/>
          <w:sz w:val="24"/>
          <w:szCs w:val="24"/>
        </w:rPr>
        <w:t xml:space="preserve"> </w:t>
      </w:r>
      <w:r w:rsidRPr="00343062">
        <w:rPr>
          <w:rFonts w:ascii="Times New Roman" w:hAnsi="Times New Roman" w:cs="Times New Roman"/>
          <w:sz w:val="24"/>
          <w:szCs w:val="24"/>
        </w:rPr>
        <w:t xml:space="preserve">'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w:t>
      </w:r>
      <w:r w:rsidR="008841AF" w:rsidRPr="00343062">
        <w:rPr>
          <w:rFonts w:ascii="Times New Roman" w:hAnsi="Times New Roman" w:cs="Times New Roman"/>
          <w:sz w:val="24"/>
          <w:szCs w:val="24"/>
        </w:rPr>
        <w:t>not be</w:t>
      </w:r>
      <w:r w:rsidRPr="00343062">
        <w:rPr>
          <w:rFonts w:ascii="Times New Roman" w:hAnsi="Times New Roman" w:cs="Times New Roman"/>
          <w:sz w:val="24"/>
          <w:szCs w:val="24"/>
        </w:rPr>
        <w:t xml:space="preserve"> compatible with this type of consensus.</w:t>
      </w:r>
    </w:p>
    <w:p w14:paraId="0582BA72" w14:textId="1D4228FE"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2 </w:t>
      </w:r>
      <w:r w:rsidR="00333D19">
        <w:rPr>
          <w:rFonts w:ascii="Times New Roman" w:hAnsi="Times New Roman" w:cs="Times New Roman"/>
          <w:sz w:val="24"/>
          <w:szCs w:val="24"/>
        </w:rPr>
        <w:t>Randomness-based consensus</w:t>
      </w:r>
    </w:p>
    <w:p w14:paraId="746D5F8B" w14:textId="77777777" w:rsidR="00FB6998" w:rsidRDefault="00D4792A"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 xml:space="preserve">The type was originally introduced as an alternative to a competition-based consensus like </w:t>
      </w:r>
      <w:proofErr w:type="spellStart"/>
      <w:r w:rsidR="00224A1D" w:rsidRPr="00224A1D">
        <w:rPr>
          <w:rFonts w:ascii="Times New Roman" w:hAnsi="Times New Roman" w:cs="Times New Roman"/>
          <w:sz w:val="24"/>
          <w:szCs w:val="24"/>
        </w:rPr>
        <w:t>Po</w:t>
      </w:r>
      <w:r w:rsidR="00696718">
        <w:rPr>
          <w:rFonts w:ascii="Times New Roman" w:hAnsi="Times New Roman" w:cs="Times New Roman"/>
          <w:sz w:val="24"/>
          <w:szCs w:val="24"/>
        </w:rPr>
        <w:t>W</w:t>
      </w:r>
      <w:proofErr w:type="spellEnd"/>
      <w:r w:rsidR="00224A1D"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w:t>
      </w:r>
      <w:r w:rsidR="00224A1D" w:rsidRPr="00224A1D">
        <w:rPr>
          <w:rFonts w:ascii="Times New Roman" w:hAnsi="Times New Roman" w:cs="Times New Roman"/>
          <w:sz w:val="24"/>
          <w:szCs w:val="24"/>
        </w:rPr>
        <w:lastRenderedPageBreak/>
        <w:t>mechanisms that can be categorized to this type are "Proof of Stake"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and "Proof of Authority"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00224A1D" w:rsidRPr="00224A1D">
        <w:rPr>
          <w:rFonts w:ascii="Times New Roman" w:hAnsi="Times New Roman" w:cs="Times New Roman"/>
          <w:sz w:val="24"/>
          <w:szCs w:val="24"/>
        </w:rPr>
        <w:t>PoS</w:t>
      </w:r>
      <w:proofErr w:type="spellEnd"/>
      <w:r w:rsidR="00224A1D" w:rsidRPr="00224A1D">
        <w:rPr>
          <w:rFonts w:ascii="Times New Roman" w:hAnsi="Times New Roman" w:cs="Times New Roman"/>
          <w:sz w:val="24"/>
          <w:szCs w:val="24"/>
        </w:rPr>
        <w:t xml:space="preserve"> and </w:t>
      </w:r>
      <w:proofErr w:type="spellStart"/>
      <w:r w:rsidR="00224A1D" w:rsidRPr="00224A1D">
        <w:rPr>
          <w:rFonts w:ascii="Times New Roman" w:hAnsi="Times New Roman" w:cs="Times New Roman"/>
          <w:sz w:val="24"/>
          <w:szCs w:val="24"/>
        </w:rPr>
        <w:t>PoA</w:t>
      </w:r>
      <w:proofErr w:type="spellEnd"/>
      <w:r w:rsidR="00224A1D"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1640E2CE" w14:textId="22F73D8D" w:rsidR="00696718" w:rsidRDefault="00FB699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BE196EE" w14:textId="77777777" w:rsidR="00AE7452" w:rsidRDefault="00AE7452" w:rsidP="00E85ED8">
      <w:pPr>
        <w:pStyle w:val="ListParagraph"/>
        <w:spacing w:line="360" w:lineRule="auto"/>
        <w:ind w:left="0"/>
        <w:jc w:val="thaiDistribute"/>
        <w:rPr>
          <w:rFonts w:ascii="Times New Roman" w:hAnsi="Times New Roman" w:cs="Times New Roman"/>
          <w:sz w:val="24"/>
          <w:szCs w:val="24"/>
        </w:rPr>
      </w:pPr>
    </w:p>
    <w:p w14:paraId="102BFF04" w14:textId="3C1E925C" w:rsidR="00E66868" w:rsidRPr="00343062" w:rsidRDefault="00E66868" w:rsidP="00E85ED8">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 xml:space="preserve">2.3.3.4.3 </w:t>
      </w:r>
      <w:r w:rsidR="00731A5E">
        <w:rPr>
          <w:rFonts w:ascii="Times New Roman" w:hAnsi="Times New Roman" w:cs="Times New Roman"/>
          <w:sz w:val="24"/>
          <w:szCs w:val="24"/>
        </w:rPr>
        <w:t>Majority-based consensus</w:t>
      </w:r>
    </w:p>
    <w:p w14:paraId="1203B7B3" w14:textId="3DD3CF15"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7557FB"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007557FB" w:rsidRPr="007557FB">
        <w:rPr>
          <w:rFonts w:ascii="Times New Roman" w:hAnsi="Times New Roman" w:cs="Times New Roman"/>
          <w:sz w:val="24"/>
          <w:szCs w:val="24"/>
        </w:rPr>
        <w:t>PoW</w:t>
      </w:r>
      <w:proofErr w:type="spellEnd"/>
      <w:r w:rsidR="007557FB" w:rsidRPr="007557FB">
        <w:rPr>
          <w:rFonts w:ascii="Times New Roman" w:hAnsi="Times New Roman" w:cs="Times New Roman"/>
          <w:sz w:val="24"/>
          <w:szCs w:val="24"/>
        </w:rPr>
        <w:t xml:space="preserve">.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w:t>
      </w:r>
      <w:r w:rsidR="00981D53" w:rsidRPr="007557FB">
        <w:rPr>
          <w:rFonts w:ascii="Times New Roman" w:hAnsi="Times New Roman" w:cs="Times New Roman"/>
          <w:sz w:val="24"/>
          <w:szCs w:val="24"/>
        </w:rPr>
        <w:t>requires</w:t>
      </w:r>
      <w:r w:rsidR="007557FB" w:rsidRPr="007557FB">
        <w:rPr>
          <w:rFonts w:ascii="Times New Roman" w:hAnsi="Times New Roman" w:cs="Times New Roman"/>
          <w:sz w:val="24"/>
          <w:szCs w:val="24"/>
        </w:rPr>
        <w:t xml:space="preserve">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sidR="005935E8">
        <w:rPr>
          <w:rFonts w:ascii="Times New Roman" w:hAnsi="Times New Roman" w:cs="Times New Roman"/>
          <w:sz w:val="24"/>
          <w:szCs w:val="24"/>
        </w:rPr>
        <w:t>rivate</w:t>
      </w:r>
      <w:r w:rsidR="007557FB" w:rsidRPr="007557FB">
        <w:rPr>
          <w:rFonts w:ascii="Times New Roman" w:hAnsi="Times New Roman" w:cs="Times New Roman"/>
          <w:sz w:val="24"/>
          <w:szCs w:val="24"/>
        </w:rPr>
        <w:t xml:space="preserve"> and Permissioned Blockchain.</w:t>
      </w:r>
    </w:p>
    <w:p w14:paraId="28D3BDF5" w14:textId="3FB8BDAE"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51" w:name="CHAPTERII_234"/>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A15432">
        <w:rPr>
          <w:rFonts w:ascii="Times New Roman" w:hAnsi="Times New Roman" w:cs="Times New Roman"/>
          <w:b/>
          <w:bCs/>
          <w:sz w:val="24"/>
          <w:szCs w:val="24"/>
        </w:rPr>
        <w:t>4</w:t>
      </w:r>
      <w:r w:rsidR="00CB551C" w:rsidRPr="00EC2CCA">
        <w:rPr>
          <w:rFonts w:ascii="Times New Roman" w:hAnsi="Times New Roman" w:cs="Times New Roman"/>
          <w:b/>
          <w:bCs/>
          <w:sz w:val="24"/>
          <w:szCs w:val="24"/>
        </w:rPr>
        <w:t xml:space="preserve"> Smart Contract</w:t>
      </w:r>
      <w:bookmarkEnd w:id="51"/>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43CCA53" w14:textId="24D54F50" w:rsidR="00666C5A" w:rsidRPr="00EC2CCA" w:rsidRDefault="00666C5A"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4.1 Solidity </w:t>
      </w:r>
      <w:r>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30]</w:t>
      </w:r>
      <w:r>
        <w:rPr>
          <w:rFonts w:ascii="Times New Roman" w:hAnsi="Times New Roman" w:cs="Times New Roman"/>
          <w:sz w:val="24"/>
          <w:szCs w:val="24"/>
        </w:rPr>
        <w:fldChar w:fldCharType="end"/>
      </w:r>
    </w:p>
    <w:p w14:paraId="2B3EC2FB" w14:textId="012F75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608F98A3" w:rsidR="00560417" w:rsidRDefault="00560417" w:rsidP="00EC2CCA">
      <w:pPr>
        <w:pStyle w:val="ListParagraph"/>
        <w:spacing w:line="360" w:lineRule="auto"/>
        <w:ind w:left="0"/>
        <w:jc w:val="thaiDistribute"/>
        <w:rPr>
          <w:rFonts w:ascii="Times New Roman" w:hAnsi="Times New Roman" w:cs="Times New Roman"/>
          <w:sz w:val="24"/>
          <w:szCs w:val="24"/>
        </w:rPr>
      </w:pPr>
      <w:r w:rsidRPr="00A15432">
        <w:rPr>
          <w:rFonts w:ascii="Times New Roman" w:hAnsi="Times New Roman" w:cs="Times New Roman"/>
          <w:color w:val="7F7F7F" w:themeColor="text1" w:themeTint="80"/>
          <w:sz w:val="24"/>
          <w:szCs w:val="24"/>
        </w:rPr>
        <w:tab/>
      </w:r>
      <w:r w:rsidRPr="005C3562">
        <w:rPr>
          <w:rFonts w:ascii="Times New Roman" w:hAnsi="Times New Roman" w:cs="Times New Roman"/>
          <w:sz w:val="24"/>
          <w:szCs w:val="24"/>
        </w:rPr>
        <w:t>2.3.</w:t>
      </w:r>
      <w:r w:rsidR="00A15432" w:rsidRPr="005C3562">
        <w:rPr>
          <w:rFonts w:ascii="Times New Roman" w:hAnsi="Times New Roman" w:cs="Times New Roman"/>
          <w:sz w:val="24"/>
          <w:szCs w:val="24"/>
        </w:rPr>
        <w:t>4.</w:t>
      </w:r>
      <w:r w:rsidR="00666C5A">
        <w:rPr>
          <w:rFonts w:ascii="Times New Roman" w:hAnsi="Times New Roman" w:cs="Times New Roman"/>
          <w:sz w:val="24"/>
          <w:szCs w:val="24"/>
        </w:rPr>
        <w:t>2</w:t>
      </w:r>
      <w:r w:rsidRPr="005C3562">
        <w:rPr>
          <w:rFonts w:ascii="Times New Roman" w:hAnsi="Times New Roman" w:cs="Times New Roman"/>
          <w:sz w:val="24"/>
          <w:szCs w:val="24"/>
        </w:rPr>
        <w:t xml:space="preserve"> Quorum</w:t>
      </w:r>
      <w:r w:rsidR="00005783">
        <w:rPr>
          <w:rFonts w:ascii="Times New Roman" w:hAnsi="Times New Roman" w:cs="Times New Roman"/>
          <w:sz w:val="24"/>
          <w:szCs w:val="24"/>
        </w:rPr>
        <w:t xml:space="preserve"> </w:t>
      </w:r>
      <w:r w:rsidR="00005783">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1, 32]</w:t>
      </w:r>
      <w:r w:rsidR="00005783">
        <w:rPr>
          <w:rFonts w:ascii="Times New Roman" w:hAnsi="Times New Roman" w:cs="Times New Roman"/>
          <w:sz w:val="24"/>
          <w:szCs w:val="24"/>
        </w:rPr>
        <w:fldChar w:fldCharType="end"/>
      </w:r>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7FBD71F1" w14:textId="086CEB3E"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57BCE3F0" w14:textId="77777777" w:rsidR="00BD1489" w:rsidRDefault="00BD1489" w:rsidP="0012549F">
      <w:pPr>
        <w:spacing w:line="360" w:lineRule="auto"/>
        <w:rPr>
          <w:b/>
          <w:bCs/>
          <w:sz w:val="28"/>
        </w:rPr>
      </w:pPr>
    </w:p>
    <w:p w14:paraId="7072922B" w14:textId="77777777" w:rsidR="00BD1489" w:rsidRDefault="00BD1489" w:rsidP="0012549F">
      <w:pPr>
        <w:spacing w:line="360" w:lineRule="auto"/>
        <w:rPr>
          <w:b/>
          <w:bCs/>
          <w:sz w:val="28"/>
        </w:rPr>
      </w:pPr>
    </w:p>
    <w:p w14:paraId="6195290F" w14:textId="77777777" w:rsidR="00DB5B3B" w:rsidRDefault="00DB5B3B" w:rsidP="0012549F">
      <w:pPr>
        <w:spacing w:line="360" w:lineRule="auto"/>
        <w:rPr>
          <w:b/>
          <w:bCs/>
          <w:sz w:val="28"/>
        </w:rPr>
      </w:pPr>
    </w:p>
    <w:p w14:paraId="36C74DF1" w14:textId="2D1A35F8" w:rsidR="00CE6EF4" w:rsidRPr="006A7D30" w:rsidRDefault="00580BFC" w:rsidP="0012549F">
      <w:pPr>
        <w:spacing w:line="360" w:lineRule="auto"/>
        <w:rPr>
          <w:b/>
          <w:bCs/>
          <w:sz w:val="28"/>
        </w:rPr>
      </w:pPr>
      <w:bookmarkStart w:id="52" w:name="CHAPTERII_24"/>
      <w:r w:rsidRPr="006A7D30">
        <w:rPr>
          <w:b/>
          <w:bCs/>
          <w:sz w:val="28"/>
        </w:rPr>
        <w:t>2.</w:t>
      </w:r>
      <w:r w:rsidR="00982427">
        <w:rPr>
          <w:b/>
          <w:bCs/>
          <w:sz w:val="28"/>
          <w:szCs w:val="35"/>
        </w:rPr>
        <w:t>4</w:t>
      </w:r>
      <w:r w:rsidR="0012549F" w:rsidRPr="006A7D30">
        <w:rPr>
          <w:b/>
          <w:bCs/>
          <w:sz w:val="28"/>
        </w:rPr>
        <w:t xml:space="preserve"> </w:t>
      </w:r>
      <w:r w:rsidRPr="006A7D30">
        <w:rPr>
          <w:b/>
          <w:bCs/>
          <w:sz w:val="28"/>
        </w:rPr>
        <w:t>Related Work</w:t>
      </w:r>
    </w:p>
    <w:bookmarkEnd w:id="52"/>
    <w:p w14:paraId="1705D92A" w14:textId="7D2CA8E2" w:rsidR="0012549F" w:rsidRPr="0091085F" w:rsidRDefault="00CE6EF4" w:rsidP="0091085F">
      <w:pPr>
        <w:spacing w:line="360" w:lineRule="auto"/>
        <w:jc w:val="thaiDistribute"/>
      </w:pPr>
      <w:r w:rsidRPr="006A7D30">
        <w:rPr>
          <w:b/>
          <w:bCs/>
          <w:sz w:val="28"/>
        </w:rPr>
        <w:tab/>
      </w:r>
      <w:r w:rsidRPr="0091085F">
        <w:t xml:space="preserve">There ar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53"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53"/>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r w:rsidR="004930CF" w:rsidRPr="0091085F">
        <w:t>propose</w:t>
      </w:r>
      <w:r w:rsidR="0096263F" w:rsidRPr="0091085F">
        <w:t xml:space="preserve"> about </w:t>
      </w:r>
      <w:r w:rsidR="0096263F" w:rsidRPr="0091085F">
        <w:lastRenderedPageBreak/>
        <w:t>how the consensus should work in detail.</w:t>
      </w:r>
      <w:r w:rsidR="00F111D4" w:rsidRPr="0091085F">
        <w:t xml:space="preserve"> This work gave a good example of how 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7EACDB83" w:rsidR="00462E57" w:rsidRPr="002C5029" w:rsidRDefault="00580BFC" w:rsidP="00C41FD3">
      <w:pPr>
        <w:spacing w:line="360" w:lineRule="auto"/>
        <w:jc w:val="thaiDistribute"/>
        <w:rPr>
          <w:b/>
          <w:bCs/>
        </w:rPr>
      </w:pPr>
      <w:r w:rsidRPr="002C5029">
        <w:rPr>
          <w:b/>
          <w:bCs/>
        </w:rPr>
        <w:tab/>
      </w:r>
      <w:bookmarkStart w:id="54" w:name="CHAPTERII_242"/>
      <w:r w:rsidRPr="002C5029">
        <w:rPr>
          <w:b/>
          <w:bCs/>
        </w:rPr>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prototype for electronic health records and medical research d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54"/>
    </w:p>
    <w:p w14:paraId="2687EC97" w14:textId="55C87241"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55"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55"/>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lastRenderedPageBreak/>
        <w:t>publishing</w:t>
      </w:r>
      <w:r w:rsidR="00B66745" w:rsidRPr="0091085F">
        <w:t xml:space="preserve"> into Blockchain.</w:t>
      </w:r>
      <w:r w:rsidR="00B17E87" w:rsidRPr="0091085F">
        <w:t xml:space="preserve"> The goal of this Blockchain concept is to preserve medical 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375366E2" w:rsidR="0017069B" w:rsidRPr="00BE56DA" w:rsidRDefault="00C41FD3" w:rsidP="0091085F">
      <w:pPr>
        <w:spacing w:line="360" w:lineRule="auto"/>
        <w:jc w:val="thaiDistribute"/>
        <w:rPr>
          <w:b/>
          <w:bCs/>
        </w:rPr>
      </w:pPr>
      <w:r w:rsidRPr="00BE56DA">
        <w:tab/>
      </w:r>
      <w:bookmarkStart w:id="56"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based electronic healthcare record system for healthcare 4.0 a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56"/>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57"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57"/>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3CC5CFFC" w:rsidR="00296127" w:rsidRDefault="00296127" w:rsidP="00C73D70">
      <w:pPr>
        <w:pStyle w:val="Heading2"/>
        <w:rPr>
          <w:rFonts w:cstheme="minorBidi"/>
        </w:rPr>
      </w:pPr>
      <w:r w:rsidRPr="00296127">
        <w:t>3.1</w:t>
      </w:r>
      <w:r>
        <w:t xml:space="preserve"> </w:t>
      </w:r>
      <w:bookmarkStart w:id="58" w:name="CHAPTERIII_31"/>
      <w:r>
        <w:t>Use case scenario</w:t>
      </w:r>
      <w:bookmarkEnd w:id="58"/>
    </w:p>
    <w:p w14:paraId="1FAE2B4F" w14:textId="61163FAF" w:rsidR="00FE40BE" w:rsidRPr="00181982" w:rsidRDefault="00C73D70" w:rsidP="00181982">
      <w:pPr>
        <w:tabs>
          <w:tab w:val="left" w:pos="709"/>
        </w:tabs>
        <w:spacing w:after="240" w:line="360" w:lineRule="auto"/>
        <w:jc w:val="thaiDistribute"/>
        <w:rPr>
          <w:color w:val="FF0000"/>
        </w:rPr>
      </w:pPr>
      <w:r>
        <w:rPr>
          <w:color w:val="FF0000"/>
        </w:rPr>
        <w:tab/>
      </w:r>
      <w:r w:rsidR="00AB72C3" w:rsidRPr="00AB72C3">
        <w:t xml:space="preserve">Assume that the case started with </w:t>
      </w:r>
      <w:proofErr w:type="spellStart"/>
      <w:r w:rsidR="00AB72C3" w:rsidRPr="00AB72C3">
        <w:t>Mr.Bob</w:t>
      </w:r>
      <w:proofErr w:type="spellEnd"/>
      <w:r w:rsidR="00AB72C3" w:rsidRPr="00AB72C3">
        <w:t xml:space="preserve"> once got an illness and visited Hospital A. At the time, a physician at Hospital A diagnoses that </w:t>
      </w:r>
      <w:proofErr w:type="spellStart"/>
      <w:r w:rsidR="00AB72C3" w:rsidRPr="00AB72C3">
        <w:t>Mr.Bob</w:t>
      </w:r>
      <w:proofErr w:type="spellEnd"/>
      <w:r w:rsidR="00AB72C3" w:rsidRPr="00AB72C3">
        <w:t xml:space="preserve"> has influenza and allergy to some medication. Sometimes has passed, </w:t>
      </w:r>
      <w:proofErr w:type="spellStart"/>
      <w:r w:rsidR="00AB72C3" w:rsidRPr="00AB72C3">
        <w:t>Mr.Bob</w:t>
      </w:r>
      <w:proofErr w:type="spellEnd"/>
      <w:r w:rsidR="00AB72C3" w:rsidRPr="00AB72C3">
        <w:t xml:space="preserve"> got an illness again but design to visit Hospital B. A physician at hospital B then wants to know the history of</w:t>
      </w:r>
      <w:r w:rsidR="00E15C2E">
        <w:t xml:space="preserve"> his</w:t>
      </w:r>
      <w:r w:rsidR="00AB72C3" w:rsidRPr="00AB72C3">
        <w:t xml:space="preserve"> health </w:t>
      </w:r>
      <w:r w:rsidR="00E15C2E">
        <w:t xml:space="preserve">conditions </w:t>
      </w:r>
      <w:r w:rsidR="00AB72C3" w:rsidRPr="00AB72C3">
        <w:t xml:space="preserve">and </w:t>
      </w:r>
      <w:r w:rsidR="00E15C2E">
        <w:t xml:space="preserve">history of </w:t>
      </w:r>
      <w:r w:rsidR="00AB72C3" w:rsidRPr="00AB72C3">
        <w:t xml:space="preserve">drug allergy of </w:t>
      </w:r>
      <w:proofErr w:type="spellStart"/>
      <w:r w:rsidR="00AB72C3" w:rsidRPr="00AB72C3">
        <w:t>Mr.Bob</w:t>
      </w:r>
      <w:proofErr w:type="spellEnd"/>
      <w:r w:rsidR="00AB72C3" w:rsidRPr="00AB72C3">
        <w:t xml:space="preserve">. Not known to a physician at Hospital B, the information needed is available at Hospital A. With the electronic health record system of both hospitals fully complied with the XDS Profile, the physician at Hospital B will just need known information of </w:t>
      </w:r>
      <w:proofErr w:type="spellStart"/>
      <w:r w:rsidR="00AB72C3" w:rsidRPr="00AB72C3">
        <w:t>Mr.Bob</w:t>
      </w:r>
      <w:proofErr w:type="spellEnd"/>
      <w:r w:rsidR="00AB72C3" w:rsidRPr="00AB72C3">
        <w:t xml:space="preserve"> to discover and gain access to the latest health document of </w:t>
      </w:r>
      <w:proofErr w:type="spellStart"/>
      <w:r w:rsidR="00AB72C3" w:rsidRPr="00AB72C3">
        <w:t>Mr.Bob</w:t>
      </w:r>
      <w:proofErr w:type="spellEnd"/>
      <w:r w:rsidR="00AB72C3" w:rsidRPr="00AB72C3">
        <w:t xml:space="preserve">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w:t>
      </w:r>
      <w:proofErr w:type="spellStart"/>
      <w:r w:rsidR="00AB72C3" w:rsidRPr="00AB72C3">
        <w:t>Mr.Bob's</w:t>
      </w:r>
      <w:proofErr w:type="spellEnd"/>
      <w:r w:rsidR="00AB72C3" w:rsidRPr="00AB72C3">
        <w:t xml:space="preserve"> health document become</w:t>
      </w:r>
      <w:r w:rsidR="00E15C2E">
        <w:t>s</w:t>
      </w:r>
      <w:r w:rsidR="00AB72C3" w:rsidRPr="00AB72C3">
        <w:t xml:space="preserve"> permanently inaccessible, the health document sharing network would lose the opportunity to use the document for their operation forever even the XDS Document Registry become available. This is where the Blockchain integrated XDS Document Registry take the place. With Blockchain characteristics mentioned</w:t>
      </w:r>
      <w:r w:rsidR="008856A7">
        <w:t xml:space="preserve"> in Section</w:t>
      </w:r>
      <w:r w:rsidR="00AB72C3" w:rsidRPr="00AB72C3">
        <w:t xml:space="preserve"> 2.3.1, the XDS Document </w:t>
      </w:r>
      <w:r w:rsidR="00AB72C3" w:rsidRPr="00AB72C3">
        <w:lastRenderedPageBreak/>
        <w:t>Registry will always available and not depend on just a single organization or a machine to maintain its availability while providing the possibility for the data to survive the situation where it may be permanently lost.</w:t>
      </w:r>
    </w:p>
    <w:p w14:paraId="20B4BE0D" w14:textId="733C75DE" w:rsidR="00ED3105" w:rsidRPr="00A91D58" w:rsidRDefault="00ED3105" w:rsidP="00C73D70">
      <w:pPr>
        <w:pStyle w:val="Heading2"/>
      </w:pPr>
      <w:r w:rsidRPr="00ED3105">
        <w:t>3.</w:t>
      </w:r>
      <w:r w:rsidR="00C73D70">
        <w:t>2</w:t>
      </w:r>
      <w:r w:rsidRPr="00ED3105">
        <w:t xml:space="preserve"> </w:t>
      </w:r>
      <w:bookmarkStart w:id="59" w:name="CHAPTERIII_32"/>
      <w:r w:rsidR="00212F19" w:rsidRPr="00212F19">
        <w:t>Concept Design</w:t>
      </w:r>
      <w:bookmarkEnd w:id="59"/>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01E98349"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r w:rsidR="00856E89" w:rsidRPr="00695B3C">
        <w:t xml:space="preserve">Figure </w:t>
      </w:r>
      <w:r w:rsidR="00856E89">
        <w:rPr>
          <w:noProof/>
        </w:rPr>
        <w:t>2</w:t>
      </w:r>
      <w:r w:rsidR="00856E89">
        <w:noBreakHyphen/>
      </w:r>
      <w:r w:rsidR="00856E89">
        <w:rPr>
          <w:noProof/>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w:t>
      </w:r>
      <w:r w:rsidRPr="003A3F86">
        <w:lastRenderedPageBreak/>
        <w:t>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60" w:name="CHAPTERIII_33"/>
      <w:r w:rsidR="00F03869" w:rsidRPr="004C461D">
        <w:t>Blockchain Design</w:t>
      </w:r>
      <w:bookmarkEnd w:id="60"/>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w:t>
      </w:r>
      <w:r w:rsidR="00A15432" w:rsidRPr="00A15432">
        <w:lastRenderedPageBreak/>
        <w:t>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t>3</w:t>
      </w:r>
      <w:r w:rsidR="008A6DD2" w:rsidRPr="008A6DD2">
        <w:rPr>
          <w:rFonts w:cstheme="minorBidi"/>
        </w:rPr>
        <w:t>.</w:t>
      </w:r>
      <w:r w:rsidR="00C73D70">
        <w:rPr>
          <w:rFonts w:cstheme="minorBidi"/>
        </w:rPr>
        <w:t>4</w:t>
      </w:r>
      <w:r w:rsidRPr="008A6DD2">
        <w:t xml:space="preserve"> </w:t>
      </w:r>
      <w:bookmarkStart w:id="61" w:name="CHAPTERIII_34"/>
      <w:r w:rsidR="00C312FF" w:rsidRPr="008A6DD2">
        <w:t xml:space="preserve">Integrating Blockchain with </w:t>
      </w:r>
      <w:proofErr w:type="spellStart"/>
      <w:r w:rsidR="00C312FF" w:rsidRPr="008A6DD2">
        <w:t>XDS.b</w:t>
      </w:r>
      <w:proofErr w:type="spellEnd"/>
      <w:r w:rsidR="008A6DD2">
        <w:t xml:space="preserve"> Profile</w:t>
      </w:r>
      <w:bookmarkEnd w:id="61"/>
    </w:p>
    <w:p w14:paraId="3A45E57B" w14:textId="0696CFB3"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r w:rsidR="00856E89" w:rsidRPr="00695B3C">
        <w:t xml:space="preserve">Figure </w:t>
      </w:r>
      <w:r w:rsidR="00856E89">
        <w:rPr>
          <w:noProof/>
        </w:rPr>
        <w:t>2</w:t>
      </w:r>
      <w:r w:rsidR="00856E89">
        <w:noBreakHyphen/>
      </w:r>
      <w:r w:rsidR="00856E8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r w:rsidR="00856E89" w:rsidRPr="00FA336C">
        <w:t xml:space="preserve">Figure </w:t>
      </w:r>
      <w:r w:rsidR="00856E89">
        <w:rPr>
          <w:noProof/>
        </w:rPr>
        <w:t>3</w:t>
      </w:r>
      <w:r w:rsidR="00856E89">
        <w:noBreakHyphen/>
      </w:r>
      <w:r w:rsidR="00856E8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593D5747" w:rsidR="00AD58D0" w:rsidRPr="00A9644A" w:rsidRDefault="00AD58D0" w:rsidP="00FB772F">
      <w:pPr>
        <w:pStyle w:val="Caption"/>
        <w:jc w:val="center"/>
        <w:rPr>
          <w:rFonts w:cs="Angsana New"/>
          <w:i/>
          <w:iCs/>
          <w:szCs w:val="30"/>
        </w:rPr>
      </w:pPr>
      <w:bookmarkStart w:id="62" w:name="_Ref69271471"/>
      <w:bookmarkStart w:id="63" w:name="_Toc74189602"/>
      <w:bookmarkStart w:id="64" w:name="_Ref74191032"/>
      <w:r w:rsidRPr="00FA336C">
        <w:t xml:space="preserve">Figure </w:t>
      </w:r>
      <w:r w:rsidR="000F7792">
        <w:fldChar w:fldCharType="begin"/>
      </w:r>
      <w:r w:rsidR="000F7792">
        <w:instrText xml:space="preserve"> STYLEREF 1 \s </w:instrText>
      </w:r>
      <w:r w:rsidR="000F7792">
        <w:fldChar w:fldCharType="separate"/>
      </w:r>
      <w:r w:rsidR="00856E89">
        <w:rPr>
          <w:noProof/>
        </w:rPr>
        <w:t>3</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w:t>
      </w:r>
      <w:r w:rsidR="000F7792">
        <w:rPr>
          <w:noProof/>
        </w:rPr>
        <w:fldChar w:fldCharType="end"/>
      </w:r>
      <w:bookmarkEnd w:id="62"/>
      <w:r w:rsidRPr="00FA336C">
        <w:t xml:space="preserve"> </w:t>
      </w:r>
      <w:bookmarkStart w:id="65" w:name="_Ref74190820"/>
      <w:r w:rsidR="00A9644A" w:rsidRPr="00A9644A">
        <w:t>XDS Profile within the scope of interest for this work</w:t>
      </w:r>
      <w:bookmarkEnd w:id="63"/>
      <w:bookmarkEnd w:id="64"/>
      <w:bookmarkEnd w:id="65"/>
    </w:p>
    <w:p w14:paraId="75807C6C" w14:textId="77777777" w:rsidR="00AD58D0" w:rsidRDefault="00AD58D0" w:rsidP="003A3F86">
      <w:pPr>
        <w:spacing w:line="360" w:lineRule="auto"/>
        <w:jc w:val="thaiDistribute"/>
      </w:pPr>
    </w:p>
    <w:p w14:paraId="6DA8F0EC" w14:textId="4F4D7EE1"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r w:rsidR="00856E89" w:rsidRPr="00413557">
        <w:t xml:space="preserve">Figure </w:t>
      </w:r>
      <w:r w:rsidR="00856E89">
        <w:rPr>
          <w:noProof/>
        </w:rPr>
        <w:t>3</w:t>
      </w:r>
      <w:r w:rsidR="00856E89">
        <w:noBreakHyphen/>
      </w:r>
      <w:r w:rsidR="00856E89">
        <w:rPr>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7B509026" w:rsidR="00C312FF" w:rsidRPr="00731799" w:rsidRDefault="00413557" w:rsidP="00FB772F">
      <w:pPr>
        <w:pStyle w:val="Caption"/>
        <w:jc w:val="center"/>
        <w:rPr>
          <w:i/>
          <w:iCs/>
        </w:rPr>
      </w:pPr>
      <w:bookmarkStart w:id="66" w:name="_Ref69271717"/>
      <w:bookmarkStart w:id="67" w:name="_Toc74189603"/>
      <w:bookmarkStart w:id="68" w:name="_Ref74191037"/>
      <w:r w:rsidRPr="00413557">
        <w:t xml:space="preserve">Figure </w:t>
      </w:r>
      <w:r w:rsidR="000F7792">
        <w:fldChar w:fldCharType="begin"/>
      </w:r>
      <w:r w:rsidR="000F7792">
        <w:instrText xml:space="preserve"> STYLEREF 1 \s </w:instrText>
      </w:r>
      <w:r w:rsidR="000F7792">
        <w:fldChar w:fldCharType="separate"/>
      </w:r>
      <w:r w:rsidR="00856E89">
        <w:rPr>
          <w:noProof/>
        </w:rPr>
        <w:t>3</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w:t>
      </w:r>
      <w:r w:rsidR="000F7792">
        <w:rPr>
          <w:noProof/>
        </w:rPr>
        <w:fldChar w:fldCharType="end"/>
      </w:r>
      <w:bookmarkEnd w:id="66"/>
      <w:r w:rsidRPr="00413557">
        <w:t xml:space="preserve"> </w:t>
      </w:r>
      <w:bookmarkStart w:id="69"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67"/>
      <w:bookmarkEnd w:id="68"/>
      <w:bookmarkEnd w:id="69"/>
    </w:p>
    <w:p w14:paraId="52D41F6A" w14:textId="0EBD173F" w:rsidR="00B369FB" w:rsidRDefault="00B369FB" w:rsidP="00006734">
      <w:pPr>
        <w:pStyle w:val="Heading2"/>
      </w:pPr>
      <w:bookmarkStart w:id="70"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70"/>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71"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71"/>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lastRenderedPageBreak/>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72"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72"/>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73"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73"/>
    <w:p w14:paraId="00C16ED7" w14:textId="31850862" w:rsidR="0072745C" w:rsidRPr="00D22F28" w:rsidRDefault="0021241B" w:rsidP="00EF7BF8">
      <w:pPr>
        <w:spacing w:line="360" w:lineRule="auto"/>
        <w:jc w:val="thaiDistribute"/>
      </w:pPr>
      <w:r w:rsidRPr="00D22F28">
        <w:tab/>
      </w:r>
      <w:r w:rsidR="00D22F28" w:rsidRPr="00D22F28">
        <w:fldChar w:fldCharType="begin"/>
      </w:r>
      <w:r w:rsidR="00D22F28" w:rsidRPr="00D22F28">
        <w:instrText xml:space="preserve"> REF _Ref73664944 \h </w:instrText>
      </w:r>
      <w:r w:rsidR="00D22F28" w:rsidRPr="00D22F28">
        <w:fldChar w:fldCharType="separate"/>
      </w:r>
      <w:r w:rsidR="00856E89" w:rsidRPr="00D22F28">
        <w:t xml:space="preserve">Figure </w:t>
      </w:r>
      <w:r w:rsidR="00856E89">
        <w:rPr>
          <w:noProof/>
        </w:rPr>
        <w:t>3</w:t>
      </w:r>
      <w:r w:rsidR="00856E89">
        <w:noBreakHyphen/>
      </w:r>
      <w:r w:rsidR="00856E89">
        <w:rPr>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786FB868" w:rsidR="00681704" w:rsidRDefault="00D22F28" w:rsidP="00FB772F">
      <w:pPr>
        <w:pStyle w:val="Caption"/>
        <w:jc w:val="center"/>
      </w:pPr>
      <w:bookmarkStart w:id="74" w:name="_Ref73664944"/>
      <w:bookmarkStart w:id="75" w:name="_Toc74189604"/>
      <w:bookmarkStart w:id="76" w:name="_Ref74191041"/>
      <w:r w:rsidRPr="00D22F28">
        <w:t xml:space="preserve">Figure </w:t>
      </w:r>
      <w:r w:rsidR="000F7792">
        <w:fldChar w:fldCharType="begin"/>
      </w:r>
      <w:r w:rsidR="000F7792">
        <w:instrText xml:space="preserve"> STYLEREF 1 \s </w:instrText>
      </w:r>
      <w:r w:rsidR="000F7792">
        <w:fldChar w:fldCharType="separate"/>
      </w:r>
      <w:r w:rsidR="00856E89">
        <w:rPr>
          <w:noProof/>
        </w:rPr>
        <w:t>3</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w:t>
      </w:r>
      <w:r w:rsidR="000F7792">
        <w:rPr>
          <w:noProof/>
        </w:rPr>
        <w:fldChar w:fldCharType="end"/>
      </w:r>
      <w:bookmarkEnd w:id="74"/>
      <w:r w:rsidRPr="00D22F28">
        <w:t xml:space="preserve"> </w:t>
      </w:r>
      <w:bookmarkStart w:id="77" w:name="_Ref74190852"/>
      <w:r w:rsidRPr="00D22F28">
        <w:t>The process Flow of XDS Document Registry Actor</w:t>
      </w:r>
      <w:bookmarkEnd w:id="75"/>
      <w:bookmarkEnd w:id="76"/>
      <w:bookmarkEnd w:id="77"/>
    </w:p>
    <w:p w14:paraId="75B60203" w14:textId="4A40B15D" w:rsidR="00C8224E" w:rsidRPr="00C312FF" w:rsidRDefault="00C8224E" w:rsidP="0086423C">
      <w:pPr>
        <w:spacing w:line="360" w:lineRule="auto"/>
        <w:jc w:val="thaiDistribute"/>
        <w:sectPr w:rsidR="00C8224E" w:rsidRPr="00C312FF" w:rsidSect="008C5EA2">
          <w:headerReference w:type="even" r:id="rId23"/>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78" w:name="CHAPTERIV"/>
      <w:r>
        <w:rPr>
          <w:b/>
          <w:bCs/>
          <w:sz w:val="28"/>
          <w:szCs w:val="28"/>
        </w:rPr>
        <w:t>CHAPTER IV</w:t>
      </w:r>
      <w:r>
        <w:rPr>
          <w:b/>
          <w:bCs/>
          <w:sz w:val="28"/>
          <w:szCs w:val="28"/>
        </w:rPr>
        <w:br/>
      </w:r>
      <w:r w:rsidR="00EE29F5" w:rsidRPr="003B134A">
        <w:rPr>
          <w:b/>
          <w:bCs/>
          <w:sz w:val="28"/>
          <w:szCs w:val="28"/>
        </w:rPr>
        <w:t>IMPLEMENTATION</w:t>
      </w:r>
    </w:p>
    <w:bookmarkEnd w:id="7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79" w:name="CHAPTERIV_41"/>
      <w:r w:rsidR="00BC5A0F" w:rsidRPr="00A34155">
        <w:t xml:space="preserve">Blockchain setup </w:t>
      </w:r>
      <w:bookmarkEnd w:id="79"/>
    </w:p>
    <w:p w14:paraId="36C980D5" w14:textId="683B68B1"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0" w:name="CHAPTERIV_411"/>
      <w:r w:rsidR="000E07F3" w:rsidRPr="00FB772F">
        <w:rPr>
          <w:rFonts w:ascii="Times New Roman" w:hAnsi="Times New Roman" w:cs="Times New Roman"/>
          <w:b/>
          <w:bCs/>
          <w:sz w:val="24"/>
          <w:szCs w:val="24"/>
        </w:rPr>
        <w:t>4.1.1 Machine specifications</w:t>
      </w:r>
      <w:bookmarkEnd w:id="80"/>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1" w:name="CHAPTERIV_412"/>
      <w:r w:rsidRPr="00FB772F">
        <w:rPr>
          <w:rFonts w:ascii="Times New Roman" w:hAnsi="Times New Roman" w:cs="Times New Roman"/>
          <w:b/>
          <w:bCs/>
          <w:sz w:val="24"/>
          <w:szCs w:val="24"/>
        </w:rPr>
        <w:t xml:space="preserve">4.1.2 Go-Ethereum </w:t>
      </w:r>
      <w:bookmarkEnd w:id="81"/>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7806758C"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112FD0">
        <w:rPr>
          <w:rFonts w:ascii="Times New Roman" w:hAnsi="Times New Roman"/>
          <w:sz w:val="24"/>
          <w:szCs w:val="24"/>
        </w:rPr>
        <w:t>ethereum</w:t>
      </w:r>
      <w:proofErr w:type="spellEnd"/>
      <w:r w:rsidR="00170412" w:rsidRPr="00112FD0">
        <w:rPr>
          <w:rFonts w:ascii="Times New Roman" w:hAnsi="Times New Roman"/>
          <w:sz w:val="24"/>
          <w:szCs w:val="24"/>
        </w:rPr>
        <w:t xml:space="preserve">”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r w:rsidR="00856E89" w:rsidRPr="00112FD0">
        <w:t xml:space="preserve">Figure </w:t>
      </w:r>
      <w:r w:rsidR="00856E89">
        <w:rPr>
          <w:noProof/>
        </w:rPr>
        <w:t>4</w:t>
      </w:r>
      <w:r w:rsidR="00856E89">
        <w:noBreakHyphen/>
      </w:r>
      <w:r w:rsidR="00856E89">
        <w:rPr>
          <w:noProof/>
        </w:rPr>
        <w:t>1</w:t>
      </w:r>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w:t>
      </w:r>
      <w:proofErr w:type="spellStart"/>
      <w:r w:rsidR="005E1D7C" w:rsidRPr="005E1D7C">
        <w:rPr>
          <w:rFonts w:ascii="Times New Roman" w:hAnsi="Times New Roman"/>
          <w:sz w:val="24"/>
          <w:szCs w:val="24"/>
        </w:rPr>
        <w:t>geth</w:t>
      </w:r>
      <w:proofErr w:type="spellEnd"/>
      <w:r w:rsidR="005E1D7C" w:rsidRPr="005E1D7C">
        <w:rPr>
          <w:rFonts w:ascii="Times New Roman" w:hAnsi="Times New Roman"/>
          <w:sz w:val="24"/>
          <w:szCs w:val="24"/>
        </w:rPr>
        <w:t xml:space="preserve">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74FE6D93">
            <wp:extent cx="5434182" cy="3108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63621" cy="3125802"/>
                    </a:xfrm>
                    <a:prstGeom prst="rect">
                      <a:avLst/>
                    </a:prstGeom>
                  </pic:spPr>
                </pic:pic>
              </a:graphicData>
            </a:graphic>
          </wp:inline>
        </w:drawing>
      </w:r>
    </w:p>
    <w:p w14:paraId="15BE5784" w14:textId="1BFFB2F6" w:rsidR="00485A4D" w:rsidRPr="00112FD0" w:rsidRDefault="00485A4D" w:rsidP="00112FD0">
      <w:pPr>
        <w:pStyle w:val="Caption"/>
        <w:jc w:val="center"/>
      </w:pPr>
      <w:bookmarkStart w:id="82" w:name="_Ref74222324"/>
      <w:bookmarkStart w:id="83" w:name="_Ref74284814"/>
      <w:r w:rsidRPr="00112FD0">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w:t>
      </w:r>
      <w:r w:rsidR="000F7792">
        <w:rPr>
          <w:noProof/>
        </w:rPr>
        <w:fldChar w:fldCharType="end"/>
      </w:r>
      <w:bookmarkEnd w:id="82"/>
      <w:r w:rsidRPr="00112FD0">
        <w:t xml:space="preserve"> </w:t>
      </w:r>
      <w:bookmarkStart w:id="84" w:name="_Ref74284402"/>
      <w:r w:rsidRPr="00112FD0">
        <w:t xml:space="preserve">Installation instructions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83"/>
      <w:bookmarkEnd w:id="84"/>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09870" cy="2301875"/>
                    </a:xfrm>
                    <a:prstGeom prst="rect">
                      <a:avLst/>
                    </a:prstGeom>
                  </pic:spPr>
                </pic:pic>
              </a:graphicData>
            </a:graphic>
          </wp:inline>
        </w:drawing>
      </w:r>
    </w:p>
    <w:p w14:paraId="23FF3A05" w14:textId="255B4B78" w:rsidR="00CE0D73" w:rsidRDefault="006A4838" w:rsidP="006A4838">
      <w:pPr>
        <w:pStyle w:val="Caption"/>
        <w:spacing w:after="240"/>
        <w:jc w:val="center"/>
        <w:rPr>
          <w:color w:val="FF0000"/>
        </w:rPr>
      </w:pPr>
      <w:bookmarkStart w:id="85" w:name="_Ref74223398"/>
      <w:bookmarkStart w:id="86" w:name="_Ref74284818"/>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w:instrText>
      </w:r>
      <w:r w:rsidR="000F7792">
        <w:instrText xml:space="preserve"> \* ARABIC \s 1 </w:instrText>
      </w:r>
      <w:r w:rsidR="000F7792">
        <w:fldChar w:fldCharType="separate"/>
      </w:r>
      <w:r w:rsidR="00856E89">
        <w:rPr>
          <w:noProof/>
        </w:rPr>
        <w:t>2</w:t>
      </w:r>
      <w:r w:rsidR="000F7792">
        <w:rPr>
          <w:noProof/>
        </w:rPr>
        <w:fldChar w:fldCharType="end"/>
      </w:r>
      <w:bookmarkEnd w:id="85"/>
      <w:r>
        <w:t xml:space="preserve"> </w:t>
      </w:r>
      <w:bookmarkStart w:id="87" w:name="_Ref74284407"/>
      <w:r>
        <w:t>Geth console accessed using "</w:t>
      </w:r>
      <w:proofErr w:type="spellStart"/>
      <w:r>
        <w:t>geth</w:t>
      </w:r>
      <w:proofErr w:type="spellEnd"/>
      <w:r>
        <w:t xml:space="preserve"> attach" command</w:t>
      </w:r>
      <w:bookmarkEnd w:id="86"/>
      <w:bookmarkEnd w:id="87"/>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88" w:name="CHAPTERIV_413"/>
      <w:r w:rsidRPr="00FB772F">
        <w:rPr>
          <w:rFonts w:ascii="Times New Roman" w:hAnsi="Times New Roman"/>
          <w:b/>
          <w:bCs/>
          <w:sz w:val="24"/>
          <w:szCs w:val="24"/>
        </w:rPr>
        <w:t>4.1.3 Quorum Installation</w:t>
      </w:r>
      <w:bookmarkEnd w:id="88"/>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w:t>
      </w:r>
      <w:proofErr w:type="spellStart"/>
      <w:r w:rsidRPr="00164883">
        <w:rPr>
          <w:rFonts w:ascii="Times New Roman" w:hAnsi="Times New Roman" w:cs="Times New Roman"/>
          <w:sz w:val="24"/>
          <w:szCs w:val="24"/>
        </w:rPr>
        <w:t>PoW</w:t>
      </w:r>
      <w:proofErr w:type="spellEnd"/>
      <w:r w:rsidRPr="00164883">
        <w:rPr>
          <w:rFonts w:ascii="Times New Roman" w:hAnsi="Times New Roman" w:cs="Times New Roman"/>
          <w:sz w:val="24"/>
          <w:szCs w:val="24"/>
        </w:rPr>
        <w:t xml:space="preserve"> and </w:t>
      </w:r>
      <w:proofErr w:type="spellStart"/>
      <w:r w:rsidRPr="00164883">
        <w:rPr>
          <w:rFonts w:ascii="Times New Roman" w:hAnsi="Times New Roman" w:cs="Times New Roman"/>
          <w:sz w:val="24"/>
          <w:szCs w:val="24"/>
        </w:rPr>
        <w:t>PoS</w:t>
      </w:r>
      <w:proofErr w:type="spellEnd"/>
      <w:r w:rsidRPr="00164883">
        <w:rPr>
          <w:rFonts w:ascii="Times New Roman" w:hAnsi="Times New Roman" w:cs="Times New Roman"/>
          <w:sz w:val="24"/>
          <w:szCs w:val="24"/>
        </w:rPr>
        <w:t xml:space="preserve">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0D48A5A2"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r w:rsidR="00856E89" w:rsidRPr="00856E89">
        <w:rPr>
          <w:rFonts w:ascii="Times New Roman" w:hAnsi="Times New Roman" w:cs="Times New Roman"/>
          <w:sz w:val="24"/>
          <w:szCs w:val="24"/>
        </w:rPr>
        <w:t xml:space="preserve">Figure </w:t>
      </w:r>
      <w:r w:rsidR="00856E89" w:rsidRPr="00856E89">
        <w:rPr>
          <w:rFonts w:ascii="Times New Roman" w:hAnsi="Times New Roman" w:cs="Times New Roman"/>
          <w:noProof/>
          <w:sz w:val="24"/>
          <w:szCs w:val="24"/>
        </w:rPr>
        <w:t>4</w:t>
      </w:r>
      <w:r w:rsidR="00856E89" w:rsidRPr="00856E89">
        <w:rPr>
          <w:rFonts w:ascii="Times New Roman" w:hAnsi="Times New Roman" w:cs="Times New Roman"/>
          <w:noProof/>
          <w:sz w:val="24"/>
          <w:szCs w:val="24"/>
        </w:rPr>
        <w:noBreakHyphen/>
        <w:t>3</w:t>
      </w:r>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D91E46">
      <w:pPr>
        <w:pStyle w:val="ListParagraph"/>
        <w:keepNext/>
        <w:spacing w:after="0" w:line="360" w:lineRule="auto"/>
        <w:ind w:left="0"/>
        <w:jc w:val="thaiDistribute"/>
      </w:pPr>
      <w:r>
        <w:rPr>
          <w:noProof/>
        </w:rPr>
        <w:lastRenderedPageBreak/>
        <w:drawing>
          <wp:inline distT="0" distB="0" distL="0" distR="0" wp14:anchorId="381E74D2" wp14:editId="497B9EA5">
            <wp:extent cx="5309870" cy="348615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3486150"/>
                    </a:xfrm>
                    <a:prstGeom prst="rect">
                      <a:avLst/>
                    </a:prstGeom>
                  </pic:spPr>
                </pic:pic>
              </a:graphicData>
            </a:graphic>
          </wp:inline>
        </w:drawing>
      </w:r>
    </w:p>
    <w:p w14:paraId="29F7EF3A" w14:textId="165DEEA3" w:rsidR="00D91E46" w:rsidRPr="00112FD0" w:rsidRDefault="00D91E46" w:rsidP="00D91E46">
      <w:pPr>
        <w:pStyle w:val="Caption"/>
        <w:spacing w:after="240"/>
        <w:jc w:val="center"/>
        <w:rPr>
          <w:rFonts w:cstheme="minorBidi"/>
          <w:color w:val="FF0000"/>
        </w:rPr>
      </w:pPr>
      <w:bookmarkStart w:id="89" w:name="_Ref74223927"/>
      <w:bookmarkStart w:id="90" w:name="_Ref74284821"/>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w:t>
      </w:r>
      <w:r w:rsidR="000F7792">
        <w:rPr>
          <w:noProof/>
        </w:rPr>
        <w:fldChar w:fldCharType="end"/>
      </w:r>
      <w:bookmarkEnd w:id="89"/>
      <w:r>
        <w:t xml:space="preserve"> </w:t>
      </w:r>
      <w:bookmarkStart w:id="91" w:name="_Ref74284411"/>
      <w:r>
        <w:t>Installing Quorum directly from its source</w:t>
      </w:r>
      <w:bookmarkEnd w:id="90"/>
      <w:bookmarkEnd w:id="91"/>
    </w:p>
    <w:p w14:paraId="7791330F" w14:textId="639EBFAC"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during the development. The source code can be cloned directly from its repository available in </w:t>
      </w:r>
      <w:proofErr w:type="spellStart"/>
      <w:r w:rsidRPr="00F80AA4">
        <w:rPr>
          <w:rFonts w:ascii="Times New Roman" w:hAnsi="Times New Roman" w:cs="Times New Roman"/>
          <w:sz w:val="24"/>
          <w:szCs w:val="24"/>
        </w:rPr>
        <w:t>Github</w:t>
      </w:r>
      <w:proofErr w:type="spellEnd"/>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F80AA4">
        <w:rPr>
          <w:rFonts w:ascii="Times New Roman" w:hAnsi="Times New Roman" w:cs="Times New Roman"/>
          <w:sz w:val="24"/>
          <w:szCs w:val="24"/>
        </w:rPr>
        <w:t>Tessera</w:t>
      </w:r>
      <w:proofErr w:type="spellEnd"/>
      <w:r w:rsidRPr="00F80AA4">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 xml:space="preserve">It must be noted that transaction-related scripts </w:t>
      </w:r>
      <w:r w:rsidR="00793C59" w:rsidRPr="00793C59">
        <w:rPr>
          <w:rFonts w:ascii="Times New Roman" w:hAnsi="Times New Roman" w:cs="Times New Roman"/>
          <w:sz w:val="24"/>
          <w:szCs w:val="24"/>
        </w:rPr>
        <w:lastRenderedPageBreak/>
        <w:t>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1637F">
      <w:pPr>
        <w:pStyle w:val="ListParagraph"/>
        <w:keepNext/>
        <w:spacing w:after="0" w:line="360" w:lineRule="auto"/>
        <w:ind w:left="0"/>
        <w:jc w:val="thaiDistribute"/>
      </w:pPr>
      <w:r>
        <w:rPr>
          <w:noProof/>
        </w:rPr>
        <w:drawing>
          <wp:inline distT="0" distB="0" distL="0" distR="0" wp14:anchorId="4CD846D8" wp14:editId="323C4887">
            <wp:extent cx="5543435" cy="1359673"/>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69078" cy="1365963"/>
                    </a:xfrm>
                    <a:prstGeom prst="rect">
                      <a:avLst/>
                    </a:prstGeom>
                  </pic:spPr>
                </pic:pic>
              </a:graphicData>
            </a:graphic>
          </wp:inline>
        </w:drawing>
      </w:r>
    </w:p>
    <w:p w14:paraId="0D9DBFD8" w14:textId="6ABE16A3" w:rsidR="0091637F" w:rsidRPr="00F80AA4" w:rsidRDefault="0091637F" w:rsidP="0091637F">
      <w:pPr>
        <w:pStyle w:val="Caption"/>
        <w:spacing w:after="240"/>
        <w:jc w:val="center"/>
      </w:pPr>
      <w:bookmarkStart w:id="92" w:name="_Ref74224502"/>
      <w:bookmarkStart w:id="93" w:name="_Ref74284824"/>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w:t>
      </w:r>
      <w:r w:rsidR="000F7792">
        <w:rPr>
          <w:noProof/>
        </w:rPr>
        <w:fldChar w:fldCharType="end"/>
      </w:r>
      <w:bookmarkEnd w:id="92"/>
      <w:r>
        <w:t xml:space="preserve"> </w:t>
      </w:r>
      <w:bookmarkStart w:id="94" w:name="_Ref74284434"/>
      <w:r>
        <w:t xml:space="preserve">Cloning "7-Nodes" Quorum example from its repository available on </w:t>
      </w:r>
      <w:proofErr w:type="spellStart"/>
      <w:r>
        <w:t>Github</w:t>
      </w:r>
      <w:bookmarkEnd w:id="93"/>
      <w:bookmarkEnd w:id="94"/>
      <w:proofErr w:type="spellEnd"/>
    </w:p>
    <w:p w14:paraId="1C3F9275" w14:textId="6C3D30C3"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224D4E1">
            <wp:extent cx="5309870" cy="3745865"/>
            <wp:effectExtent l="0" t="0" r="508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09870" cy="3745865"/>
                    </a:xfrm>
                    <a:prstGeom prst="rect">
                      <a:avLst/>
                    </a:prstGeom>
                  </pic:spPr>
                </pic:pic>
              </a:graphicData>
            </a:graphic>
          </wp:inline>
        </w:drawing>
      </w:r>
    </w:p>
    <w:p w14:paraId="45B6E63D" w14:textId="3172E3EC" w:rsidR="00E752FF" w:rsidRDefault="00E752FF" w:rsidP="00E752FF">
      <w:pPr>
        <w:pStyle w:val="Caption"/>
        <w:spacing w:after="240"/>
        <w:jc w:val="center"/>
      </w:pPr>
      <w:bookmarkStart w:id="95" w:name="_Ref74226819"/>
      <w:bookmarkStart w:id="96" w:name="_Ref74284828"/>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w:t>
      </w:r>
      <w:r w:rsidR="000F7792">
        <w:rPr>
          <w:noProof/>
        </w:rPr>
        <w:fldChar w:fldCharType="end"/>
      </w:r>
      <w:bookmarkEnd w:id="95"/>
      <w:r>
        <w:t xml:space="preserve"> </w:t>
      </w:r>
      <w:bookmarkStart w:id="97" w:name="_Ref74284463"/>
      <w:r>
        <w:t>Initial configuration method for 7-Nodes example</w:t>
      </w:r>
      <w:bookmarkEnd w:id="96"/>
      <w:bookmarkEnd w:id="97"/>
    </w:p>
    <w:p w14:paraId="47F7920B" w14:textId="0D1A00E7"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BD17F2">
        <w:rPr>
          <w:rFonts w:ascii="Times New Roman" w:hAnsi="Times New Roman" w:cs="Times New Roman"/>
          <w:sz w:val="24"/>
          <w:szCs w:val="24"/>
        </w:rPr>
        <w:t>istanbul-genesis.json</w:t>
      </w:r>
      <w:proofErr w:type="spellEnd"/>
      <w:r w:rsidRPr="00BD17F2">
        <w:rPr>
          <w:rFonts w:ascii="Times New Roman" w:hAnsi="Times New Roman" w:cs="Times New Roman"/>
          <w:sz w:val="24"/>
          <w:szCs w:val="24"/>
        </w:rPr>
        <w:t xml:space="preserve">" file as a configuration script for the genesis block which its content should be configured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576973" cy="271892"/>
                    </a:xfrm>
                    <a:prstGeom prst="rect">
                      <a:avLst/>
                    </a:prstGeom>
                  </pic:spPr>
                </pic:pic>
              </a:graphicData>
            </a:graphic>
          </wp:inline>
        </w:drawing>
      </w:r>
    </w:p>
    <w:p w14:paraId="1B2589DB" w14:textId="17CD491A" w:rsidR="00C52E11" w:rsidRPr="00C52E11" w:rsidRDefault="00C52E11" w:rsidP="00C52E11">
      <w:pPr>
        <w:pStyle w:val="Caption"/>
        <w:jc w:val="center"/>
      </w:pPr>
      <w:bookmarkStart w:id="98" w:name="_Ref74226983"/>
      <w:bookmarkStart w:id="99" w:name="_Ref74284832"/>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6</w:t>
      </w:r>
      <w:r w:rsidR="000F7792">
        <w:rPr>
          <w:noProof/>
        </w:rPr>
        <w:fldChar w:fldCharType="end"/>
      </w:r>
      <w:bookmarkEnd w:id="98"/>
      <w:r>
        <w:t xml:space="preserve"> </w:t>
      </w:r>
      <w:bookmarkStart w:id="100" w:name="_Ref74284468"/>
      <w:r>
        <w:t>Executing "istanbul-init.sh" with Linux Bash syntax</w:t>
      </w:r>
      <w:bookmarkEnd w:id="99"/>
      <w:bookmarkEnd w:id="100"/>
    </w:p>
    <w:p w14:paraId="0612F7BB" w14:textId="77777777" w:rsidR="008D12BC" w:rsidRDefault="008D12BC" w:rsidP="008D12BC">
      <w:pPr>
        <w:pStyle w:val="ListParagraph"/>
        <w:keepNext/>
        <w:spacing w:after="0" w:line="360" w:lineRule="auto"/>
        <w:ind w:left="0"/>
        <w:jc w:val="center"/>
      </w:pPr>
      <w:r w:rsidRPr="008D12BC">
        <w:rPr>
          <w:noProof/>
        </w:rPr>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92401" cy="4098998"/>
                    </a:xfrm>
                    <a:prstGeom prst="rect">
                      <a:avLst/>
                    </a:prstGeom>
                  </pic:spPr>
                </pic:pic>
              </a:graphicData>
            </a:graphic>
          </wp:inline>
        </w:drawing>
      </w:r>
    </w:p>
    <w:p w14:paraId="1750A35F" w14:textId="1801BB57" w:rsidR="008D12BC" w:rsidRDefault="008D12BC" w:rsidP="008D12BC">
      <w:pPr>
        <w:pStyle w:val="Caption"/>
        <w:spacing w:after="240"/>
        <w:jc w:val="center"/>
      </w:pPr>
      <w:bookmarkStart w:id="101" w:name="_Ref74227014"/>
      <w:bookmarkStart w:id="102" w:name="_Ref74284838"/>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7</w:t>
      </w:r>
      <w:r w:rsidR="000F7792">
        <w:rPr>
          <w:noProof/>
        </w:rPr>
        <w:fldChar w:fldCharType="end"/>
      </w:r>
      <w:bookmarkEnd w:id="101"/>
      <w:r>
        <w:t xml:space="preserve"> </w:t>
      </w:r>
      <w:bookmarkStart w:id="103" w:name="_Ref74284483"/>
      <w:r>
        <w:t>Content of "</w:t>
      </w:r>
      <w:proofErr w:type="spellStart"/>
      <w:r>
        <w:t>istanbul</w:t>
      </w:r>
      <w:proofErr w:type="spellEnd"/>
      <w:r>
        <w:t xml:space="preserve"> - </w:t>
      </w:r>
      <w:proofErr w:type="spellStart"/>
      <w:r>
        <w:t>genesis.json</w:t>
      </w:r>
      <w:proofErr w:type="spellEnd"/>
      <w:r>
        <w:t>" file</w:t>
      </w:r>
      <w:bookmarkEnd w:id="102"/>
      <w:bookmarkEnd w:id="103"/>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09870" cy="587375"/>
                    </a:xfrm>
                    <a:prstGeom prst="rect">
                      <a:avLst/>
                    </a:prstGeom>
                  </pic:spPr>
                </pic:pic>
              </a:graphicData>
            </a:graphic>
          </wp:inline>
        </w:drawing>
      </w:r>
    </w:p>
    <w:p w14:paraId="41FDE4CC" w14:textId="6A39C9B5" w:rsidR="00C52E11" w:rsidRDefault="00C52E11" w:rsidP="00C52E11">
      <w:pPr>
        <w:pStyle w:val="Caption"/>
        <w:jc w:val="center"/>
      </w:pPr>
      <w:bookmarkStart w:id="104" w:name="_Ref74227242"/>
      <w:bookmarkStart w:id="105" w:name="_Ref74284843"/>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8</w:t>
      </w:r>
      <w:r w:rsidR="000F7792">
        <w:rPr>
          <w:noProof/>
        </w:rPr>
        <w:fldChar w:fldCharType="end"/>
      </w:r>
      <w:bookmarkEnd w:id="104"/>
      <w:r>
        <w:t xml:space="preserve"> </w:t>
      </w:r>
      <w:bookmarkStart w:id="106" w:name="_Ref74284492"/>
      <w:r>
        <w:t>IBFT 7-Nodes Blockchain activation script</w:t>
      </w:r>
      <w:bookmarkEnd w:id="105"/>
      <w:bookmarkEnd w:id="106"/>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74469" cy="4593140"/>
                    </a:xfrm>
                    <a:prstGeom prst="rect">
                      <a:avLst/>
                    </a:prstGeom>
                  </pic:spPr>
                </pic:pic>
              </a:graphicData>
            </a:graphic>
          </wp:inline>
        </w:drawing>
      </w:r>
    </w:p>
    <w:p w14:paraId="64CA9A29" w14:textId="4500AA9E" w:rsidR="00435AEB" w:rsidRDefault="00435AEB" w:rsidP="00435AEB">
      <w:pPr>
        <w:pStyle w:val="Caption"/>
        <w:jc w:val="center"/>
      </w:pPr>
      <w:bookmarkStart w:id="107" w:name="_Ref74227393"/>
      <w:bookmarkStart w:id="108" w:name="_Ref74284846"/>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9</w:t>
      </w:r>
      <w:r w:rsidR="000F7792">
        <w:rPr>
          <w:noProof/>
        </w:rPr>
        <w:fldChar w:fldCharType="end"/>
      </w:r>
      <w:bookmarkEnd w:id="107"/>
      <w:r>
        <w:t xml:space="preserve"> </w:t>
      </w:r>
      <w:bookmarkStart w:id="109" w:name="_Ref74284497"/>
      <w:r>
        <w:t>The activation script activating all seven Blockchain nodes</w:t>
      </w:r>
      <w:bookmarkEnd w:id="108"/>
      <w:bookmarkEnd w:id="109"/>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85743" cy="2866834"/>
                    </a:xfrm>
                    <a:prstGeom prst="rect">
                      <a:avLst/>
                    </a:prstGeom>
                  </pic:spPr>
                </pic:pic>
              </a:graphicData>
            </a:graphic>
          </wp:inline>
        </w:drawing>
      </w:r>
    </w:p>
    <w:p w14:paraId="57F14122" w14:textId="10618145" w:rsidR="002C2ED3" w:rsidRDefault="002C2ED3" w:rsidP="002C2ED3">
      <w:pPr>
        <w:pStyle w:val="Caption"/>
        <w:jc w:val="center"/>
      </w:pPr>
      <w:bookmarkStart w:id="110" w:name="_Ref74227509"/>
      <w:bookmarkStart w:id="111" w:name="_Ref74284849"/>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0</w:t>
      </w:r>
      <w:r w:rsidR="000F7792">
        <w:rPr>
          <w:noProof/>
        </w:rPr>
        <w:fldChar w:fldCharType="end"/>
      </w:r>
      <w:bookmarkEnd w:id="110"/>
      <w:r>
        <w:t xml:space="preserve"> </w:t>
      </w:r>
      <w:bookmarkStart w:id="112" w:name="_Ref74284508"/>
      <w:r>
        <w:t>All seven Blockchain nodes successfully activated</w:t>
      </w:r>
      <w:bookmarkEnd w:id="111"/>
      <w:bookmarkEnd w:id="112"/>
    </w:p>
    <w:p w14:paraId="6C5F51CC" w14:textId="77777777" w:rsidR="00BD765E" w:rsidRPr="00BD765E" w:rsidRDefault="00BD765E" w:rsidP="00BD765E">
      <w:pPr>
        <w:rPr>
          <w:cs/>
        </w:rPr>
      </w:pPr>
    </w:p>
    <w:p w14:paraId="72F6134A" w14:textId="7447A425"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29011" cy="1128943"/>
                    </a:xfrm>
                    <a:prstGeom prst="rect">
                      <a:avLst/>
                    </a:prstGeom>
                  </pic:spPr>
                </pic:pic>
              </a:graphicData>
            </a:graphic>
          </wp:inline>
        </w:drawing>
      </w:r>
    </w:p>
    <w:p w14:paraId="0014C237" w14:textId="4D002EC6" w:rsidR="00600BDD" w:rsidRDefault="00600BDD" w:rsidP="00600BDD">
      <w:pPr>
        <w:pStyle w:val="Caption"/>
        <w:jc w:val="center"/>
      </w:pPr>
      <w:bookmarkStart w:id="113" w:name="_Ref74228412"/>
      <w:bookmarkStart w:id="114" w:name="_Ref74284853"/>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1</w:t>
      </w:r>
      <w:r w:rsidR="000F7792">
        <w:rPr>
          <w:noProof/>
        </w:rPr>
        <w:fldChar w:fldCharType="end"/>
      </w:r>
      <w:bookmarkEnd w:id="113"/>
      <w:r>
        <w:t xml:space="preserve"> </w:t>
      </w:r>
      <w:bookmarkStart w:id="115" w:name="_Ref74284516"/>
      <w:r>
        <w:t>The content of "rebirth.sh" script</w:t>
      </w:r>
      <w:bookmarkEnd w:id="114"/>
      <w:bookmarkEnd w:id="115"/>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1EC02E6D" w:rsidR="00600BDD" w:rsidRDefault="00600BDD" w:rsidP="00600BDD">
      <w:pPr>
        <w:pStyle w:val="Caption"/>
        <w:jc w:val="center"/>
      </w:pPr>
      <w:bookmarkStart w:id="116" w:name="_Ref74228424"/>
      <w:bookmarkStart w:id="117" w:name="_Ref74284859"/>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w:instrText>
      </w:r>
      <w:r w:rsidR="000F7792">
        <w:instrText xml:space="preserve">* ARABIC \s 1 </w:instrText>
      </w:r>
      <w:r w:rsidR="000F7792">
        <w:fldChar w:fldCharType="separate"/>
      </w:r>
      <w:r w:rsidR="00856E89">
        <w:rPr>
          <w:noProof/>
        </w:rPr>
        <w:t>12</w:t>
      </w:r>
      <w:r w:rsidR="000F7792">
        <w:rPr>
          <w:noProof/>
        </w:rPr>
        <w:fldChar w:fldCharType="end"/>
      </w:r>
      <w:bookmarkEnd w:id="116"/>
      <w:r>
        <w:t xml:space="preserve"> </w:t>
      </w:r>
      <w:bookmarkStart w:id="118" w:name="_Ref74284522"/>
      <w:r>
        <w:t>The content of "runmy7nodes.sh" script</w:t>
      </w:r>
      <w:bookmarkEnd w:id="117"/>
      <w:bookmarkEnd w:id="118"/>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7085F431"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19"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deploy </w:t>
      </w:r>
      <w:proofErr w:type="spellStart"/>
      <w:r w:rsidR="00EA6CEB" w:rsidRPr="00FB772F">
        <w:rPr>
          <w:rFonts w:ascii="Times New Roman" w:hAnsi="Times New Roman" w:cs="Times New Roman"/>
          <w:b/>
          <w:bCs/>
          <w:sz w:val="24"/>
          <w:szCs w:val="24"/>
        </w:rPr>
        <w:t>Smartcontract</w:t>
      </w:r>
      <w:proofErr w:type="spellEnd"/>
      <w:r w:rsidR="00EA6CEB" w:rsidRPr="00FB772F">
        <w:rPr>
          <w:rFonts w:ascii="Times New Roman" w:hAnsi="Times New Roman" w:cs="Times New Roman"/>
          <w:b/>
          <w:bCs/>
          <w:sz w:val="24"/>
          <w:szCs w:val="24"/>
        </w:rPr>
        <w:t xml:space="preserve"> Solidity code</w:t>
      </w:r>
      <w:bookmarkEnd w:id="119"/>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 xml:space="preserve">which will be used on Web3js code to interact with the Blockchain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w:t>
      </w:r>
    </w:p>
    <w:p w14:paraId="47A9AF2C" w14:textId="5D07FF66"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w:t>
      </w:r>
      <w:proofErr w:type="spellStart"/>
      <w:r w:rsidR="00F50F1E" w:rsidRPr="00A84F5B">
        <w:rPr>
          <w:rFonts w:ascii="Times New Roman" w:hAnsi="Times New Roman" w:cs="Times New Roman"/>
          <w:sz w:val="24"/>
          <w:szCs w:val="24"/>
        </w:rPr>
        <w:t>Smartcontract</w:t>
      </w:r>
      <w:proofErr w:type="spellEnd"/>
      <w:r w:rsidR="00F50F1E" w:rsidRPr="00A84F5B">
        <w:rPr>
          <w:rFonts w:ascii="Times New Roman" w:hAnsi="Times New Roman" w:cs="Times New Roman"/>
          <w:sz w:val="24"/>
          <w:szCs w:val="24"/>
        </w:rPr>
        <w:t xml:space="preserve"> code, the ABI code and Byte code will be automatically generated by the IDE as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r w:rsidR="00856E89" w:rsidRPr="0007379C">
        <w:t xml:space="preserve">Figure </w:t>
      </w:r>
      <w:r w:rsidR="00856E89">
        <w:rPr>
          <w:noProof/>
        </w:rPr>
        <w:t>4</w:t>
      </w:r>
      <w:r w:rsidR="00856E89">
        <w:noBreakHyphen/>
      </w:r>
      <w:r w:rsidR="00856E89">
        <w:rPr>
          <w:noProof/>
        </w:rPr>
        <w:t>15</w:t>
      </w:r>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 xml:space="preserve">Noted that Byte code defines the behavior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only required on the first deployment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always required every time the native program communicate with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04C4092E" w:rsidR="00A84F5B" w:rsidRDefault="00A84F5B" w:rsidP="00A84F5B">
      <w:pPr>
        <w:pStyle w:val="Caption"/>
        <w:jc w:val="center"/>
      </w:pPr>
      <w:bookmarkStart w:id="120" w:name="_Ref74239181"/>
      <w:bookmarkStart w:id="121" w:name="_Ref74284862"/>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w:instrText>
      </w:r>
      <w:r w:rsidR="000F7792">
        <w:instrText xml:space="preserve">C \s 1 </w:instrText>
      </w:r>
      <w:r w:rsidR="000F7792">
        <w:fldChar w:fldCharType="separate"/>
      </w:r>
      <w:r w:rsidR="00856E89">
        <w:rPr>
          <w:noProof/>
        </w:rPr>
        <w:t>13</w:t>
      </w:r>
      <w:r w:rsidR="000F7792">
        <w:rPr>
          <w:noProof/>
        </w:rPr>
        <w:fldChar w:fldCharType="end"/>
      </w:r>
      <w:bookmarkEnd w:id="120"/>
      <w:r>
        <w:t xml:space="preserve"> </w:t>
      </w:r>
      <w:bookmarkStart w:id="122" w:name="_Ref74284533"/>
      <w:r>
        <w:t>ABI Code and Byte code generated can be copied and passed directly</w:t>
      </w:r>
      <w:bookmarkEnd w:id="121"/>
      <w:bookmarkEnd w:id="122"/>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23" w:name="_MON_1684854176"/>
    <w:bookmarkEnd w:id="123"/>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95pt;height:539.7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1025" DrawAspect="Content" ObjectID="_1684910387" r:id="rId38"/>
        </w:object>
      </w:r>
    </w:p>
    <w:p w14:paraId="72A2E741" w14:textId="690D96D9" w:rsidR="00A84F5B" w:rsidRDefault="00A84F5B" w:rsidP="00A84F5B">
      <w:pPr>
        <w:pStyle w:val="Caption"/>
        <w:jc w:val="center"/>
      </w:pPr>
      <w:bookmarkStart w:id="124" w:name="_Ref74239197"/>
      <w:bookmarkStart w:id="125" w:name="_Ref74284865"/>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4</w:t>
      </w:r>
      <w:r w:rsidR="000F7792">
        <w:rPr>
          <w:noProof/>
        </w:rPr>
        <w:fldChar w:fldCharType="end"/>
      </w:r>
      <w:bookmarkEnd w:id="124"/>
      <w:r>
        <w:t xml:space="preserve"> </w:t>
      </w:r>
      <w:bookmarkStart w:id="126" w:name="_Ref74284538"/>
      <w:r>
        <w:t>ABI code (brown color) assigned into variable "</w:t>
      </w:r>
      <w:proofErr w:type="spellStart"/>
      <w:r>
        <w:t>abi</w:t>
      </w:r>
      <w:proofErr w:type="spellEnd"/>
      <w:r>
        <w:t>"</w:t>
      </w:r>
      <w:bookmarkEnd w:id="125"/>
      <w:bookmarkEnd w:id="126"/>
    </w:p>
    <w:bookmarkStart w:id="127" w:name="_MON_1684856178"/>
    <w:bookmarkEnd w:id="127"/>
    <w:p w14:paraId="4A222EF7" w14:textId="77777777" w:rsidR="0007379C" w:rsidRDefault="0007379C" w:rsidP="0007379C">
      <w:pPr>
        <w:keepNext/>
      </w:pPr>
      <w:r>
        <w:object w:dxaOrig="9360" w:dyaOrig="11752" w14:anchorId="2D0548A9">
          <v:shape id="_x0000_i1026" type="#_x0000_t75" style="width:395.05pt;height:495.85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1026" DrawAspect="Content" ObjectID="_1684910388" r:id="rId40"/>
        </w:object>
      </w:r>
    </w:p>
    <w:p w14:paraId="7B893FCA" w14:textId="326E75B5" w:rsidR="0007379C" w:rsidRPr="0007379C" w:rsidRDefault="0007379C" w:rsidP="0007379C">
      <w:pPr>
        <w:pStyle w:val="Caption"/>
        <w:spacing w:after="240"/>
        <w:jc w:val="center"/>
        <w:rPr>
          <w:cs/>
        </w:rPr>
      </w:pPr>
      <w:bookmarkStart w:id="128" w:name="_Ref74239571"/>
      <w:bookmarkStart w:id="129" w:name="_Ref74284868"/>
      <w:r w:rsidRPr="0007379C">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5</w:t>
      </w:r>
      <w:r w:rsidR="000F7792">
        <w:rPr>
          <w:noProof/>
        </w:rPr>
        <w:fldChar w:fldCharType="end"/>
      </w:r>
      <w:bookmarkEnd w:id="128"/>
      <w:r w:rsidRPr="0007379C">
        <w:t xml:space="preserve"> </w:t>
      </w:r>
      <w:bookmarkStart w:id="130" w:name="_Ref74284544"/>
      <w:r w:rsidRPr="0007379C">
        <w:t>Byte code (brown color) assigned into variable "bytecode"</w:t>
      </w:r>
      <w:bookmarkEnd w:id="129"/>
      <w:bookmarkEnd w:id="130"/>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1" w:name="CHAPTERIV_415"/>
      <w:r w:rsidRPr="00604AE4">
        <w:rPr>
          <w:rFonts w:ascii="Times New Roman" w:hAnsi="Times New Roman" w:cs="Times New Roman"/>
          <w:b/>
          <w:bCs/>
          <w:sz w:val="24"/>
          <w:szCs w:val="24"/>
        </w:rPr>
        <w:t xml:space="preserve">4.1.5 Deploy </w:t>
      </w:r>
      <w:proofErr w:type="spellStart"/>
      <w:r w:rsidR="0052667A" w:rsidRPr="00604AE4">
        <w:rPr>
          <w:rFonts w:ascii="Times New Roman" w:hAnsi="Times New Roman" w:cs="Times New Roman"/>
          <w:b/>
          <w:bCs/>
          <w:sz w:val="24"/>
          <w:szCs w:val="24"/>
        </w:rPr>
        <w:t>Smartcontract</w:t>
      </w:r>
      <w:proofErr w:type="spellEnd"/>
      <w:r w:rsidR="0052667A" w:rsidRPr="00604AE4">
        <w:rPr>
          <w:rFonts w:ascii="Times New Roman" w:hAnsi="Times New Roman" w:cs="Times New Roman"/>
          <w:b/>
          <w:bCs/>
          <w:sz w:val="24"/>
          <w:szCs w:val="24"/>
        </w:rPr>
        <w:t xml:space="preserve"> into Blockchain</w:t>
      </w:r>
      <w:bookmarkEnd w:id="131"/>
    </w:p>
    <w:p w14:paraId="7E08EE29" w14:textId="4E460A5A"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must be first deployed to act as a contract format for the entire Blockchain ledger for the implementation. </w:t>
      </w:r>
      <w:r w:rsidR="00364A2A">
        <w:rPr>
          <w:rFonts w:ascii="Times New Roman" w:hAnsi="Times New Roman" w:cs="Times New Roman"/>
          <w:sz w:val="24"/>
          <w:szCs w:val="24"/>
        </w:rPr>
        <w:fldChar w:fldCharType="begin"/>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s deployed, any later communication with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32" w:name="_MON_1684857461"/>
    <w:bookmarkEnd w:id="132"/>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1027" type="#_x0000_t75" style="width:358.1pt;height:343.1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27" DrawAspect="Content" ObjectID="_1684910389" r:id="rId42"/>
        </w:object>
      </w:r>
    </w:p>
    <w:p w14:paraId="1AE0F681" w14:textId="544CACA9" w:rsidR="00A640F7" w:rsidRDefault="0063570F" w:rsidP="0063570F">
      <w:pPr>
        <w:pStyle w:val="Caption"/>
        <w:spacing w:after="240"/>
        <w:jc w:val="center"/>
        <w:rPr>
          <w:color w:val="FF0000"/>
        </w:rPr>
      </w:pPr>
      <w:bookmarkStart w:id="133" w:name="_Ref74241034"/>
      <w:bookmarkStart w:id="134" w:name="_Ref74284870"/>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6</w:t>
      </w:r>
      <w:r w:rsidR="000F7792">
        <w:rPr>
          <w:noProof/>
        </w:rPr>
        <w:fldChar w:fldCharType="end"/>
      </w:r>
      <w:bookmarkEnd w:id="133"/>
      <w:r>
        <w:t xml:space="preserve"> </w:t>
      </w:r>
      <w:bookmarkStart w:id="135" w:name="_Ref74284555"/>
      <w:r>
        <w:t xml:space="preserve">The Web3js script for </w:t>
      </w:r>
      <w:proofErr w:type="spellStart"/>
      <w:r>
        <w:t>Smartcontract</w:t>
      </w:r>
      <w:proofErr w:type="spellEnd"/>
      <w:r>
        <w:t xml:space="preserve"> deploy</w:t>
      </w:r>
      <w:bookmarkEnd w:id="134"/>
      <w:bookmarkEnd w:id="135"/>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43989702"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6"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environment</w:t>
      </w:r>
      <w:bookmarkEnd w:id="136"/>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and "</w:t>
      </w:r>
      <w:proofErr w:type="spellStart"/>
      <w:r w:rsidRPr="00D30650">
        <w:rPr>
          <w:rFonts w:ascii="Times New Roman" w:hAnsi="Times New Roman" w:cs="Times New Roman"/>
          <w:sz w:val="24"/>
          <w:szCs w:val="24"/>
        </w:rPr>
        <w:t>cryptr</w:t>
      </w:r>
      <w:proofErr w:type="spellEnd"/>
      <w:r w:rsidRPr="00D30650">
        <w:rPr>
          <w:rFonts w:ascii="Times New Roman" w:hAnsi="Times New Roman" w:cs="Times New Roman"/>
          <w:sz w:val="24"/>
          <w:szCs w:val="24"/>
        </w:rPr>
        <w:t xml:space="preserve">"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37" w:name="_MON_1684859893"/>
    <w:bookmarkEnd w:id="137"/>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1028" type="#_x0000_t75" style="width:378.8pt;height:196.6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1028" DrawAspect="Content" ObjectID="_1684910390" r:id="rId44"/>
        </w:object>
      </w:r>
    </w:p>
    <w:p w14:paraId="493984F7" w14:textId="74AAC416" w:rsidR="00DA6677" w:rsidRPr="00D30650" w:rsidRDefault="00DA6677" w:rsidP="00DA6677">
      <w:pPr>
        <w:pStyle w:val="Caption"/>
        <w:spacing w:after="240"/>
        <w:jc w:val="center"/>
      </w:pPr>
      <w:bookmarkStart w:id="138" w:name="_Ref74284095"/>
      <w:bookmarkStart w:id="139" w:name="_Ref74284873"/>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7</w:t>
      </w:r>
      <w:r w:rsidR="000F7792">
        <w:rPr>
          <w:noProof/>
        </w:rPr>
        <w:fldChar w:fldCharType="end"/>
      </w:r>
      <w:bookmarkEnd w:id="138"/>
      <w:r>
        <w:t xml:space="preserve"> </w:t>
      </w:r>
      <w:bookmarkStart w:id="140" w:name="_Ref74284562"/>
      <w:r>
        <w:t>"</w:t>
      </w:r>
      <w:proofErr w:type="spellStart"/>
      <w:r>
        <w:t>npm</w:t>
      </w:r>
      <w:proofErr w:type="spellEnd"/>
      <w:r>
        <w:t xml:space="preserve"> install" command-line</w:t>
      </w:r>
      <w:bookmarkEnd w:id="139"/>
      <w:bookmarkEnd w:id="140"/>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41" w:name="CHAPTERIV_42"/>
      <w:r w:rsidRPr="00F81C49">
        <w:lastRenderedPageBreak/>
        <w:t xml:space="preserve">4.2 XDS Actors </w:t>
      </w:r>
    </w:p>
    <w:bookmarkEnd w:id="141"/>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42" w:name="CHAPTERIV_421"/>
      <w:r w:rsidRPr="0084619E">
        <w:t>4.2.</w:t>
      </w:r>
      <w:r w:rsidR="00A34155" w:rsidRPr="0084619E">
        <w:t>1</w:t>
      </w:r>
      <w:r w:rsidRPr="0084619E">
        <w:t xml:space="preserve"> </w:t>
      </w:r>
      <w:r w:rsidR="00A34155" w:rsidRPr="0084619E">
        <w:t xml:space="preserve">XDS Document </w:t>
      </w:r>
      <w:r w:rsidRPr="0084619E">
        <w:t>Repository Actor</w:t>
      </w:r>
    </w:p>
    <w:bookmarkEnd w:id="142"/>
    <w:p w14:paraId="0A98114B" w14:textId="2038C4FC"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4.2.1.1 Interpret IHE ITI-42 transaction</w:t>
      </w:r>
    </w:p>
    <w:p w14:paraId="44F94AF8" w14:textId="754C64F8"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r w:rsidR="00856E89" w:rsidRPr="00DD48E9">
        <w:t xml:space="preserve">Figure </w:t>
      </w:r>
      <w:r w:rsidR="00856E89">
        <w:rPr>
          <w:noProof/>
        </w:rPr>
        <w:t>4</w:t>
      </w:r>
      <w:r w:rsidR="00856E89">
        <w:noBreakHyphen/>
      </w:r>
      <w:r w:rsidR="00856E89">
        <w:rPr>
          <w:noProof/>
        </w:rPr>
        <w:t>18</w:t>
      </w:r>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w:t>
      </w:r>
      <w:proofErr w:type="spellStart"/>
      <w:r w:rsidRPr="00F42134">
        <w:rPr>
          <w:rFonts w:ascii="Times New Roman" w:hAnsi="Times New Roman" w:cs="Times New Roman"/>
          <w:sz w:val="24"/>
          <w:szCs w:val="24"/>
        </w:rPr>
        <w:t>lcm:SubmitObjectRequest</w:t>
      </w:r>
      <w:proofErr w:type="spell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w:t>
      </w:r>
      <w:proofErr w:type="spellStart"/>
      <w:r w:rsidRPr="00F42134">
        <w:rPr>
          <w:rFonts w:ascii="Times New Roman" w:hAnsi="Times New Roman" w:cs="Times New Roman"/>
          <w:sz w:val="24"/>
          <w:szCs w:val="24"/>
        </w:rPr>
        <w:t>rim:RegistryObjectList</w:t>
      </w:r>
      <w:proofErr w:type="spell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856E89" w:rsidRPr="00DD48E9">
        <w:t xml:space="preserve">Figure </w:t>
      </w:r>
      <w:r w:rsidR="00856E89">
        <w:rPr>
          <w:noProof/>
        </w:rPr>
        <w:t>4</w:t>
      </w:r>
      <w:r w:rsidR="00856E89">
        <w:noBreakHyphen/>
      </w:r>
      <w:r w:rsidR="00856E89">
        <w:rPr>
          <w:noProof/>
        </w:rPr>
        <w:t>18</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856E89" w:rsidRPr="004A6782">
        <w:t xml:space="preserve">Figure </w:t>
      </w:r>
      <w:r w:rsidR="00856E89">
        <w:rPr>
          <w:noProof/>
        </w:rPr>
        <w:t>4</w:t>
      </w:r>
      <w:r w:rsidR="00856E89">
        <w:noBreakHyphen/>
      </w:r>
      <w:r w:rsidR="00856E89">
        <w:rPr>
          <w:noProof/>
        </w:rPr>
        <w:t>19</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r w:rsidR="00856E89" w:rsidRPr="0024395F">
        <w:rPr>
          <w:rFonts w:ascii="Times New Roman" w:hAnsi="Times New Roman" w:cs="Times New Roman"/>
        </w:rPr>
        <w:t xml:space="preserve">Figure </w:t>
      </w:r>
      <w:r w:rsidR="00856E89">
        <w:rPr>
          <w:rFonts w:ascii="Times New Roman" w:hAnsi="Times New Roman" w:cs="Times New Roman"/>
          <w:noProof/>
        </w:rPr>
        <w:t>4</w:t>
      </w:r>
      <w:r w:rsidR="00856E89">
        <w:rPr>
          <w:rFonts w:ascii="Times New Roman" w:hAnsi="Times New Roman" w:cs="Times New Roman"/>
        </w:rPr>
        <w:noBreakHyphen/>
      </w:r>
      <w:r w:rsidR="00856E89">
        <w:rPr>
          <w:rFonts w:ascii="Times New Roman" w:hAnsi="Times New Roman" w:cs="Times New Roman"/>
          <w:noProof/>
        </w:rPr>
        <w:t>20</w:t>
      </w:r>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43" w:name="_MON_1682694957"/>
    <w:bookmarkEnd w:id="143"/>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1029" type="#_x0000_t75" style="width:380.65pt;height:349.3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1029" DrawAspect="Content" ObjectID="_1684910391" r:id="rId46"/>
        </w:object>
      </w:r>
    </w:p>
    <w:p w14:paraId="5B3B1FD0" w14:textId="07389C91" w:rsidR="00F42134" w:rsidRDefault="00F42134" w:rsidP="00136A00">
      <w:pPr>
        <w:pStyle w:val="Caption"/>
        <w:jc w:val="center"/>
        <w:rPr>
          <w:i/>
          <w:iCs/>
        </w:rPr>
      </w:pPr>
      <w:bookmarkStart w:id="144" w:name="_Ref72083156"/>
      <w:bookmarkStart w:id="145" w:name="_Toc74189605"/>
      <w:bookmarkStart w:id="146" w:name="_Ref74191044"/>
      <w:r w:rsidRPr="00DD48E9">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8</w:t>
      </w:r>
      <w:r w:rsidR="000F7792">
        <w:rPr>
          <w:noProof/>
        </w:rPr>
        <w:fldChar w:fldCharType="end"/>
      </w:r>
      <w:bookmarkEnd w:id="144"/>
      <w:r w:rsidRPr="00DD48E9">
        <w:t xml:space="preserve"> </w:t>
      </w:r>
      <w:bookmarkStart w:id="147" w:name="_Ref74190870"/>
      <w:r w:rsidRPr="00DD48E9">
        <w:t>Pseudocode represents general format of Register Document Set-b [ITI - 42]</w:t>
      </w:r>
      <w:bookmarkEnd w:id="145"/>
      <w:bookmarkEnd w:id="146"/>
      <w:bookmarkEnd w:id="147"/>
    </w:p>
    <w:p w14:paraId="06404B67" w14:textId="77777777" w:rsidR="00F42134" w:rsidRPr="000C6B59" w:rsidRDefault="00F42134" w:rsidP="00F42134"/>
    <w:bookmarkStart w:id="148" w:name="_MON_1681526078"/>
    <w:bookmarkEnd w:id="148"/>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1030" type="#_x0000_t75" style="width:390.05pt;height:67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1030" DrawAspect="Content" ObjectID="_1684910392" r:id="rId48"/>
        </w:object>
      </w:r>
    </w:p>
    <w:p w14:paraId="769AFC5E" w14:textId="229B73A9" w:rsidR="00F42134" w:rsidRPr="000C6B59" w:rsidRDefault="00F42134" w:rsidP="00913992">
      <w:pPr>
        <w:pStyle w:val="Caption"/>
        <w:jc w:val="center"/>
        <w:rPr>
          <w:i/>
          <w:iCs/>
        </w:rPr>
      </w:pPr>
      <w:bookmarkStart w:id="149" w:name="_Ref70913534"/>
      <w:bookmarkStart w:id="150" w:name="_Toc74189606"/>
      <w:bookmarkStart w:id="151" w:name="_Ref74191049"/>
      <w:r w:rsidRPr="004A6782">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19</w:t>
      </w:r>
      <w:r w:rsidR="000F7792">
        <w:rPr>
          <w:noProof/>
        </w:rPr>
        <w:fldChar w:fldCharType="end"/>
      </w:r>
      <w:bookmarkEnd w:id="149"/>
      <w:r w:rsidRPr="004A6782">
        <w:t xml:space="preserve"> </w:t>
      </w:r>
      <w:bookmarkStart w:id="152" w:name="_Ref74190876"/>
      <w:r w:rsidRPr="004A6782">
        <w:t>XML Code snippet of Registry Document Set-b Response transaction sample</w:t>
      </w:r>
      <w:bookmarkEnd w:id="150"/>
      <w:bookmarkEnd w:id="151"/>
      <w:bookmarkEnd w:id="152"/>
    </w:p>
    <w:bookmarkStart w:id="153" w:name="_MON_1681305170"/>
    <w:bookmarkEnd w:id="153"/>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1031" type="#_x0000_t75" style="width:404.45pt;height:542.2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1031" DrawAspect="Content" ObjectID="_1684910393" r:id="rId50"/>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54" w:name="_MON_1681524933"/>
    <w:bookmarkEnd w:id="154"/>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32" type="#_x0000_t75" style="width:418.25pt;height:531.55pt"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Word.OpenDocumentText.12" ShapeID="_x0000_i1032" DrawAspect="Content" ObjectID="_1684910394" r:id="rId52"/>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5" w:name="_MON_1681525116"/>
    <w:bookmarkEnd w:id="155"/>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33" type="#_x0000_t75" style="width:418.25pt;height:568.5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Word.OpenDocumentText.12" ShapeID="_x0000_i1033" DrawAspect="Content" ObjectID="_1684910395" r:id="rId54"/>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6" w:name="_MON_1681525234"/>
    <w:bookmarkEnd w:id="156"/>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4" type="#_x0000_t75" style="width:418.25pt;height:572.85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34" DrawAspect="Content" ObjectID="_1684910396" r:id="rId56"/>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7" w:name="_MON_1681525372"/>
    <w:bookmarkEnd w:id="157"/>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5" type="#_x0000_t75" style="width:418.25pt;height:555.95pt" o:ole="" o:bordertopcolor="this" o:borderleftcolor="this" o:borderbottomcolor="this" o:borderrightcolor="this">
            <v:imagedata r:id="rId57" o:title=""/>
            <w10:bordertop type="single" width="4"/>
            <w10:borderleft type="single" width="4"/>
            <w10:borderbottom type="single" width="4"/>
            <w10:borderright type="single" width="4"/>
          </v:shape>
          <o:OLEObject Type="Embed" ProgID="Word.OpenDocumentText.12" ShapeID="_x0000_i1035" DrawAspect="Content" ObjectID="_1684910397" r:id="rId58"/>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8" w:name="_MON_1681525449"/>
    <w:bookmarkEnd w:id="158"/>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6" type="#_x0000_t75" style="width:418.25pt;height:259.2pt" o:ole="" o:bordertopcolor="this" o:borderleftcolor="this" o:borderbottomcolor="this" o:borderrightcolor="this">
            <v:imagedata r:id="rId59" o:title=""/>
            <w10:bordertop type="single" width="4"/>
            <w10:borderleft type="single" width="4"/>
            <w10:borderbottom type="single" width="4"/>
            <w10:borderright type="single" width="4"/>
          </v:shape>
          <o:OLEObject Type="Embed" ProgID="Word.OpenDocumentText.12" ShapeID="_x0000_i1036" DrawAspect="Content" ObjectID="_1684910398" r:id="rId60"/>
        </w:object>
      </w:r>
    </w:p>
    <w:p w14:paraId="29083792" w14:textId="5C0128D8"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59" w:name="_Ref72083161"/>
      <w:bookmarkStart w:id="160" w:name="_Toc74189607"/>
      <w:bookmarkStart w:id="161" w:name="_Ref74191056"/>
      <w:r w:rsidRPr="0024395F">
        <w:rPr>
          <w:rFonts w:ascii="Times New Roman" w:hAnsi="Times New Roman" w:cs="Times New Roman"/>
        </w:rPr>
        <w:t xml:space="preserve">Figure </w:t>
      </w:r>
      <w:r w:rsidR="00D008CA">
        <w:rPr>
          <w:rFonts w:ascii="Times New Roman" w:hAnsi="Times New Roman" w:cs="Times New Roman"/>
        </w:rPr>
        <w:fldChar w:fldCharType="begin"/>
      </w:r>
      <w:r w:rsidR="00D008CA">
        <w:rPr>
          <w:rFonts w:ascii="Times New Roman" w:hAnsi="Times New Roman" w:cs="Times New Roman"/>
        </w:rPr>
        <w:instrText xml:space="preserve"> STYLEREF 1 \s </w:instrText>
      </w:r>
      <w:r w:rsidR="00D008CA">
        <w:rPr>
          <w:rFonts w:ascii="Times New Roman" w:hAnsi="Times New Roman" w:cs="Times New Roman"/>
        </w:rPr>
        <w:fldChar w:fldCharType="separate"/>
      </w:r>
      <w:r w:rsidR="00856E89">
        <w:rPr>
          <w:rFonts w:ascii="Times New Roman" w:hAnsi="Times New Roman" w:cs="Times New Roman"/>
          <w:noProof/>
        </w:rPr>
        <w:t>4</w:t>
      </w:r>
      <w:r w:rsidR="00D008CA">
        <w:rPr>
          <w:rFonts w:ascii="Times New Roman" w:hAnsi="Times New Roman" w:cs="Times New Roman"/>
        </w:rPr>
        <w:fldChar w:fldCharType="end"/>
      </w:r>
      <w:r w:rsidR="00D008CA">
        <w:rPr>
          <w:rFonts w:ascii="Times New Roman" w:hAnsi="Times New Roman" w:cs="Times New Roman"/>
        </w:rPr>
        <w:noBreakHyphen/>
      </w:r>
      <w:r w:rsidR="00D008CA">
        <w:rPr>
          <w:rFonts w:ascii="Times New Roman" w:hAnsi="Times New Roman" w:cs="Times New Roman"/>
        </w:rPr>
        <w:fldChar w:fldCharType="begin"/>
      </w:r>
      <w:r w:rsidR="00D008CA">
        <w:rPr>
          <w:rFonts w:ascii="Times New Roman" w:hAnsi="Times New Roman" w:cs="Times New Roman"/>
        </w:rPr>
        <w:instrText xml:space="preserve"> SEQ Figure \* ARABIC \s 1 </w:instrText>
      </w:r>
      <w:r w:rsidR="00D008CA">
        <w:rPr>
          <w:rFonts w:ascii="Times New Roman" w:hAnsi="Times New Roman" w:cs="Times New Roman"/>
        </w:rPr>
        <w:fldChar w:fldCharType="separate"/>
      </w:r>
      <w:r w:rsidR="00856E89">
        <w:rPr>
          <w:rFonts w:ascii="Times New Roman" w:hAnsi="Times New Roman" w:cs="Times New Roman"/>
          <w:noProof/>
        </w:rPr>
        <w:t>20</w:t>
      </w:r>
      <w:r w:rsidR="00D008CA">
        <w:rPr>
          <w:rFonts w:ascii="Times New Roman" w:hAnsi="Times New Roman" w:cs="Times New Roman"/>
        </w:rPr>
        <w:fldChar w:fldCharType="end"/>
      </w:r>
      <w:bookmarkEnd w:id="159"/>
      <w:r w:rsidRPr="0024395F">
        <w:rPr>
          <w:rFonts w:ascii="Times New Roman" w:hAnsi="Times New Roman" w:cs="Times New Roman"/>
        </w:rPr>
        <w:t xml:space="preserve"> </w:t>
      </w:r>
      <w:bookmarkStart w:id="162" w:name="_Ref74190883"/>
      <w:r w:rsidRPr="0024395F">
        <w:rPr>
          <w:rFonts w:ascii="Times New Roman" w:hAnsi="Times New Roman" w:cs="Times New Roman"/>
        </w:rPr>
        <w:t>XML Code snippet of Registry Document Set-b [ITI-42] transaction sample</w:t>
      </w:r>
      <w:bookmarkEnd w:id="160"/>
      <w:bookmarkEnd w:id="161"/>
      <w:bookmarkEnd w:id="162"/>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74B4FC6C"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4.2.1.2 XDS Document Repository Actor simulating program</w:t>
      </w:r>
    </w:p>
    <w:p w14:paraId="0D9BBD49" w14:textId="66198894"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r w:rsidR="00856E89" w:rsidRPr="005C25A1">
        <w:t xml:space="preserve">Figure </w:t>
      </w:r>
      <w:r w:rsidR="00856E89">
        <w:rPr>
          <w:noProof/>
        </w:rPr>
        <w:t>4</w:t>
      </w:r>
      <w:r w:rsidR="00856E89">
        <w:noBreakHyphen/>
      </w:r>
      <w:r w:rsidR="00856E89">
        <w:rPr>
          <w:noProof/>
        </w:rPr>
        <w:t>21</w:t>
      </w:r>
      <w:r w:rsidR="005B6EC4">
        <w:rPr>
          <w:rFonts w:ascii="Times New Roman" w:hAnsi="Times New Roman"/>
          <w:sz w:val="24"/>
          <w:szCs w:val="24"/>
        </w:rPr>
        <w:fldChar w:fldCharType="end"/>
      </w:r>
      <w:r w:rsidR="005B6EC4">
        <w:rPr>
          <w:rFonts w:ascii="Times New Roman" w:hAnsi="Times New Roman"/>
          <w:sz w:val="24"/>
          <w:szCs w:val="24"/>
        </w:rPr>
        <w:t xml:space="preserve"> showing the </w:t>
      </w:r>
      <w:proofErr w:type="spellStart"/>
      <w:r w:rsidR="005B6EC4">
        <w:rPr>
          <w:rFonts w:ascii="Times New Roman" w:hAnsi="Times New Roman"/>
          <w:sz w:val="24"/>
          <w:szCs w:val="24"/>
        </w:rPr>
        <w:t>Javascript</w:t>
      </w:r>
      <w:proofErr w:type="spellEnd"/>
      <w:r w:rsidR="005B6EC4">
        <w:rPr>
          <w:rFonts w:ascii="Times New Roman" w:hAnsi="Times New Roman"/>
          <w:sz w:val="24"/>
          <w:szCs w:val="24"/>
        </w:rPr>
        <w:t xml:space="preserve">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3" w:name="_MON_1681536233"/>
    <w:bookmarkEnd w:id="163"/>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7" type="#_x0000_t75" style="width:406.95pt;height:496.5pt" o:ole="" o:bordertopcolor="this" o:borderleftcolor="this" o:borderbottomcolor="this" o:borderrightcolor="this">
            <v:imagedata r:id="rId61" o:title=""/>
            <w10:bordertop type="single" width="4"/>
            <w10:borderleft type="single" width="4"/>
            <w10:borderbottom type="single" width="4"/>
            <w10:borderright type="single" width="4"/>
          </v:shape>
          <o:OLEObject Type="Embed" ProgID="Word.OpenDocumentText.12" ShapeID="_x0000_i1037" DrawAspect="Content" ObjectID="_1684910399" r:id="rId62"/>
        </w:object>
      </w:r>
    </w:p>
    <w:p w14:paraId="59105D0D" w14:textId="1CC49EE2" w:rsidR="001C74CA" w:rsidRPr="005C25A1" w:rsidRDefault="001C74CA" w:rsidP="00B71284">
      <w:pPr>
        <w:pStyle w:val="Caption"/>
        <w:jc w:val="center"/>
        <w:rPr>
          <w:i/>
          <w:iCs/>
        </w:rPr>
      </w:pPr>
      <w:bookmarkStart w:id="164" w:name="_Ref70923564"/>
      <w:bookmarkStart w:id="165" w:name="_Toc74189608"/>
      <w:bookmarkStart w:id="166" w:name="_Ref74191061"/>
      <w:r w:rsidRPr="005C25A1">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1</w:t>
      </w:r>
      <w:r w:rsidR="000F7792">
        <w:rPr>
          <w:noProof/>
        </w:rPr>
        <w:fldChar w:fldCharType="end"/>
      </w:r>
      <w:bookmarkEnd w:id="164"/>
      <w:r w:rsidRPr="005C25A1">
        <w:t xml:space="preserve"> </w:t>
      </w:r>
      <w:bookmarkStart w:id="167" w:name="_Ref74190888"/>
      <w:proofErr w:type="spellStart"/>
      <w:r w:rsidRPr="005C25A1">
        <w:t>Javascript</w:t>
      </w:r>
      <w:proofErr w:type="spellEnd"/>
      <w:r w:rsidRPr="005C25A1">
        <w:t xml:space="preserve"> Code Snippet of </w:t>
      </w:r>
      <w:r>
        <w:t xml:space="preserve">XDS </w:t>
      </w:r>
      <w:r w:rsidRPr="005C25A1">
        <w:t>Document Repository Actor</w:t>
      </w:r>
      <w:bookmarkEnd w:id="165"/>
      <w:bookmarkEnd w:id="166"/>
      <w:bookmarkEnd w:id="167"/>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68" w:name="CHAPTERIV_422"/>
      <w:r w:rsidRPr="00BC5A0F">
        <w:lastRenderedPageBreak/>
        <w:t>4.2.</w:t>
      </w:r>
      <w:r w:rsidR="00A34155">
        <w:t>2</w:t>
      </w:r>
      <w:r w:rsidRPr="00BC5A0F">
        <w:t xml:space="preserve"> </w:t>
      </w:r>
      <w:r w:rsidR="00A34155">
        <w:t xml:space="preserve">XDS Document </w:t>
      </w:r>
      <w:r w:rsidRPr="00BC5A0F">
        <w:t>Consumer Actor</w:t>
      </w:r>
    </w:p>
    <w:bookmarkEnd w:id="168"/>
    <w:p w14:paraId="51553A45" w14:textId="084BAC32"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4.2.2.1 Interpret IHE ITI-18 transaction</w:t>
      </w:r>
    </w:p>
    <w:p w14:paraId="787A677B" w14:textId="75213349"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ED34D1">
        <w:t xml:space="preserve">Figure </w:t>
      </w:r>
      <w:r w:rsidR="00856E89">
        <w:rPr>
          <w:noProof/>
        </w:rPr>
        <w:t>4</w:t>
      </w:r>
      <w:r w:rsidR="00856E89">
        <w:noBreakHyphen/>
      </w:r>
      <w:r w:rsidR="00856E89">
        <w:rPr>
          <w:noProof/>
        </w:rPr>
        <w:t>22</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r w:rsidRPr="00F42134">
        <w:rPr>
          <w:rFonts w:ascii="Times New Roman" w:hAnsi="Times New Roman" w:cs="Times New Roman"/>
          <w:sz w:val="24"/>
          <w:szCs w:val="24"/>
        </w:rPr>
        <w:t>query:AdhocQueryRequest</w:t>
      </w:r>
      <w:proofErr w:type="spell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r w:rsidRPr="00F42134">
        <w:rPr>
          <w:rFonts w:ascii="Times New Roman" w:hAnsi="Times New Roman" w:cs="Times New Roman"/>
          <w:sz w:val="24"/>
          <w:szCs w:val="24"/>
        </w:rPr>
        <w:t>query:ResponseOption</w:t>
      </w:r>
      <w:proofErr w:type="spellEnd"/>
      <w:r w:rsidRPr="00F42134">
        <w:rPr>
          <w:rFonts w:ascii="Times New Roman" w:hAnsi="Times New Roman" w:cs="Times New Roman"/>
          <w:sz w:val="24"/>
          <w:szCs w:val="24"/>
        </w:rPr>
        <w:t>” mark the expected format of query result that will return to Document Consumer. The third section start from label “</w:t>
      </w:r>
      <w:proofErr w:type="spellStart"/>
      <w:r w:rsidRPr="00F42134">
        <w:rPr>
          <w:rFonts w:ascii="Times New Roman" w:hAnsi="Times New Roman" w:cs="Times New Roman"/>
          <w:sz w:val="24"/>
          <w:szCs w:val="24"/>
        </w:rPr>
        <w:t>rim:AdhocQuery</w:t>
      </w:r>
      <w:proofErr w:type="spellEnd"/>
      <w:r w:rsidRPr="00F42134">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CA59DD">
        <w:t xml:space="preserve">Figure </w:t>
      </w:r>
      <w:r w:rsidR="00856E89">
        <w:rPr>
          <w:noProof/>
        </w:rPr>
        <w:t>4</w:t>
      </w:r>
      <w:r w:rsidR="00856E89">
        <w:noBreakHyphen/>
      </w:r>
      <w:r w:rsidR="00856E89">
        <w:rPr>
          <w:noProof/>
        </w:rPr>
        <w:t>23</w:t>
      </w:r>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8505E7">
        <w:t xml:space="preserve">Figure </w:t>
      </w:r>
      <w:r w:rsidR="00856E89">
        <w:rPr>
          <w:noProof/>
        </w:rPr>
        <w:t>4</w:t>
      </w:r>
      <w:r w:rsidR="00856E89">
        <w:noBreakHyphen/>
      </w:r>
      <w:r w:rsidR="00856E8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w:t>
      </w:r>
      <w:proofErr w:type="spellStart"/>
      <w:r w:rsidRPr="00F42134">
        <w:rPr>
          <w:rFonts w:ascii="Times New Roman" w:hAnsi="Times New Roman" w:cs="Times New Roman"/>
          <w:sz w:val="24"/>
          <w:szCs w:val="24"/>
        </w:rPr>
        <w:t>query:AdhocQueryResponse</w:t>
      </w:r>
      <w:proofErr w:type="spell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CA59DD">
        <w:t xml:space="preserve">Figure </w:t>
      </w:r>
      <w:r w:rsidR="00856E89">
        <w:rPr>
          <w:noProof/>
        </w:rPr>
        <w:t>4</w:t>
      </w:r>
      <w:r w:rsidR="00856E89">
        <w:noBreakHyphen/>
      </w:r>
      <w:r w:rsidR="00856E89">
        <w:rPr>
          <w:noProof/>
        </w:rPr>
        <w:t>23</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8505E7">
        <w:t xml:space="preserve">Figure </w:t>
      </w:r>
      <w:r w:rsidR="00856E89">
        <w:rPr>
          <w:noProof/>
        </w:rPr>
        <w:t>4</w:t>
      </w:r>
      <w:r w:rsidR="00856E89">
        <w:noBreakHyphen/>
      </w:r>
      <w:r w:rsidR="00856E8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856E89" w:rsidRPr="00ED0310">
        <w:t xml:space="preserve">Figure </w:t>
      </w:r>
      <w:r w:rsidR="00856E89">
        <w:rPr>
          <w:noProof/>
        </w:rPr>
        <w:t>4</w:t>
      </w:r>
      <w:r w:rsidR="00856E89">
        <w:noBreakHyphen/>
      </w:r>
      <w:r w:rsidR="00856E89">
        <w:rPr>
          <w:noProof/>
        </w:rPr>
        <w:t>25</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856E89" w:rsidRPr="007F4E91">
        <w:t xml:space="preserve">Figure </w:t>
      </w:r>
      <w:r w:rsidR="00856E89">
        <w:rPr>
          <w:noProof/>
        </w:rPr>
        <w:t>4</w:t>
      </w:r>
      <w:r w:rsidR="00856E89">
        <w:noBreakHyphen/>
      </w:r>
      <w:r w:rsidR="00856E89">
        <w:rPr>
          <w:noProof/>
        </w:rPr>
        <w:t>26</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69" w:name="_MON_1682697083"/>
    <w:bookmarkEnd w:id="169"/>
    <w:p w14:paraId="1CCA1AA4" w14:textId="4FBB18BB" w:rsidR="00F42134" w:rsidRDefault="00F42134" w:rsidP="00256B31">
      <w:pPr>
        <w:keepNext/>
        <w:jc w:val="center"/>
      </w:pPr>
      <w:r>
        <w:object w:dxaOrig="9360" w:dyaOrig="4213" w14:anchorId="4BCF2AA8">
          <v:shape id="_x0000_i1038" type="#_x0000_t75" style="width:422pt;height:189.7pt" o:ole="" o:bordertopcolor="this" o:borderleftcolor="this" o:borderbottomcolor="this" o:borderrightcolor="this">
            <v:imagedata r:id="rId63" o:title=""/>
            <w10:bordertop type="single" width="4"/>
            <w10:borderleft type="single" width="4"/>
            <w10:borderbottom type="single" width="4"/>
            <w10:borderright type="single" width="4"/>
          </v:shape>
          <o:OLEObject Type="Embed" ProgID="Word.OpenDocumentText.12" ShapeID="_x0000_i1038" DrawAspect="Content" ObjectID="_1684910400" r:id="rId64"/>
        </w:object>
      </w:r>
    </w:p>
    <w:p w14:paraId="106CB59C" w14:textId="4AAF79DD" w:rsidR="00F42134" w:rsidRDefault="00F42134" w:rsidP="00256B31">
      <w:pPr>
        <w:pStyle w:val="Caption"/>
        <w:jc w:val="center"/>
        <w:rPr>
          <w:i/>
          <w:iCs/>
        </w:rPr>
      </w:pPr>
      <w:bookmarkStart w:id="170" w:name="_Ref74190691"/>
      <w:bookmarkStart w:id="171" w:name="_Toc74189609"/>
      <w:bookmarkStart w:id="172" w:name="_Ref74191065"/>
      <w:r w:rsidRPr="00ED34D1">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2</w:t>
      </w:r>
      <w:r w:rsidR="000F7792">
        <w:rPr>
          <w:noProof/>
        </w:rPr>
        <w:fldChar w:fldCharType="end"/>
      </w:r>
      <w:bookmarkEnd w:id="170"/>
      <w:r w:rsidRPr="00ED34D1">
        <w:t xml:space="preserve"> </w:t>
      </w:r>
      <w:bookmarkStart w:id="173" w:name="_Ref74190893"/>
      <w:r w:rsidRPr="00ED34D1">
        <w:t>Pseudocode represents general format of Registry Stored Query Request [ITI - 18]</w:t>
      </w:r>
      <w:bookmarkEnd w:id="171"/>
      <w:bookmarkEnd w:id="172"/>
      <w:bookmarkEnd w:id="173"/>
    </w:p>
    <w:p w14:paraId="357FE5B5" w14:textId="77777777" w:rsidR="00F42134" w:rsidRPr="00CA59DD" w:rsidRDefault="00F42134" w:rsidP="00F42134"/>
    <w:bookmarkStart w:id="174" w:name="_MON_1682699175"/>
    <w:bookmarkEnd w:id="174"/>
    <w:p w14:paraId="069C27E6" w14:textId="77777777" w:rsidR="00F42134" w:rsidRDefault="00F42134" w:rsidP="00256B31">
      <w:pPr>
        <w:keepNext/>
        <w:jc w:val="center"/>
      </w:pPr>
      <w:r>
        <w:object w:dxaOrig="9360" w:dyaOrig="3188" w14:anchorId="65A45E73">
          <v:shape id="_x0000_i1039" type="#_x0000_t75" style="width:421.35pt;height:2in" o:ole="" o:bordertopcolor="this" o:borderleftcolor="this" o:borderbottomcolor="this" o:borderrightcolor="this">
            <v:imagedata r:id="rId65" o:title=""/>
            <w10:bordertop type="single" width="4"/>
            <w10:borderleft type="single" width="4"/>
            <w10:borderbottom type="single" width="4"/>
            <w10:borderright type="single" width="4"/>
          </v:shape>
          <o:OLEObject Type="Embed" ProgID="Word.OpenDocumentText.12" ShapeID="_x0000_i1039" DrawAspect="Content" ObjectID="_1684910401" r:id="rId66"/>
        </w:object>
      </w:r>
    </w:p>
    <w:p w14:paraId="2FB35F8C" w14:textId="1C2120FA" w:rsidR="00F42134" w:rsidRDefault="00F42134" w:rsidP="00256B31">
      <w:pPr>
        <w:pStyle w:val="Caption"/>
        <w:jc w:val="center"/>
        <w:rPr>
          <w:i/>
          <w:iCs/>
        </w:rPr>
      </w:pPr>
      <w:bookmarkStart w:id="175" w:name="_Ref74190695"/>
      <w:bookmarkStart w:id="176" w:name="_Toc74189610"/>
      <w:bookmarkStart w:id="177" w:name="_Ref74191068"/>
      <w:r w:rsidRPr="00CA59DD">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3</w:t>
      </w:r>
      <w:r w:rsidR="000F7792">
        <w:rPr>
          <w:noProof/>
        </w:rPr>
        <w:fldChar w:fldCharType="end"/>
      </w:r>
      <w:bookmarkEnd w:id="175"/>
      <w:r w:rsidRPr="00CA59DD">
        <w:t xml:space="preserve"> </w:t>
      </w:r>
      <w:bookmarkStart w:id="178"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76"/>
      <w:bookmarkEnd w:id="177"/>
      <w:bookmarkEnd w:id="178"/>
    </w:p>
    <w:bookmarkStart w:id="179" w:name="_MON_1682699803"/>
    <w:bookmarkEnd w:id="179"/>
    <w:p w14:paraId="0F655228" w14:textId="77777777" w:rsidR="00F42134" w:rsidRDefault="00F42134" w:rsidP="00256B31">
      <w:pPr>
        <w:keepNext/>
        <w:jc w:val="center"/>
      </w:pPr>
      <w:r>
        <w:object w:dxaOrig="9360" w:dyaOrig="12437" w14:anchorId="6DC83F6F">
          <v:shape id="_x0000_i1040" type="#_x0000_t75" style="width:430.75pt;height:572.85pt" o:ole="" o:bordertopcolor="this" o:borderleftcolor="this" o:borderbottomcolor="this" o:borderrightcolor="this">
            <v:imagedata r:id="rId67" o:title=""/>
            <w10:bordertop type="single" width="4"/>
            <w10:borderleft type="single" width="4"/>
            <w10:borderbottom type="single" width="4"/>
            <w10:borderright type="single" width="4"/>
          </v:shape>
          <o:OLEObject Type="Embed" ProgID="Word.OpenDocumentText.12" ShapeID="_x0000_i1040" DrawAspect="Content" ObjectID="_1684910402" r:id="rId68"/>
        </w:object>
      </w:r>
    </w:p>
    <w:p w14:paraId="4B57F382" w14:textId="77777777" w:rsidR="00F42134" w:rsidRDefault="00F42134" w:rsidP="00F42134"/>
    <w:p w14:paraId="08259B18" w14:textId="77777777" w:rsidR="00F42134" w:rsidRDefault="00F42134" w:rsidP="00F42134"/>
    <w:bookmarkStart w:id="180" w:name="_MON_1682700973"/>
    <w:bookmarkEnd w:id="180"/>
    <w:p w14:paraId="25BBAB88" w14:textId="77777777" w:rsidR="00F42134" w:rsidRDefault="00F42134" w:rsidP="00256B31">
      <w:pPr>
        <w:spacing w:after="240"/>
        <w:jc w:val="center"/>
      </w:pPr>
      <w:r>
        <w:object w:dxaOrig="9360" w:dyaOrig="5617" w14:anchorId="3636877A">
          <v:shape id="_x0000_i1041" type="#_x0000_t75" style="width:430.75pt;height:259.2pt" o:ole="" o:bordertopcolor="this" o:borderleftcolor="this" o:borderbottomcolor="this" o:borderrightcolor="this">
            <v:imagedata r:id="rId69" o:title=""/>
            <w10:bordertop type="single" width="4"/>
            <w10:borderleft type="single" width="4"/>
            <w10:borderbottom type="single" width="4"/>
            <w10:borderright type="single" width="4"/>
          </v:shape>
          <o:OLEObject Type="Embed" ProgID="Word.OpenDocumentText.12" ShapeID="_x0000_i1041" DrawAspect="Content" ObjectID="_1684910403" r:id="rId70"/>
        </w:object>
      </w:r>
    </w:p>
    <w:p w14:paraId="23F97D4C" w14:textId="50A447B2" w:rsidR="00F42134" w:rsidRPr="008C129B" w:rsidRDefault="008C129B" w:rsidP="00256B31">
      <w:pPr>
        <w:pStyle w:val="Caption"/>
        <w:jc w:val="center"/>
        <w:rPr>
          <w:i/>
          <w:iCs/>
        </w:rPr>
      </w:pPr>
      <w:bookmarkStart w:id="181" w:name="_Ref74190702"/>
      <w:bookmarkStart w:id="182" w:name="_Toc74189611"/>
      <w:bookmarkStart w:id="183" w:name="_Ref74191072"/>
      <w:r w:rsidRPr="008505E7">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4</w:t>
      </w:r>
      <w:r w:rsidR="000F7792">
        <w:rPr>
          <w:noProof/>
        </w:rPr>
        <w:fldChar w:fldCharType="end"/>
      </w:r>
      <w:bookmarkEnd w:id="181"/>
      <w:r w:rsidRPr="008505E7">
        <w:t xml:space="preserve"> </w:t>
      </w:r>
      <w:bookmarkStart w:id="184" w:name="_Ref74190907"/>
      <w:r w:rsidRPr="008505E7">
        <w:t xml:space="preserve">Pseudocode represents general format of Query Response </w:t>
      </w:r>
      <w:r w:rsidRPr="008505E7">
        <w:br/>
        <w:t>included "Leaf Class" of search result</w:t>
      </w:r>
      <w:bookmarkEnd w:id="182"/>
      <w:bookmarkEnd w:id="183"/>
      <w:bookmarkEnd w:id="184"/>
    </w:p>
    <w:bookmarkStart w:id="185" w:name="_MON_1681308970"/>
    <w:bookmarkEnd w:id="185"/>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1042" type="#_x0000_t75" style="width:416.35pt;height:481.45pt" o:ole="" o:bordertopcolor="this" o:borderleftcolor="this" o:borderbottomcolor="this" o:borderrightcolor="this">
            <v:imagedata r:id="rId71" o:title=""/>
            <w10:bordertop type="single" width="4"/>
            <w10:borderleft type="single" width="4"/>
            <w10:borderbottom type="single" width="4"/>
            <w10:borderright type="single" width="4"/>
          </v:shape>
          <o:OLEObject Type="Embed" ProgID="Word.OpenDocumentText.12" ShapeID="_x0000_i1042" DrawAspect="Content" ObjectID="_1684910404" r:id="rId72"/>
        </w:object>
      </w:r>
    </w:p>
    <w:p w14:paraId="761935D7" w14:textId="25D30CA1" w:rsidR="00256B31" w:rsidRDefault="00256B31" w:rsidP="00256B31">
      <w:pPr>
        <w:pStyle w:val="Caption"/>
        <w:jc w:val="center"/>
        <w:rPr>
          <w:i/>
          <w:iCs/>
        </w:rPr>
      </w:pPr>
      <w:bookmarkStart w:id="186" w:name="_Ref70696482"/>
      <w:bookmarkStart w:id="187" w:name="_Toc74189612"/>
      <w:bookmarkStart w:id="188" w:name="_Ref74191076"/>
      <w:r w:rsidRPr="00ED0310">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5</w:t>
      </w:r>
      <w:r w:rsidR="000F7792">
        <w:rPr>
          <w:noProof/>
        </w:rPr>
        <w:fldChar w:fldCharType="end"/>
      </w:r>
      <w:bookmarkEnd w:id="186"/>
      <w:r w:rsidRPr="00ED0310">
        <w:t xml:space="preserve"> </w:t>
      </w:r>
      <w:bookmarkStart w:id="189" w:name="_Ref74190995"/>
      <w:r w:rsidRPr="00ED0310">
        <w:t xml:space="preserve">XML Code Snippet of </w:t>
      </w:r>
      <w:proofErr w:type="spellStart"/>
      <w:r w:rsidRPr="00ED0310">
        <w:t>RegistryStoredQueryRequest</w:t>
      </w:r>
      <w:proofErr w:type="spellEnd"/>
      <w:r w:rsidRPr="00ED0310">
        <w:t xml:space="preserve"> [ITI-18] Transaction Sample</w:t>
      </w:r>
      <w:bookmarkEnd w:id="187"/>
      <w:bookmarkEnd w:id="188"/>
      <w:bookmarkEnd w:id="189"/>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90" w:name="_MON_1681526865"/>
    <w:bookmarkEnd w:id="190"/>
    <w:p w14:paraId="0FDB96BF" w14:textId="77777777" w:rsidR="00F42134" w:rsidRDefault="00F42134" w:rsidP="00256B31">
      <w:pPr>
        <w:keepNext/>
        <w:jc w:val="center"/>
      </w:pPr>
      <w:r>
        <w:object w:dxaOrig="9360" w:dyaOrig="12727" w14:anchorId="1D1AAFE6">
          <v:shape id="_x0000_i1043" type="#_x0000_t75" style="width:412.6pt;height:559.7pt" o:ole="" o:bordertopcolor="this" o:borderleftcolor="this" o:borderbottomcolor="this" o:borderrightcolor="this">
            <v:imagedata r:id="rId73" o:title=""/>
            <w10:bordertop type="single" width="4"/>
            <w10:borderleft type="single" width="4"/>
            <w10:borderbottom type="single" width="4"/>
            <w10:borderright type="single" width="4"/>
          </v:shape>
          <o:OLEObject Type="Embed" ProgID="Word.OpenDocumentText.12" ShapeID="_x0000_i1043" DrawAspect="Content" ObjectID="_1684910405" r:id="rId74"/>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91" w:name="_MON_1681526969"/>
    <w:bookmarkEnd w:id="191"/>
    <w:p w14:paraId="5388F2B9" w14:textId="77777777" w:rsidR="00F42134" w:rsidRDefault="00F42134" w:rsidP="00256B31">
      <w:pPr>
        <w:jc w:val="center"/>
      </w:pPr>
      <w:r>
        <w:object w:dxaOrig="9360" w:dyaOrig="12622" w14:anchorId="23DADE67">
          <v:shape id="_x0000_i1044" type="#_x0000_t75" style="width:412.6pt;height:555.95pt" o:ole="" o:bordertopcolor="this" o:borderleftcolor="this" o:borderbottomcolor="this" o:borderrightcolor="this">
            <v:imagedata r:id="rId75" o:title=""/>
            <w10:bordertop type="single" width="4"/>
            <w10:borderleft type="single" width="4"/>
            <w10:borderbottom type="single" width="4"/>
            <w10:borderright type="single" width="4"/>
          </v:shape>
          <o:OLEObject Type="Embed" ProgID="Word.OpenDocumentText.12" ShapeID="_x0000_i1044" DrawAspect="Content" ObjectID="_1684910406" r:id="rId76"/>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92" w:name="_MON_1681527107"/>
    <w:bookmarkEnd w:id="192"/>
    <w:p w14:paraId="45643503" w14:textId="77777777" w:rsidR="00F42134" w:rsidRDefault="00F42134" w:rsidP="00256B31">
      <w:pPr>
        <w:jc w:val="center"/>
      </w:pPr>
      <w:r>
        <w:object w:dxaOrig="9360" w:dyaOrig="12622" w14:anchorId="1E92D2B6">
          <v:shape id="_x0000_i1045" type="#_x0000_t75" style="width:412.6pt;height:555.95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Word.OpenDocumentText.12" ShapeID="_x0000_i1045" DrawAspect="Content" ObjectID="_1684910407" r:id="rId78"/>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93" w:name="_MON_1681527148"/>
    <w:bookmarkEnd w:id="193"/>
    <w:p w14:paraId="42C40CAB" w14:textId="77777777" w:rsidR="00F42134" w:rsidRDefault="00F42134" w:rsidP="00256B31">
      <w:pPr>
        <w:jc w:val="center"/>
      </w:pPr>
      <w:r>
        <w:object w:dxaOrig="9360" w:dyaOrig="12622" w14:anchorId="01AA59ED">
          <v:shape id="_x0000_i1046" type="#_x0000_t75" style="width:412.6pt;height:555.95pt" o:ole="" o:bordertopcolor="this" o:borderleftcolor="this" o:borderbottomcolor="this" o:borderrightcolor="this">
            <v:imagedata r:id="rId79" o:title=""/>
            <w10:bordertop type="single" width="4"/>
            <w10:borderleft type="single" width="4"/>
            <w10:borderbottom type="single" width="4"/>
            <w10:borderright type="single" width="4"/>
          </v:shape>
          <o:OLEObject Type="Embed" ProgID="Word.OpenDocumentText.12" ShapeID="_x0000_i1046" DrawAspect="Content" ObjectID="_1684910408" r:id="rId80"/>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94" w:name="_MON_1681527178"/>
    <w:bookmarkEnd w:id="194"/>
    <w:p w14:paraId="1AC81667" w14:textId="77777777" w:rsidR="00F42134" w:rsidRPr="00D76C98" w:rsidRDefault="00F42134" w:rsidP="00256B31">
      <w:pPr>
        <w:spacing w:after="240"/>
        <w:jc w:val="center"/>
      </w:pPr>
      <w:r>
        <w:object w:dxaOrig="9360" w:dyaOrig="8057" w14:anchorId="7F488959">
          <v:shape id="_x0000_i1047" type="#_x0000_t75" style="width:412.6pt;height:355.6pt" o:ole="" o:bordertopcolor="this" o:borderleftcolor="this" o:borderbottomcolor="this" o:borderrightcolor="this">
            <v:imagedata r:id="rId81" o:title=""/>
            <w10:bordertop type="single" width="4"/>
            <w10:borderleft type="single" width="4"/>
            <w10:borderbottom type="single" width="4"/>
            <w10:borderright type="single" width="4"/>
          </v:shape>
          <o:OLEObject Type="Embed" ProgID="Word.OpenDocumentText.12" ShapeID="_x0000_i1047" DrawAspect="Content" ObjectID="_1684910409" r:id="rId82"/>
        </w:object>
      </w:r>
    </w:p>
    <w:p w14:paraId="5220D1A9" w14:textId="22B5C784" w:rsidR="005C0216" w:rsidRPr="007F4E91" w:rsidRDefault="005C0216" w:rsidP="00943DCC">
      <w:pPr>
        <w:pStyle w:val="Caption"/>
        <w:jc w:val="center"/>
        <w:rPr>
          <w:i/>
          <w:iCs/>
        </w:rPr>
      </w:pPr>
      <w:bookmarkStart w:id="195" w:name="_Ref70914739"/>
      <w:bookmarkStart w:id="196" w:name="_Toc74189613"/>
      <w:bookmarkStart w:id="197" w:name="_Ref74191080"/>
      <w:r w:rsidRPr="007F4E91">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6</w:t>
      </w:r>
      <w:r w:rsidR="000F7792">
        <w:rPr>
          <w:noProof/>
        </w:rPr>
        <w:fldChar w:fldCharType="end"/>
      </w:r>
      <w:bookmarkEnd w:id="195"/>
      <w:r w:rsidRPr="007F4E91">
        <w:t xml:space="preserve"> </w:t>
      </w:r>
      <w:bookmarkStart w:id="198" w:name="_Ref74191003"/>
      <w:r w:rsidRPr="007F4E91">
        <w:t xml:space="preserve">XML Code Snippet of </w:t>
      </w:r>
      <w:proofErr w:type="spellStart"/>
      <w:r w:rsidRPr="007F4E91">
        <w:t>RegistryStoredQueryResponse</w:t>
      </w:r>
      <w:proofErr w:type="spellEnd"/>
      <w:r w:rsidRPr="007F4E91">
        <w:t xml:space="preserve"> Transaction Sample</w:t>
      </w:r>
      <w:bookmarkEnd w:id="196"/>
      <w:bookmarkEnd w:id="197"/>
      <w:bookmarkEnd w:id="198"/>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23D231DB"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4.2.2.2 XDS Document Consumer Actor simulating p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496F410B"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r w:rsidR="00856E89" w:rsidRPr="00053715">
        <w:t xml:space="preserve">Figure </w:t>
      </w:r>
      <w:r w:rsidR="00856E89">
        <w:rPr>
          <w:noProof/>
        </w:rPr>
        <w:t>4</w:t>
      </w:r>
      <w:r w:rsidR="00856E89">
        <w:noBreakHyphen/>
      </w:r>
      <w:r w:rsidR="00856E89">
        <w:rPr>
          <w:noProof/>
        </w:rPr>
        <w:t>31</w:t>
      </w:r>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w:t>
      </w:r>
      <w:proofErr w:type="spellStart"/>
      <w:r w:rsidR="0018480A" w:rsidRPr="0018480A">
        <w:rPr>
          <w:rFonts w:ascii="Times New Roman" w:hAnsi="Times New Roman"/>
          <w:sz w:val="24"/>
          <w:szCs w:val="24"/>
        </w:rPr>
        <w:t>Javascript</w:t>
      </w:r>
      <w:proofErr w:type="spellEnd"/>
      <w:r w:rsidR="0018480A" w:rsidRPr="0018480A">
        <w:rPr>
          <w:rFonts w:ascii="Times New Roman" w:hAnsi="Times New Roman"/>
          <w:sz w:val="24"/>
          <w:szCs w:val="24"/>
        </w:rPr>
        <w:t xml:space="preserve"> code snippet for the native-side of the XDS Document Consumer Actor program.</w:t>
      </w:r>
      <w:r w:rsidR="00E615F6">
        <w:rPr>
          <w:rFonts w:ascii="Times New Roman" w:hAnsi="Times New Roman"/>
          <w:sz w:val="24"/>
          <w:szCs w:val="24"/>
        </w:rPr>
        <w:t xml:space="preserve"> </w:t>
      </w:r>
    </w:p>
    <w:p w14:paraId="27A65B3C" w14:textId="43C19597"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The command-line interface of XDS Document Consumer begins with prompt the user to input registry query types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ll</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And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ForDocument</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Relate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DocumentsByReferenceId</w:t>
      </w:r>
      <w:proofErr w:type="spellEnd"/>
      <w:r w:rsidRPr="00E615F6">
        <w:rPr>
          <w:rFonts w:ascii="Times New Roman" w:hAnsi="Times New Roman"/>
          <w:sz w:val="24"/>
          <w:szCs w:val="24"/>
        </w:rPr>
        <w:t xml:space="preserve">, or choose to quit the program) as shown in </w:t>
      </w:r>
      <w:r>
        <w:rPr>
          <w:rFonts w:ascii="Times New Roman" w:hAnsi="Times New Roman"/>
          <w:sz w:val="24"/>
          <w:szCs w:val="24"/>
        </w:rPr>
        <w:fldChar w:fldCharType="begin"/>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ill require attributes included </w:t>
      </w:r>
      <w:proofErr w:type="spellStart"/>
      <w:r w:rsidRPr="00E615F6">
        <w:rPr>
          <w:rFonts w:ascii="Times New Roman" w:hAnsi="Times New Roman"/>
          <w:sz w:val="24"/>
          <w:szCs w:val="24"/>
        </w:rPr>
        <w:t>DocumentEntryPatientId</w:t>
      </w:r>
      <w:proofErr w:type="spellEnd"/>
      <w:r w:rsidRPr="00E615F6">
        <w:rPr>
          <w:rFonts w:ascii="Times New Roman" w:hAnsi="Times New Roman"/>
          <w:sz w:val="24"/>
          <w:szCs w:val="24"/>
        </w:rPr>
        <w:t xml:space="preserve"> and </w:t>
      </w:r>
      <w:proofErr w:type="spellStart"/>
      <w:r w:rsidRPr="00E615F6">
        <w:rPr>
          <w:rFonts w:ascii="Times New Roman" w:hAnsi="Times New Roman"/>
          <w:sz w:val="24"/>
          <w:szCs w:val="24"/>
        </w:rPr>
        <w:t>DocumentEntryStatus</w:t>
      </w:r>
      <w:proofErr w:type="spellEnd"/>
      <w:r w:rsidRPr="00E615F6">
        <w:rPr>
          <w:rFonts w:ascii="Times New Roman" w:hAnsi="Times New Roman"/>
          <w:sz w:val="24"/>
          <w:szCs w:val="24"/>
        </w:rPr>
        <w:t xml:space="preserve"> as shown in </w:t>
      </w:r>
      <w:r>
        <w:rPr>
          <w:rFonts w:ascii="Times New Roman" w:hAnsi="Times New Roman"/>
          <w:sz w:val="24"/>
          <w:szCs w:val="24"/>
        </w:rPr>
        <w:fldChar w:fldCharType="begin"/>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746117" cy="2405360"/>
                    </a:xfrm>
                    <a:prstGeom prst="rect">
                      <a:avLst/>
                    </a:prstGeom>
                  </pic:spPr>
                </pic:pic>
              </a:graphicData>
            </a:graphic>
          </wp:inline>
        </w:drawing>
      </w:r>
    </w:p>
    <w:p w14:paraId="05A2E5B9" w14:textId="56722E5C" w:rsidR="00DF2651" w:rsidRDefault="00DF2651" w:rsidP="00DF2651">
      <w:pPr>
        <w:pStyle w:val="Caption"/>
        <w:spacing w:after="240"/>
        <w:jc w:val="center"/>
      </w:pPr>
      <w:bookmarkStart w:id="199" w:name="_Ref74246275"/>
      <w:bookmarkStart w:id="200" w:name="_Ref74284884"/>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7</w:t>
      </w:r>
      <w:r w:rsidR="000F7792">
        <w:rPr>
          <w:noProof/>
        </w:rPr>
        <w:fldChar w:fldCharType="end"/>
      </w:r>
      <w:bookmarkEnd w:id="199"/>
      <w:r>
        <w:t xml:space="preserve"> </w:t>
      </w:r>
      <w:bookmarkStart w:id="201" w:name="_Ref74284575"/>
      <w:r>
        <w:t>The program prompt user to input query type</w:t>
      </w:r>
      <w:bookmarkEnd w:id="200"/>
      <w:bookmarkEnd w:id="201"/>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915168" cy="588639"/>
                    </a:xfrm>
                    <a:prstGeom prst="rect">
                      <a:avLst/>
                    </a:prstGeom>
                  </pic:spPr>
                </pic:pic>
              </a:graphicData>
            </a:graphic>
          </wp:inline>
        </w:drawing>
      </w:r>
    </w:p>
    <w:p w14:paraId="019BEDDB" w14:textId="46550B30" w:rsidR="00DF2651" w:rsidRDefault="00DF2651" w:rsidP="00DF2651">
      <w:pPr>
        <w:pStyle w:val="Caption"/>
        <w:jc w:val="center"/>
      </w:pPr>
      <w:bookmarkStart w:id="202" w:name="_Ref74246289"/>
      <w:bookmarkStart w:id="203" w:name="_Ref74284889"/>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8</w:t>
      </w:r>
      <w:r w:rsidR="000F7792">
        <w:rPr>
          <w:noProof/>
        </w:rPr>
        <w:fldChar w:fldCharType="end"/>
      </w:r>
      <w:bookmarkEnd w:id="202"/>
      <w:r>
        <w:t xml:space="preserve"> </w:t>
      </w:r>
      <w:bookmarkStart w:id="204" w:name="_Ref74284584"/>
      <w:r>
        <w:t>The program prompt user to input essential metadata attribute values</w:t>
      </w:r>
      <w:bookmarkEnd w:id="203"/>
      <w:bookmarkEnd w:id="204"/>
      <w:r>
        <w:t xml:space="preserve"> </w:t>
      </w:r>
    </w:p>
    <w:p w14:paraId="5600A7ED" w14:textId="77777777" w:rsidR="00DF2651" w:rsidRDefault="00DF2651" w:rsidP="00DF2651">
      <w:pPr>
        <w:pStyle w:val="Caption"/>
        <w:spacing w:after="240"/>
        <w:jc w:val="center"/>
      </w:pPr>
      <w:r>
        <w:t xml:space="preserve">(In case of </w:t>
      </w:r>
      <w:proofErr w:type="spellStart"/>
      <w:r>
        <w:t>FindDocuments</w:t>
      </w:r>
      <w:proofErr w:type="spellEnd"/>
      <w:r>
        <w:t xml:space="preserve">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773423" cy="2792507"/>
                    </a:xfrm>
                    <a:prstGeom prst="rect">
                      <a:avLst/>
                    </a:prstGeom>
                  </pic:spPr>
                </pic:pic>
              </a:graphicData>
            </a:graphic>
          </wp:inline>
        </w:drawing>
      </w:r>
    </w:p>
    <w:p w14:paraId="4302EBF9" w14:textId="325D2FC7" w:rsidR="00DF2651" w:rsidRDefault="00DF2651" w:rsidP="00DF2651">
      <w:pPr>
        <w:pStyle w:val="Caption"/>
        <w:spacing w:after="240"/>
        <w:jc w:val="center"/>
      </w:pPr>
      <w:bookmarkStart w:id="205" w:name="_Ref74246303"/>
      <w:bookmarkStart w:id="206" w:name="_Ref74284892"/>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29</w:t>
      </w:r>
      <w:r w:rsidR="000F7792">
        <w:rPr>
          <w:noProof/>
        </w:rPr>
        <w:fldChar w:fldCharType="end"/>
      </w:r>
      <w:bookmarkEnd w:id="205"/>
      <w:r>
        <w:t xml:space="preserve"> </w:t>
      </w:r>
      <w:bookmarkStart w:id="207" w:name="_Ref74284594"/>
      <w:r>
        <w:t>The program prompt user to input optional metadata attributes</w:t>
      </w:r>
      <w:bookmarkEnd w:id="206"/>
      <w:bookmarkEnd w:id="207"/>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032524" cy="3692048"/>
                    </a:xfrm>
                    <a:prstGeom prst="rect">
                      <a:avLst/>
                    </a:prstGeom>
                  </pic:spPr>
                </pic:pic>
              </a:graphicData>
            </a:graphic>
          </wp:inline>
        </w:drawing>
      </w:r>
    </w:p>
    <w:p w14:paraId="071508C5" w14:textId="0930ACFD" w:rsidR="00DF2651" w:rsidRDefault="00DF2651" w:rsidP="00DF2651">
      <w:pPr>
        <w:pStyle w:val="Caption"/>
        <w:jc w:val="center"/>
      </w:pPr>
      <w:bookmarkStart w:id="208" w:name="_Ref74246318"/>
      <w:bookmarkStart w:id="209" w:name="_Ref74284896"/>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0</w:t>
      </w:r>
      <w:r w:rsidR="000F7792">
        <w:rPr>
          <w:noProof/>
        </w:rPr>
        <w:fldChar w:fldCharType="end"/>
      </w:r>
      <w:bookmarkEnd w:id="208"/>
      <w:r>
        <w:t xml:space="preserve"> </w:t>
      </w:r>
      <w:bookmarkStart w:id="210" w:name="_Ref74284599"/>
      <w:r>
        <w:t>The user chooses to start the query after input all known attributes</w:t>
      </w:r>
      <w:bookmarkEnd w:id="209"/>
      <w:bookmarkEnd w:id="210"/>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211" w:name="_MON_1681539154"/>
    <w:bookmarkEnd w:id="211"/>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1048" type="#_x0000_t75" style="width:382.55pt;height:7in" o:ole="" o:bordertopcolor="this" o:borderleftcolor="this" o:borderbottomcolor="this" o:borderrightcolor="this">
            <v:imagedata r:id="rId87" o:title=""/>
            <w10:bordertop type="single" width="4"/>
            <w10:borderleft type="single" width="4"/>
            <w10:borderbottom type="single" width="4"/>
            <w10:borderright type="single" width="4"/>
          </v:shape>
          <o:OLEObject Type="Embed" ProgID="Word.OpenDocumentText.12" ShapeID="_x0000_i1048" DrawAspect="Content" ObjectID="_1684910410" r:id="rId88"/>
        </w:object>
      </w:r>
    </w:p>
    <w:bookmarkStart w:id="212" w:name="_MON_1684873489"/>
    <w:bookmarkEnd w:id="212"/>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1049" type="#_x0000_t75" style="width:382.55pt;height:522.8pt" o:ole="" o:bordertopcolor="this" o:borderleftcolor="this" o:borderbottomcolor="this" o:borderrightcolor="this">
            <v:imagedata r:id="rId89" o:title=""/>
            <w10:bordertop type="single" width="4"/>
            <w10:borderleft type="single" width="4"/>
            <w10:borderbottom type="single" width="4"/>
            <w10:borderright type="single" width="4"/>
          </v:shape>
          <o:OLEObject Type="Embed" ProgID="Word.OpenDocumentText.12" ShapeID="_x0000_i1049" DrawAspect="Content" ObjectID="_1684910411" r:id="rId90"/>
        </w:object>
      </w:r>
    </w:p>
    <w:bookmarkStart w:id="213" w:name="_MON_1684873533"/>
    <w:bookmarkEnd w:id="213"/>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1050" type="#_x0000_t75" style="width:382.55pt;height:453.9pt" o:ole="" o:bordertopcolor="this" o:borderleftcolor="this" o:borderbottomcolor="this" o:borderrightcolor="this">
            <v:imagedata r:id="rId91" o:title=""/>
            <w10:bordertop type="single" width="4"/>
            <w10:borderleft type="single" width="4"/>
            <w10:borderbottom type="single" width="4"/>
            <w10:borderright type="single" width="4"/>
          </v:shape>
          <o:OLEObject Type="Embed" ProgID="Word.OpenDocumentText.12" ShapeID="_x0000_i1050" DrawAspect="Content" ObjectID="_1684910412" r:id="rId92"/>
        </w:object>
      </w:r>
    </w:p>
    <w:bookmarkStart w:id="214" w:name="_MON_1684873634"/>
    <w:bookmarkEnd w:id="214"/>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1051" type="#_x0000_t75" style="width:382.55pt;height:523.4pt" o:ole="" o:bordertopcolor="this" o:borderleftcolor="this" o:borderbottomcolor="this" o:borderrightcolor="this">
            <v:imagedata r:id="rId93" o:title=""/>
            <w10:bordertop type="single" width="4"/>
            <w10:borderleft type="single" width="4"/>
            <w10:borderbottom type="single" width="4"/>
            <w10:borderright type="single" width="4"/>
          </v:shape>
          <o:OLEObject Type="Embed" ProgID="Word.OpenDocumentText.12" ShapeID="_x0000_i1051" DrawAspect="Content" ObjectID="_1684910413" r:id="rId94"/>
        </w:object>
      </w:r>
    </w:p>
    <w:bookmarkStart w:id="215" w:name="_MON_1684874418"/>
    <w:bookmarkEnd w:id="215"/>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1052" type="#_x0000_t75" style="width:382.55pt;height:519.05pt" o:ole="" o:bordertopcolor="this" o:borderleftcolor="this" o:borderbottomcolor="this" o:borderrightcolor="this">
            <v:imagedata r:id="rId95" o:title=""/>
            <w10:bordertop type="single" width="4"/>
            <w10:borderleft type="single" width="4"/>
            <w10:borderbottom type="single" width="4"/>
            <w10:borderright type="single" width="4"/>
          </v:shape>
          <o:OLEObject Type="Embed" ProgID="Word.OpenDocumentText.12" ShapeID="_x0000_i1052" DrawAspect="Content" ObjectID="_1684910414" r:id="rId96"/>
        </w:object>
      </w:r>
    </w:p>
    <w:bookmarkStart w:id="216" w:name="_MON_1684874474"/>
    <w:bookmarkEnd w:id="216"/>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1053" type="#_x0000_t75" style="width:382.55pt;height:525.9pt" o:ole="" o:bordertopcolor="this" o:borderleftcolor="this" o:borderbottomcolor="this" o:borderrightcolor="this">
            <v:imagedata r:id="rId97" o:title=""/>
            <w10:bordertop type="single" width="4"/>
            <w10:borderleft type="single" width="4"/>
            <w10:borderbottom type="single" width="4"/>
            <w10:borderright type="single" width="4"/>
          </v:shape>
          <o:OLEObject Type="Embed" ProgID="Word.OpenDocumentText.12" ShapeID="_x0000_i1053" DrawAspect="Content" ObjectID="_1684910415" r:id="rId98"/>
        </w:object>
      </w:r>
    </w:p>
    <w:bookmarkStart w:id="217" w:name="_MON_1684874515"/>
    <w:bookmarkEnd w:id="217"/>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1054" type="#_x0000_t75" style="width:382.55pt;height:525.9pt" o:ole="" o:bordertopcolor="this" o:borderleftcolor="this" o:borderbottomcolor="this" o:borderrightcolor="this">
            <v:imagedata r:id="rId99" o:title=""/>
            <w10:bordertop type="single" width="4"/>
            <w10:borderleft type="single" width="4"/>
            <w10:borderbottom type="single" width="4"/>
            <w10:borderright type="single" width="4"/>
          </v:shape>
          <o:OLEObject Type="Embed" ProgID="Word.OpenDocumentText.12" ShapeID="_x0000_i1054" DrawAspect="Content" ObjectID="_1684910416" r:id="rId100"/>
        </w:object>
      </w:r>
    </w:p>
    <w:bookmarkStart w:id="218" w:name="_MON_1684874578"/>
    <w:bookmarkEnd w:id="218"/>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1055" type="#_x0000_t75" style="width:382.55pt;height:525.9pt" o:ole="" o:bordertopcolor="this" o:borderleftcolor="this" o:borderbottomcolor="this" o:borderrightcolor="this">
            <v:imagedata r:id="rId101" o:title=""/>
            <w10:bordertop type="single" width="4"/>
            <w10:borderleft type="single" width="4"/>
            <w10:borderbottom type="single" width="4"/>
            <w10:borderright type="single" width="4"/>
          </v:shape>
          <o:OLEObject Type="Embed" ProgID="Word.OpenDocumentText.12" ShapeID="_x0000_i1055" DrawAspect="Content" ObjectID="_1684910417" r:id="rId102"/>
        </w:object>
      </w:r>
    </w:p>
    <w:bookmarkStart w:id="219" w:name="_MON_1684874632"/>
    <w:bookmarkEnd w:id="219"/>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1056" type="#_x0000_t75" style="width:382.55pt;height:525.9pt" o:ole="" o:bordertopcolor="this" o:borderleftcolor="this" o:borderbottomcolor="this" o:borderrightcolor="this">
            <v:imagedata r:id="rId103" o:title=""/>
            <w10:bordertop type="single" width="4"/>
            <w10:borderleft type="single" width="4"/>
            <w10:borderbottom type="single" width="4"/>
            <w10:borderright type="single" width="4"/>
          </v:shape>
          <o:OLEObject Type="Embed" ProgID="Word.OpenDocumentText.12" ShapeID="_x0000_i1056" DrawAspect="Content" ObjectID="_1684910418" r:id="rId104"/>
        </w:object>
      </w:r>
    </w:p>
    <w:bookmarkStart w:id="220" w:name="_MON_1684874668"/>
    <w:bookmarkEnd w:id="220"/>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1057" type="#_x0000_t75" style="width:382.55pt;height:525.9pt" o:ole="" o:bordertopcolor="this" o:borderleftcolor="this" o:borderbottomcolor="this" o:borderrightcolor="this">
            <v:imagedata r:id="rId105" o:title=""/>
            <w10:bordertop type="single" width="4"/>
            <w10:borderleft type="single" width="4"/>
            <w10:borderbottom type="single" width="4"/>
            <w10:borderright type="single" width="4"/>
          </v:shape>
          <o:OLEObject Type="Embed" ProgID="Word.OpenDocumentText.12" ShapeID="_x0000_i1057" DrawAspect="Content" ObjectID="_1684910419" r:id="rId106"/>
        </w:object>
      </w:r>
    </w:p>
    <w:bookmarkStart w:id="221" w:name="_MON_1684874739"/>
    <w:bookmarkEnd w:id="221"/>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1058" type="#_x0000_t75" style="width:382.55pt;height:525.9pt" o:ole="" o:bordertopcolor="this" o:borderleftcolor="this" o:borderbottomcolor="this" o:borderrightcolor="this">
            <v:imagedata r:id="rId107" o:title=""/>
            <w10:bordertop type="single" width="4"/>
            <w10:borderleft type="single" width="4"/>
            <w10:borderbottom type="single" width="4"/>
            <w10:borderright type="single" width="4"/>
          </v:shape>
          <o:OLEObject Type="Embed" ProgID="Word.OpenDocumentText.12" ShapeID="_x0000_i1058" DrawAspect="Content" ObjectID="_1684910420" r:id="rId108"/>
        </w:object>
      </w:r>
    </w:p>
    <w:bookmarkStart w:id="222" w:name="_MON_1684874758"/>
    <w:bookmarkEnd w:id="222"/>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1059" type="#_x0000_t75" style="width:382.55pt;height:525.9pt" o:ole="" o:bordertopcolor="this" o:borderleftcolor="this" o:borderbottomcolor="this" o:borderrightcolor="this">
            <v:imagedata r:id="rId109" o:title=""/>
            <w10:bordertop type="single" width="4"/>
            <w10:borderleft type="single" width="4"/>
            <w10:borderbottom type="single" width="4"/>
            <w10:borderright type="single" width="4"/>
          </v:shape>
          <o:OLEObject Type="Embed" ProgID="Word.OpenDocumentText.12" ShapeID="_x0000_i1059" DrawAspect="Content" ObjectID="_1684910421" r:id="rId110"/>
        </w:object>
      </w:r>
    </w:p>
    <w:bookmarkStart w:id="223" w:name="_MON_1684874780"/>
    <w:bookmarkEnd w:id="223"/>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1060" type="#_x0000_t75" style="width:382.55pt;height:525.9pt" o:ole="" o:bordertopcolor="this" o:borderleftcolor="this" o:borderbottomcolor="this" o:borderrightcolor="this">
            <v:imagedata r:id="rId111" o:title=""/>
            <w10:bordertop type="single" width="4"/>
            <w10:borderleft type="single" width="4"/>
            <w10:borderbottom type="single" width="4"/>
            <w10:borderright type="single" width="4"/>
          </v:shape>
          <o:OLEObject Type="Embed" ProgID="Word.OpenDocumentText.12" ShapeID="_x0000_i1060" DrawAspect="Content" ObjectID="_1684910422" r:id="rId112"/>
        </w:object>
      </w:r>
    </w:p>
    <w:bookmarkStart w:id="224" w:name="_MON_1684874805"/>
    <w:bookmarkEnd w:id="224"/>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1061" type="#_x0000_t75" style="width:382.55pt;height:274.25pt" o:ole="" o:bordertopcolor="this" o:borderleftcolor="this" o:borderbottomcolor="this" o:borderrightcolor="this">
            <v:imagedata r:id="rId113" o:title=""/>
            <w10:bordertop type="single" width="4"/>
            <w10:borderleft type="single" width="4"/>
            <w10:borderbottom type="single" width="4"/>
            <w10:borderright type="single" width="4"/>
          </v:shape>
          <o:OLEObject Type="Embed" ProgID="Word.OpenDocumentText.12" ShapeID="_x0000_i1061" DrawAspect="Content" ObjectID="_1684910423" r:id="rId114"/>
        </w:object>
      </w:r>
    </w:p>
    <w:p w14:paraId="3FDF2337" w14:textId="296B04AA" w:rsidR="00B0548B" w:rsidRDefault="00B0548B" w:rsidP="000917E3">
      <w:pPr>
        <w:pStyle w:val="Caption"/>
        <w:jc w:val="center"/>
      </w:pPr>
      <w:bookmarkStart w:id="225" w:name="_Ref74246122"/>
      <w:bookmarkStart w:id="226" w:name="_Toc74189614"/>
      <w:bookmarkStart w:id="227" w:name="_Ref74284898"/>
      <w:r w:rsidRPr="00053715">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1</w:t>
      </w:r>
      <w:r w:rsidR="000F7792">
        <w:rPr>
          <w:noProof/>
        </w:rPr>
        <w:fldChar w:fldCharType="end"/>
      </w:r>
      <w:bookmarkEnd w:id="225"/>
      <w:r w:rsidRPr="00053715">
        <w:t xml:space="preserve"> </w:t>
      </w:r>
      <w:bookmarkStart w:id="228" w:name="_Ref74284610"/>
      <w:proofErr w:type="spellStart"/>
      <w:r w:rsidRPr="00053715">
        <w:t>Javascript</w:t>
      </w:r>
      <w:proofErr w:type="spellEnd"/>
      <w:r w:rsidRPr="00053715">
        <w:t xml:space="preserve"> Code Snippet of XDS Document Consumer Actor</w:t>
      </w:r>
      <w:bookmarkEnd w:id="226"/>
      <w:bookmarkEnd w:id="227"/>
      <w:bookmarkEnd w:id="228"/>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229" w:name="CHAPTERIV_423"/>
      <w:r w:rsidRPr="00BC5A0F">
        <w:lastRenderedPageBreak/>
        <w:t>4.2.</w:t>
      </w:r>
      <w:r>
        <w:t>3</w:t>
      </w:r>
      <w:r w:rsidRPr="00BC5A0F">
        <w:t xml:space="preserve"> </w:t>
      </w:r>
      <w:r>
        <w:t xml:space="preserve">XDS Document </w:t>
      </w:r>
      <w:r w:rsidRPr="00BC5A0F">
        <w:t xml:space="preserve">Registry Actor </w:t>
      </w:r>
    </w:p>
    <w:bookmarkEnd w:id="229"/>
    <w:p w14:paraId="29EE9502" w14:textId="7244C34C"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r>
      <w:r w:rsidR="00B15085">
        <w:instrText xml:space="preserve"> REF _Ref74252675 \h </w:instrText>
      </w:r>
      <w:r w:rsidR="00B15085">
        <w:fldChar w:fldCharType="separate"/>
      </w:r>
      <w:r w:rsidR="00856E89">
        <w:t xml:space="preserve">Figure </w:t>
      </w:r>
      <w:r w:rsidR="00856E89">
        <w:rPr>
          <w:noProof/>
        </w:rPr>
        <w:t>4</w:t>
      </w:r>
      <w:r w:rsidR="00856E89">
        <w:noBreakHyphen/>
      </w:r>
      <w:r w:rsidR="00856E89">
        <w:rPr>
          <w:noProof/>
        </w:rPr>
        <w:t>32</w:t>
      </w:r>
      <w:r w:rsidR="00B15085">
        <w:fldChar w:fldCharType="end"/>
      </w:r>
      <w:r w:rsidR="00B15085" w:rsidRPr="00B15085">
        <w:t>. The Actor will wait until receiving the XML message transaction and react differently to ITI-42 and ITI-18 transactions.</w:t>
      </w:r>
    </w:p>
    <w:bookmarkStart w:id="230" w:name="_MON_1684871011"/>
    <w:bookmarkEnd w:id="230"/>
    <w:p w14:paraId="0E4A9060" w14:textId="77777777" w:rsidR="00B15085" w:rsidRDefault="00B15085" w:rsidP="00B15085">
      <w:pPr>
        <w:keepNext/>
        <w:spacing w:line="360" w:lineRule="auto"/>
        <w:jc w:val="thaiDistribute"/>
      </w:pPr>
      <w:r>
        <w:object w:dxaOrig="9360" w:dyaOrig="5371" w14:anchorId="1BDD27BF">
          <v:shape id="_x0000_i1062" type="#_x0000_t75" style="width:411.35pt;height:236.05pt" o:ole="" o:bordertopcolor="this" o:borderleftcolor="this" o:borderbottomcolor="this" o:borderrightcolor="this">
            <v:imagedata r:id="rId115" o:title=""/>
            <w10:bordertop type="single" width="4"/>
            <w10:borderleft type="single" width="4"/>
            <w10:borderbottom type="single" width="4"/>
            <w10:borderright type="single" width="4"/>
          </v:shape>
          <o:OLEObject Type="Embed" ProgID="Word.OpenDocumentText.12" ShapeID="_x0000_i1062" DrawAspect="Content" ObjectID="_1684910424" r:id="rId116"/>
        </w:object>
      </w:r>
    </w:p>
    <w:p w14:paraId="5D915903" w14:textId="64DB92E8" w:rsidR="00B15085" w:rsidRDefault="00B15085" w:rsidP="00FA122C">
      <w:pPr>
        <w:pStyle w:val="Caption"/>
        <w:spacing w:after="240"/>
        <w:jc w:val="center"/>
      </w:pPr>
      <w:bookmarkStart w:id="231" w:name="_Ref74252675"/>
      <w:bookmarkStart w:id="232" w:name="_Ref74284902"/>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w:instrText>
      </w:r>
      <w:r w:rsidR="000F7792">
        <w:instrText xml:space="preserve">C \s 1 </w:instrText>
      </w:r>
      <w:r w:rsidR="000F7792">
        <w:fldChar w:fldCharType="separate"/>
      </w:r>
      <w:r w:rsidR="00856E89">
        <w:rPr>
          <w:noProof/>
        </w:rPr>
        <w:t>32</w:t>
      </w:r>
      <w:r w:rsidR="000F7792">
        <w:rPr>
          <w:noProof/>
        </w:rPr>
        <w:fldChar w:fldCharType="end"/>
      </w:r>
      <w:bookmarkEnd w:id="231"/>
      <w:r>
        <w:t xml:space="preserve"> </w:t>
      </w:r>
      <w:bookmarkStart w:id="233" w:name="_Ref74284614"/>
      <w:r>
        <w:t>Pseudocode showing the process flow of the XDS Document Registry Actor</w:t>
      </w:r>
      <w:bookmarkEnd w:id="232"/>
      <w:bookmarkEnd w:id="233"/>
    </w:p>
    <w:p w14:paraId="3768C350" w14:textId="5F718988" w:rsidR="000F728E" w:rsidRPr="00F705D4" w:rsidRDefault="00C90368" w:rsidP="00B15085">
      <w:pPr>
        <w:spacing w:after="240" w:line="360" w:lineRule="auto"/>
        <w:jc w:val="thaiDistribute"/>
      </w:pPr>
      <w:r>
        <w:tab/>
      </w:r>
      <w:r w:rsidR="00F705D4" w:rsidRPr="00F705D4">
        <w:t xml:space="preserve">Unlike the XDS Document Repository Actor and XDS Document Consumer Actor, the XDS Document Registry was made to act as the medium between the native system and the Blockchain </w:t>
      </w:r>
      <w:proofErr w:type="spellStart"/>
      <w:r w:rsidR="00F705D4" w:rsidRPr="00F705D4">
        <w:t>Smartcontract</w:t>
      </w:r>
      <w:proofErr w:type="spellEnd"/>
      <w:r w:rsidR="00F705D4" w:rsidRPr="00F705D4">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F705D4">
        <w:t>Javascript</w:t>
      </w:r>
      <w:proofErr w:type="spellEnd"/>
      <w:r w:rsidR="00F705D4" w:rsidRPr="00F705D4">
        <w:t xml:space="preserve"> native program part and </w:t>
      </w:r>
      <w:proofErr w:type="spellStart"/>
      <w:r w:rsidR="00F705D4" w:rsidRPr="00F705D4">
        <w:t>Smartcontract</w:t>
      </w:r>
      <w:proofErr w:type="spellEnd"/>
      <w:r w:rsidR="00F705D4" w:rsidRPr="00F705D4">
        <w:t xml:space="preserve">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174966AB"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r w:rsidR="00520F31" w:rsidRPr="005D3CB7">
        <w:rPr>
          <w:rFonts w:ascii="Times New Roman" w:hAnsi="Times New Roman" w:cs="Times New Roman"/>
          <w:sz w:val="24"/>
          <w:szCs w:val="24"/>
        </w:rPr>
        <w:t>f</w:t>
      </w:r>
      <w:r w:rsidR="00A34155" w:rsidRPr="005D3CB7">
        <w:rPr>
          <w:rFonts w:ascii="Times New Roman" w:hAnsi="Times New Roman" w:cs="Times New Roman"/>
          <w:sz w:val="24"/>
          <w:szCs w:val="24"/>
        </w:rPr>
        <w:t>unction</w:t>
      </w:r>
    </w:p>
    <w:p w14:paraId="27863C71" w14:textId="6C99A33C"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 xml:space="preserve">4.2.3.1.1 Native </w:t>
      </w:r>
      <w:r w:rsidR="000F728E">
        <w:rPr>
          <w:rFonts w:ascii="Times New Roman" w:hAnsi="Times New Roman" w:cs="Times New Roman"/>
          <w:sz w:val="24"/>
          <w:szCs w:val="24"/>
        </w:rPr>
        <w:t xml:space="preserve">s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program</w:t>
      </w:r>
    </w:p>
    <w:p w14:paraId="15FB41F5" w14:textId="7F535350"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441267">
        <w:rPr>
          <w:rFonts w:ascii="Times New Roman" w:hAnsi="Times New Roman" w:cs="Times New Roman"/>
          <w:sz w:val="24"/>
          <w:szCs w:val="24"/>
        </w:rPr>
        <w:fldChar w:fldCharType="begin"/>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program handling the ITI-42 transaction until converted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856E89" w:rsidRPr="005B796B">
        <w:t xml:space="preserve">Figure </w:t>
      </w:r>
      <w:r w:rsidR="00856E89">
        <w:rPr>
          <w:noProof/>
        </w:rPr>
        <w:t>4</w:t>
      </w:r>
      <w:r w:rsidR="00856E89">
        <w:noBreakHyphen/>
      </w:r>
      <w:r w:rsidR="00856E89">
        <w:rPr>
          <w:noProof/>
        </w:rPr>
        <w:t>34</w:t>
      </w:r>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856E89" w:rsidRPr="0078304A">
        <w:t xml:space="preserve">Figure </w:t>
      </w:r>
      <w:r w:rsidR="00856E89">
        <w:rPr>
          <w:noProof/>
        </w:rPr>
        <w:t>4</w:t>
      </w:r>
      <w:r w:rsidR="00856E89">
        <w:noBreakHyphen/>
      </w:r>
      <w:r w:rsidR="00856E89">
        <w:rPr>
          <w:noProof/>
        </w:rPr>
        <w:t>39</w:t>
      </w:r>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234" w:name="_MON_1684871854"/>
    <w:bookmarkEnd w:id="234"/>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1063" type="#_x0000_t75" style="width:412.6pt;height:70.75pt" o:ole="" o:bordertopcolor="this" o:borderleftcolor="this" o:borderbottomcolor="this" o:borderrightcolor="this">
            <v:imagedata r:id="rId117" o:title=""/>
            <w10:bordertop type="single" width="4"/>
            <w10:borderleft type="single" width="4"/>
            <w10:borderbottom type="single" width="4"/>
            <w10:borderright type="single" width="4"/>
          </v:shape>
          <o:OLEObject Type="Embed" ProgID="Word.OpenDocumentText.12" ShapeID="_x0000_i1063" DrawAspect="Content" ObjectID="_1684910425" r:id="rId118"/>
        </w:object>
      </w:r>
    </w:p>
    <w:p w14:paraId="4C9E9E20" w14:textId="5C778D07" w:rsidR="00FA122C" w:rsidRDefault="002F47DC" w:rsidP="002F47DC">
      <w:pPr>
        <w:pStyle w:val="Caption"/>
        <w:jc w:val="center"/>
      </w:pPr>
      <w:bookmarkStart w:id="235" w:name="_Ref74253701"/>
      <w:bookmarkStart w:id="236" w:name="_Ref74284905"/>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3</w:t>
      </w:r>
      <w:r w:rsidR="000F7792">
        <w:rPr>
          <w:noProof/>
        </w:rPr>
        <w:fldChar w:fldCharType="end"/>
      </w:r>
      <w:bookmarkEnd w:id="235"/>
      <w:r>
        <w:t xml:space="preserve"> </w:t>
      </w:r>
      <w:bookmarkStart w:id="237" w:name="_Ref74284619"/>
      <w:r>
        <w:t>The pseudocode showing the process flow of XDS Document Registry Actor for Document Registering Function</w:t>
      </w:r>
      <w:bookmarkEnd w:id="236"/>
      <w:bookmarkEnd w:id="237"/>
    </w:p>
    <w:bookmarkStart w:id="238" w:name="_MON_1681538368"/>
    <w:bookmarkEnd w:id="238"/>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1064" type="#_x0000_t75" style="width:423.25pt;height:540.3pt" o:ole="" o:bordertopcolor="this" o:borderleftcolor="this" o:borderbottomcolor="this" o:borderrightcolor="this">
            <v:imagedata r:id="rId119" o:title=""/>
            <w10:bordertop type="single" width="4"/>
            <w10:borderleft type="single" width="4"/>
            <w10:borderbottom type="single" width="4"/>
            <w10:borderright type="single" width="4"/>
          </v:shape>
          <o:OLEObject Type="Embed" ProgID="Word.OpenDocumentText.12" ShapeID="_x0000_i1064" DrawAspect="Content" ObjectID="_1684910426" r:id="rId120"/>
        </w:object>
      </w:r>
    </w:p>
    <w:p w14:paraId="3FCEDAF2" w14:textId="12BE06F7" w:rsidR="001C74CA" w:rsidRPr="005B796B" w:rsidRDefault="001C74CA" w:rsidP="00FA122C">
      <w:pPr>
        <w:pStyle w:val="Caption"/>
        <w:jc w:val="center"/>
        <w:rPr>
          <w:i/>
          <w:iCs/>
        </w:rPr>
      </w:pPr>
      <w:bookmarkStart w:id="239" w:name="_Ref74253853"/>
      <w:bookmarkStart w:id="240" w:name="_Toc74189615"/>
      <w:bookmarkStart w:id="241" w:name="_Ref74284909"/>
      <w:r w:rsidRPr="005B796B">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4</w:t>
      </w:r>
      <w:r w:rsidR="000F7792">
        <w:rPr>
          <w:noProof/>
        </w:rPr>
        <w:fldChar w:fldCharType="end"/>
      </w:r>
      <w:bookmarkEnd w:id="239"/>
      <w:r w:rsidRPr="005B796B">
        <w:t xml:space="preserve"> </w:t>
      </w:r>
      <w:bookmarkStart w:id="242" w:name="_Ref74284633"/>
      <w:proofErr w:type="spellStart"/>
      <w:r w:rsidRPr="005B796B">
        <w:t>Javascript</w:t>
      </w:r>
      <w:proofErr w:type="spellEnd"/>
      <w:r w:rsidRPr="005B796B">
        <w:t xml:space="preserve"> Code Snippet of XDS Document Registry Actor</w:t>
      </w:r>
      <w:r>
        <w:br/>
        <w:t>Node Module import declaration and TCP Socket message receiver section</w:t>
      </w:r>
      <w:bookmarkEnd w:id="240"/>
      <w:bookmarkEnd w:id="241"/>
      <w:bookmarkEnd w:id="242"/>
    </w:p>
    <w:bookmarkStart w:id="243" w:name="_MON_1681539471"/>
    <w:bookmarkEnd w:id="243"/>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1065" type="#_x0000_t75" style="width:423.25pt;height:355.6pt" o:ole="" o:bordertopcolor="this" o:borderleftcolor="this" o:borderbottomcolor="this" o:borderrightcolor="this">
            <v:imagedata r:id="rId121" o:title=""/>
            <w10:bordertop type="single" width="4"/>
            <w10:borderleft type="single" width="4"/>
            <w10:borderbottom type="single" width="4"/>
            <w10:borderright type="single" width="4"/>
          </v:shape>
          <o:OLEObject Type="Embed" ProgID="Word.OpenDocumentText.12" ShapeID="_x0000_i1065" DrawAspect="Content" ObjectID="_1684910427" r:id="rId122"/>
        </w:object>
      </w:r>
    </w:p>
    <w:p w14:paraId="3E201FF9" w14:textId="3BFA5DFD" w:rsidR="001C74CA" w:rsidRPr="00233A31" w:rsidRDefault="001C74CA" w:rsidP="00062749">
      <w:pPr>
        <w:pStyle w:val="Caption"/>
        <w:jc w:val="center"/>
        <w:rPr>
          <w:i/>
          <w:iCs/>
        </w:rPr>
      </w:pPr>
      <w:bookmarkStart w:id="244" w:name="_Ref74284173"/>
      <w:bookmarkStart w:id="245" w:name="_Toc74189616"/>
      <w:bookmarkStart w:id="246" w:name="_Ref74284915"/>
      <w:r w:rsidRPr="00233A31">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5</w:t>
      </w:r>
      <w:r w:rsidR="000F7792">
        <w:rPr>
          <w:noProof/>
        </w:rPr>
        <w:fldChar w:fldCharType="end"/>
      </w:r>
      <w:bookmarkEnd w:id="244"/>
      <w:r w:rsidRPr="00233A31">
        <w:t xml:space="preserve"> </w:t>
      </w:r>
      <w:bookmarkStart w:id="247" w:name="_Ref74284640"/>
      <w:r w:rsidRPr="00233A31">
        <w:t>XDS Document Registry Actor</w:t>
      </w:r>
      <w:r>
        <w:br/>
        <w:t>This section checks if receiving message is ITI-42 or ITI-18 identified by its header</w:t>
      </w:r>
      <w:bookmarkEnd w:id="245"/>
      <w:bookmarkEnd w:id="246"/>
      <w:bookmarkEnd w:id="247"/>
    </w:p>
    <w:bookmarkStart w:id="248" w:name="_MON_1681540376"/>
    <w:bookmarkEnd w:id="248"/>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1066" type="#_x0000_t75" style="width:423.25pt;height:579.75pt" o:ole="" o:bordertopcolor="this" o:borderleftcolor="this" o:borderbottomcolor="this" o:borderrightcolor="this">
            <v:imagedata r:id="rId123" o:title=""/>
            <w10:bordertop type="single" width="4"/>
            <w10:borderleft type="single" width="4"/>
            <w10:borderbottom type="single" width="4"/>
            <w10:borderright type="single" width="4"/>
          </v:shape>
          <o:OLEObject Type="Embed" ProgID="Word.OpenDocumentText.12" ShapeID="_x0000_i1066" DrawAspect="Content" ObjectID="_1684910428" r:id="rId124"/>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49" w:name="_MON_1681541309"/>
    <w:bookmarkEnd w:id="249"/>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67" type="#_x0000_t75" style="width:423.25pt;height:576.65pt" o:ole="" o:bordertopcolor="this" o:borderleftcolor="this" o:borderbottomcolor="this" o:borderrightcolor="this">
            <v:imagedata r:id="rId125" o:title=""/>
            <w10:bordertop type="single" width="4"/>
            <w10:borderleft type="single" width="4"/>
            <w10:borderbottom type="single" width="4"/>
            <w10:borderright type="single" width="4"/>
          </v:shape>
          <o:OLEObject Type="Embed" ProgID="Word.OpenDocumentText.12" ShapeID="_x0000_i1067" DrawAspect="Content" ObjectID="_1684910429" r:id="rId126"/>
        </w:object>
      </w:r>
    </w:p>
    <w:p w14:paraId="02BCD4A5" w14:textId="0D58E1D0" w:rsidR="004B70A0" w:rsidRPr="00CD25FB" w:rsidRDefault="004B70A0" w:rsidP="00062749">
      <w:pPr>
        <w:pStyle w:val="Caption"/>
        <w:jc w:val="center"/>
        <w:rPr>
          <w:i/>
          <w:iCs/>
        </w:rPr>
      </w:pPr>
      <w:bookmarkStart w:id="250" w:name="_Ref74284176"/>
      <w:bookmarkStart w:id="251" w:name="_Toc74189617"/>
      <w:bookmarkStart w:id="252" w:name="_Ref74284918"/>
      <w:bookmarkStart w:id="253" w:name="_Hlk70928149"/>
      <w:r w:rsidRPr="00CD25FB">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6</w:t>
      </w:r>
      <w:r w:rsidR="000F7792">
        <w:rPr>
          <w:noProof/>
        </w:rPr>
        <w:fldChar w:fldCharType="end"/>
      </w:r>
      <w:bookmarkEnd w:id="250"/>
      <w:r w:rsidRPr="00CD25FB">
        <w:t xml:space="preserve"> </w:t>
      </w:r>
      <w:bookmarkStart w:id="254" w:name="_Ref74284645"/>
      <w:r w:rsidRPr="00CD25FB">
        <w:t>XDS Document Registry Actor</w:t>
      </w:r>
      <w:r>
        <w:br/>
        <w:t>Declaration of JSON variable to store all Metadata attributes by its position in the format</w:t>
      </w:r>
      <w:bookmarkEnd w:id="251"/>
      <w:bookmarkEnd w:id="252"/>
      <w:bookmarkEnd w:id="254"/>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253"/>
    <w:bookmarkStart w:id="255" w:name="_MON_1681541333"/>
    <w:bookmarkEnd w:id="255"/>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1068" type="#_x0000_t75" style="width:423.25pt;height:315.55pt" o:ole="" o:bordertopcolor="this" o:borderleftcolor="this" o:borderbottomcolor="this" o:borderrightcolor="this">
            <v:imagedata r:id="rId127" o:title=""/>
            <w10:bordertop type="single" width="4"/>
            <w10:borderleft type="single" width="4"/>
            <w10:borderbottom type="single" width="4"/>
            <w10:borderright type="single" width="4"/>
          </v:shape>
          <o:OLEObject Type="Embed" ProgID="Word.OpenDocumentText.12" ShapeID="_x0000_i1068" DrawAspect="Content" ObjectID="_1684910430" r:id="rId128"/>
        </w:object>
      </w:r>
    </w:p>
    <w:p w14:paraId="602FEE54" w14:textId="11D0B120" w:rsidR="001C74CA" w:rsidRPr="003E5BF9" w:rsidRDefault="001C74CA" w:rsidP="00062749">
      <w:pPr>
        <w:pStyle w:val="Caption"/>
        <w:jc w:val="center"/>
        <w:rPr>
          <w:i/>
          <w:iCs/>
        </w:rPr>
      </w:pPr>
      <w:bookmarkStart w:id="256" w:name="_Ref74284180"/>
      <w:bookmarkStart w:id="257" w:name="_Toc74189618"/>
      <w:bookmarkStart w:id="258" w:name="_Ref74284922"/>
      <w:r w:rsidRPr="003E5BF9">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7</w:t>
      </w:r>
      <w:r w:rsidR="000F7792">
        <w:rPr>
          <w:noProof/>
        </w:rPr>
        <w:fldChar w:fldCharType="end"/>
      </w:r>
      <w:bookmarkEnd w:id="256"/>
      <w:r w:rsidRPr="003E5BF9">
        <w:t xml:space="preserve"> </w:t>
      </w:r>
      <w:bookmarkStart w:id="259" w:name="_Ref74284655"/>
      <w:r w:rsidRPr="003E5BF9">
        <w:t>XDS Document Registry Actor</w:t>
      </w:r>
      <w:r>
        <w:br/>
        <w:t>Define variable of each Metadata attribute UUID label following IHE ITI Framework</w:t>
      </w:r>
      <w:bookmarkEnd w:id="257"/>
      <w:bookmarkEnd w:id="258"/>
      <w:bookmarkEnd w:id="259"/>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0" w:name="_MON_1681541082"/>
    <w:bookmarkEnd w:id="260"/>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1069" type="#_x0000_t75" style="width:423.25pt;height:498.35pt" o:ole="" o:bordertopcolor="this" o:borderleftcolor="this" o:borderbottomcolor="this" o:borderrightcolor="this">
            <v:imagedata r:id="rId129" o:title=""/>
            <w10:bordertop type="single" width="4"/>
            <w10:borderleft type="single" width="4"/>
            <w10:borderbottom type="single" width="4"/>
            <w10:borderright type="single" width="4"/>
          </v:shape>
          <o:OLEObject Type="Embed" ProgID="Word.OpenDocumentText.12" ShapeID="_x0000_i1069" DrawAspect="Content" ObjectID="_1684910431" r:id="rId130"/>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1" w:name="_MON_1681542558"/>
    <w:bookmarkEnd w:id="261"/>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70" type="#_x0000_t75" style="width:423.25pt;height:583.5pt" o:ole="" o:bordertopcolor="this" o:borderleftcolor="this" o:borderbottomcolor="this" o:borderrightcolor="this">
            <v:imagedata r:id="rId131" o:title=""/>
            <w10:bordertop type="single" width="4"/>
            <w10:borderleft type="single" width="4"/>
            <w10:borderbottom type="single" width="4"/>
            <w10:borderright type="single" width="4"/>
          </v:shape>
          <o:OLEObject Type="Embed" ProgID="Word.OpenDocumentText.12" ShapeID="_x0000_i1070" DrawAspect="Content" ObjectID="_1684910432" r:id="rId132"/>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2" w:name="_MON_1681542591"/>
    <w:bookmarkEnd w:id="262"/>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71" type="#_x0000_t75" style="width:423.25pt;height:534.7pt" o:ole="" o:bordertopcolor="this" o:borderleftcolor="this" o:borderbottomcolor="this" o:borderrightcolor="this">
            <v:imagedata r:id="rId133" o:title=""/>
            <w10:bordertop type="single" width="4"/>
            <w10:borderleft type="single" width="4"/>
            <w10:borderbottom type="single" width="4"/>
            <w10:borderright type="single" width="4"/>
          </v:shape>
          <o:OLEObject Type="Embed" ProgID="Word.OpenDocumentText.12" ShapeID="_x0000_i1071" DrawAspect="Content" ObjectID="_1684910433" r:id="rId134"/>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3" w:name="_MON_1681542634"/>
    <w:bookmarkEnd w:id="263"/>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72" type="#_x0000_t75" style="width:423.25pt;height:462.05pt" o:ole="" o:bordertopcolor="this" o:borderleftcolor="this" o:borderbottomcolor="this" o:borderrightcolor="this">
            <v:imagedata r:id="rId135" o:title=""/>
            <w10:bordertop type="single" width="4"/>
            <w10:borderleft type="single" width="4"/>
            <w10:borderbottom type="single" width="4"/>
            <w10:borderright type="single" width="4"/>
          </v:shape>
          <o:OLEObject Type="Embed" ProgID="Word.OpenDocumentText.12" ShapeID="_x0000_i1072" DrawAspect="Content" ObjectID="_1684910434" r:id="rId136"/>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4" w:name="_MON_1681542665"/>
    <w:bookmarkEnd w:id="264"/>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73" type="#_x0000_t75" style="width:423.25pt;height:534.7pt" o:ole="" o:bordertopcolor="this" o:borderleftcolor="this" o:borderbottomcolor="this" o:borderrightcolor="this">
            <v:imagedata r:id="rId137" o:title=""/>
            <w10:bordertop type="single" width="4"/>
            <w10:borderleft type="single" width="4"/>
            <w10:borderbottom type="single" width="4"/>
            <w10:borderright type="single" width="4"/>
          </v:shape>
          <o:OLEObject Type="Embed" ProgID="Word.OpenDocumentText.12" ShapeID="_x0000_i1073" DrawAspect="Content" ObjectID="_1684910435" r:id="rId138"/>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5" w:name="_MON_1681542694"/>
    <w:bookmarkEnd w:id="265"/>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74" type="#_x0000_t75" style="width:423.25pt;height:509.65pt" o:ole="" o:bordertopcolor="this" o:borderleftcolor="this" o:borderbottomcolor="this" o:borderrightcolor="this">
            <v:imagedata r:id="rId139" o:title=""/>
            <w10:bordertop type="single" width="4"/>
            <w10:borderleft type="single" width="4"/>
            <w10:borderbottom type="single" width="4"/>
            <w10:borderright type="single" width="4"/>
          </v:shape>
          <o:OLEObject Type="Embed" ProgID="Word.OpenDocumentText.12" ShapeID="_x0000_i1074" DrawAspect="Content" ObjectID="_1684910436" r:id="rId140"/>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6" w:name="_MON_1681542728"/>
    <w:bookmarkEnd w:id="266"/>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75" type="#_x0000_t75" style="width:423.25pt;height:559.1pt" o:ole="" o:bordertopcolor="this" o:borderleftcolor="this" o:borderbottomcolor="this" o:borderrightcolor="this">
            <v:imagedata r:id="rId141" o:title=""/>
            <w10:bordertop type="single" width="4"/>
            <w10:borderleft type="single" width="4"/>
            <w10:borderbottom type="single" width="4"/>
            <w10:borderright type="single" width="4"/>
          </v:shape>
          <o:OLEObject Type="Embed" ProgID="Word.OpenDocumentText.12" ShapeID="_x0000_i1075" DrawAspect="Content" ObjectID="_1684910437" r:id="rId142"/>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7" w:name="_MON_1681542759"/>
    <w:bookmarkEnd w:id="267"/>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76" type="#_x0000_t75" style="width:423.25pt;height:267.35pt" o:ole="" o:bordertopcolor="this" o:borderleftcolor="this" o:borderbottomcolor="this" o:borderrightcolor="this">
            <v:imagedata r:id="rId143" o:title=""/>
            <w10:bordertop type="single" width="4"/>
            <w10:borderleft type="single" width="4"/>
            <w10:borderbottom type="single" width="4"/>
            <w10:borderright type="single" width="4"/>
          </v:shape>
          <o:OLEObject Type="Embed" ProgID="Word.OpenDocumentText.12" ShapeID="_x0000_i1076" DrawAspect="Content" ObjectID="_1684910438" r:id="rId144"/>
        </w:object>
      </w:r>
    </w:p>
    <w:p w14:paraId="1F33D26F" w14:textId="061902E0" w:rsidR="005D3CB7" w:rsidRPr="002B7B6D" w:rsidRDefault="005D3CB7" w:rsidP="00062749">
      <w:pPr>
        <w:pStyle w:val="Caption"/>
        <w:jc w:val="center"/>
        <w:rPr>
          <w:i/>
          <w:iCs/>
        </w:rPr>
      </w:pPr>
      <w:bookmarkStart w:id="268" w:name="_Ref74284184"/>
      <w:bookmarkStart w:id="269" w:name="_Toc74189619"/>
      <w:bookmarkStart w:id="270" w:name="_Ref74284926"/>
      <w:r w:rsidRPr="002B7B6D">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8</w:t>
      </w:r>
      <w:r w:rsidR="000F7792">
        <w:rPr>
          <w:noProof/>
        </w:rPr>
        <w:fldChar w:fldCharType="end"/>
      </w:r>
      <w:bookmarkEnd w:id="268"/>
      <w:r w:rsidRPr="002B7B6D">
        <w:rPr>
          <w:cs/>
        </w:rPr>
        <w:t xml:space="preserve"> </w:t>
      </w:r>
      <w:bookmarkStart w:id="271" w:name="_Ref74284660"/>
      <w:r w:rsidRPr="002B7B6D">
        <w:t>XDS Document Registry Actor</w:t>
      </w:r>
      <w:r>
        <w:br/>
        <w:t xml:space="preserve">This section </w:t>
      </w:r>
      <w:r w:rsidR="00062749">
        <w:t>interprets</w:t>
      </w:r>
      <w:r>
        <w:t xml:space="preserve"> and assort Metadata attribute value from ITI-42 to JSON</w:t>
      </w:r>
      <w:bookmarkEnd w:id="269"/>
      <w:bookmarkEnd w:id="270"/>
      <w:bookmarkEnd w:id="271"/>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72" w:name="_MON_1681544145"/>
    <w:bookmarkEnd w:id="272"/>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1077" type="#_x0000_t75" style="width:423.25pt;height:550.35pt" o:ole="" o:bordertopcolor="this" o:borderleftcolor="this" o:borderbottomcolor="this" o:borderrightcolor="this">
            <v:imagedata r:id="rId145" o:title=""/>
            <w10:bordertop type="single" width="4"/>
            <w10:borderleft type="single" width="4"/>
            <w10:borderbottom type="single" width="4"/>
            <w10:borderright type="single" width="4"/>
          </v:shape>
          <o:OLEObject Type="Embed" ProgID="Word.OpenDocumentText.12" ShapeID="_x0000_i1077" DrawAspect="Content" ObjectID="_1684910439" r:id="rId146"/>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3" w:name="_MON_1681544160"/>
    <w:bookmarkEnd w:id="273"/>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78" type="#_x0000_t75" style="width:423.25pt;height:568.5pt" o:ole="" o:bordertopcolor="this" o:borderleftcolor="this" o:borderbottomcolor="this" o:borderrightcolor="this">
            <v:imagedata r:id="rId147" o:title=""/>
            <w10:bordertop type="single" width="4"/>
            <w10:borderleft type="single" width="4"/>
            <w10:borderbottom type="single" width="4"/>
            <w10:borderright type="single" width="4"/>
          </v:shape>
          <o:OLEObject Type="Embed" ProgID="Word.OpenDocumentText.12" ShapeID="_x0000_i1078" DrawAspect="Content" ObjectID="_1684910440" r:id="rId148"/>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4" w:name="_MON_1681544190"/>
    <w:bookmarkEnd w:id="274"/>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1079" type="#_x0000_t75" style="width:423.25pt;height:232.3pt" o:ole="" o:bordertopcolor="this" o:borderleftcolor="this" o:borderbottomcolor="this" o:borderrightcolor="this">
            <v:imagedata r:id="rId149" o:title=""/>
            <w10:bordertop type="single" width="4"/>
            <w10:borderleft type="single" width="4"/>
            <w10:borderbottom type="single" width="4"/>
            <w10:borderright type="single" width="4"/>
          </v:shape>
          <o:OLEObject Type="Embed" ProgID="Word.OpenDocumentText.12" ShapeID="_x0000_i1079" DrawAspect="Content" ObjectID="_1684910441" r:id="rId150"/>
        </w:object>
      </w:r>
    </w:p>
    <w:p w14:paraId="3FC78321" w14:textId="182F786A" w:rsidR="008C3281" w:rsidRPr="0078304A" w:rsidRDefault="008C3281" w:rsidP="00062749">
      <w:pPr>
        <w:pStyle w:val="Caption"/>
        <w:jc w:val="center"/>
        <w:rPr>
          <w:i/>
          <w:iCs/>
        </w:rPr>
      </w:pPr>
      <w:bookmarkStart w:id="275" w:name="_Ref74253860"/>
      <w:bookmarkStart w:id="276" w:name="_Toc74189620"/>
      <w:bookmarkStart w:id="277" w:name="_Ref74284930"/>
      <w:r w:rsidRPr="0078304A">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39</w:t>
      </w:r>
      <w:r w:rsidR="000F7792">
        <w:rPr>
          <w:noProof/>
        </w:rPr>
        <w:fldChar w:fldCharType="end"/>
      </w:r>
      <w:bookmarkEnd w:id="275"/>
      <w:r w:rsidRPr="0078304A">
        <w:rPr>
          <w:cs/>
        </w:rPr>
        <w:t xml:space="preserve"> </w:t>
      </w:r>
      <w:bookmarkStart w:id="278" w:name="_Ref74284665"/>
      <w:r w:rsidRPr="0078304A">
        <w:t>XDS Document Registry Actor</w:t>
      </w:r>
      <w:r>
        <w:br/>
        <w:t>This section passes JSON into Smart Contract as single string variable</w:t>
      </w:r>
      <w:bookmarkEnd w:id="276"/>
      <w:bookmarkEnd w:id="277"/>
      <w:bookmarkEnd w:id="278"/>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1ACC0433"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as designed to store string values and will return the stored value when called by the correspond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The prepared JSON must be converted into a string variable before enter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is is due to the limit of the Ethereum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hich can cover a limited number of programming variables so, we simplify our program to avoid that limit by storing the whole JSON in string form as a single variable. As the Ethereum Blockchain requires a certain amount of gas to execute the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e length of the variable may cause an error in the process if there was not enough gas supplied. That means, we need to increase the limit amount of gas for execut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rom the default value as shown 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1"/>
                    <a:stretch>
                      <a:fillRect/>
                    </a:stretch>
                  </pic:blipFill>
                  <pic:spPr>
                    <a:xfrm>
                      <a:off x="0" y="0"/>
                      <a:ext cx="4027311" cy="686473"/>
                    </a:xfrm>
                    <a:prstGeom prst="rect">
                      <a:avLst/>
                    </a:prstGeom>
                  </pic:spPr>
                </pic:pic>
              </a:graphicData>
            </a:graphic>
          </wp:inline>
        </w:drawing>
      </w:r>
    </w:p>
    <w:p w14:paraId="252476F5" w14:textId="1E16FDD6" w:rsidR="00043D73" w:rsidRDefault="00043D73" w:rsidP="00043D73">
      <w:pPr>
        <w:pStyle w:val="Caption"/>
        <w:spacing w:after="240"/>
        <w:jc w:val="center"/>
      </w:pPr>
      <w:bookmarkStart w:id="279" w:name="_Ref74256754"/>
      <w:bookmarkStart w:id="280" w:name="_Ref74284933"/>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0</w:t>
      </w:r>
      <w:r w:rsidR="000F7792">
        <w:rPr>
          <w:noProof/>
        </w:rPr>
        <w:fldChar w:fldCharType="end"/>
      </w:r>
      <w:bookmarkEnd w:id="279"/>
      <w:r>
        <w:t xml:space="preserve"> </w:t>
      </w:r>
      <w:bookmarkStart w:id="281" w:name="_Ref74284671"/>
      <w:r>
        <w:t xml:space="preserve">Specified gas value </w:t>
      </w:r>
      <w:proofErr w:type="spellStart"/>
      <w:r>
        <w:t>spplying</w:t>
      </w:r>
      <w:proofErr w:type="spellEnd"/>
      <w:r>
        <w:t xml:space="preserve"> Ethereum </w:t>
      </w:r>
      <w:proofErr w:type="spellStart"/>
      <w:r>
        <w:t>Smartcontract</w:t>
      </w:r>
      <w:proofErr w:type="spellEnd"/>
      <w:r>
        <w:t xml:space="preserve"> execution</w:t>
      </w:r>
      <w:bookmarkEnd w:id="280"/>
      <w:bookmarkEnd w:id="281"/>
    </w:p>
    <w:bookmarkStart w:id="282" w:name="_MON_1684876051"/>
    <w:bookmarkEnd w:id="282"/>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1080" type="#_x0000_t75" style="width:381.3pt;height:109.55pt" o:ole="" o:bordertopcolor="this" o:borderleftcolor="this" o:borderbottomcolor="this" o:borderrightcolor="this">
            <v:imagedata r:id="rId152" o:title=""/>
            <w10:bordertop type="single" width="4"/>
            <w10:borderleft type="single" width="4"/>
            <w10:borderbottom type="single" width="4"/>
            <w10:borderright type="single" width="4"/>
          </v:shape>
          <o:OLEObject Type="Embed" ProgID="Word.OpenDocumentText.12" ShapeID="_x0000_i1080" DrawAspect="Content" ObjectID="_1684910442" r:id="rId153"/>
        </w:object>
      </w:r>
    </w:p>
    <w:p w14:paraId="2FDB6D25" w14:textId="3EA95A2D" w:rsidR="00A77865" w:rsidRDefault="00A77865" w:rsidP="00A77865">
      <w:pPr>
        <w:pStyle w:val="Caption"/>
        <w:spacing w:after="240"/>
        <w:jc w:val="center"/>
      </w:pPr>
      <w:bookmarkStart w:id="283" w:name="_Ref74256626"/>
      <w:bookmarkStart w:id="284" w:name="_Ref74284940"/>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1</w:t>
      </w:r>
      <w:r w:rsidR="000F7792">
        <w:rPr>
          <w:noProof/>
        </w:rPr>
        <w:fldChar w:fldCharType="end"/>
      </w:r>
      <w:bookmarkEnd w:id="283"/>
      <w:r>
        <w:t xml:space="preserve"> </w:t>
      </w:r>
      <w:bookmarkStart w:id="285" w:name="_Ref74284676"/>
      <w:r>
        <w:t xml:space="preserve">The pseudocode showing the process flow of Document Register </w:t>
      </w:r>
      <w:proofErr w:type="spellStart"/>
      <w:r>
        <w:t>Smartcontract</w:t>
      </w:r>
      <w:bookmarkEnd w:id="284"/>
      <w:bookmarkEnd w:id="285"/>
      <w:proofErr w:type="spellEnd"/>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1C364FE1"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design, XDS Document Registry actors can keep Metadata attributes of each document by storing them as JSON string variable inside Blockchain using on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per document. At the same time, the actor can perform search operation by sequentially call upon each published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one-by-one until the result was found or until the last in the case which no matching result. It must be noted that publishing of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always requires gas to execute the task while calling for the variable value stored in th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is not consuming any Blockchain resource.  </w:t>
      </w:r>
      <w:r w:rsidR="00121ED4">
        <w:rPr>
          <w:rFonts w:ascii="Times New Roman" w:hAnsi="Times New Roman"/>
          <w:sz w:val="24"/>
          <w:szCs w:val="24"/>
        </w:rPr>
        <w:fldChar w:fldCharType="begin"/>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r w:rsidR="00856E89" w:rsidRPr="001710E0">
        <w:t xml:space="preserve">Figure </w:t>
      </w:r>
      <w:r w:rsidR="00856E89">
        <w:rPr>
          <w:noProof/>
        </w:rPr>
        <w:t>4</w:t>
      </w:r>
      <w:r w:rsidR="00856E89">
        <w:noBreakHyphen/>
      </w:r>
      <w:r w:rsidR="00856E89">
        <w:rPr>
          <w:noProof/>
        </w:rPr>
        <w:t>42</w:t>
      </w:r>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286" w:name="_MON_1681529912"/>
    <w:bookmarkEnd w:id="286"/>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1081" type="#_x0000_t75" style="width:349.35pt;height:6in" o:ole="" o:bordertopcolor="this" o:borderleftcolor="this" o:borderbottomcolor="this" o:borderrightcolor="this">
            <v:imagedata r:id="rId154" o:title=""/>
            <w10:bordertop type="single" width="4"/>
            <w10:borderleft type="single" width="4"/>
            <w10:borderbottom type="single" width="4"/>
            <w10:borderright type="single" width="4"/>
          </v:shape>
          <o:OLEObject Type="Embed" ProgID="Word.OpenDocumentText.12" ShapeID="_x0000_i1081" DrawAspect="Content" ObjectID="_1684910443" r:id="rId155"/>
        </w:object>
      </w:r>
    </w:p>
    <w:p w14:paraId="25CBE291" w14:textId="5EE5B0EC" w:rsidR="003E644E" w:rsidRPr="0055072E" w:rsidRDefault="003E644E" w:rsidP="003B2F86">
      <w:pPr>
        <w:pStyle w:val="Caption"/>
        <w:jc w:val="center"/>
      </w:pPr>
      <w:bookmarkStart w:id="287" w:name="_Ref70917482"/>
      <w:bookmarkStart w:id="288" w:name="_Toc74189621"/>
      <w:bookmarkStart w:id="289" w:name="_Ref74284943"/>
      <w:r w:rsidRPr="001710E0">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2</w:t>
      </w:r>
      <w:r w:rsidR="000F7792">
        <w:rPr>
          <w:noProof/>
        </w:rPr>
        <w:fldChar w:fldCharType="end"/>
      </w:r>
      <w:bookmarkEnd w:id="287"/>
      <w:r w:rsidRPr="001710E0">
        <w:t xml:space="preserve"> </w:t>
      </w:r>
      <w:bookmarkStart w:id="290" w:name="_Ref74284683"/>
      <w:r w:rsidRPr="001710E0">
        <w:t xml:space="preserve">Solidity Code Snippet of Smart Contract </w:t>
      </w:r>
      <w:bookmarkEnd w:id="288"/>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289"/>
      <w:bookmarkEnd w:id="290"/>
    </w:p>
    <w:p w14:paraId="3CEDD053" w14:textId="0617E1E3"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Implementing Document Search function</w:t>
      </w:r>
    </w:p>
    <w:p w14:paraId="3A989DD9" w14:textId="116CA5C2"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 xml:space="preserve">4.2.3.2.1 Native </w:t>
      </w:r>
      <w:r w:rsidR="000F728E">
        <w:rPr>
          <w:rFonts w:ascii="Times New Roman" w:hAnsi="Times New Roman" w:cs="Times New Roman"/>
          <w:sz w:val="24"/>
          <w:szCs w:val="24"/>
        </w:rPr>
        <w:t xml:space="preserve">s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program</w:t>
      </w:r>
    </w:p>
    <w:p w14:paraId="3E25975E" w14:textId="06702754"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r w:rsidR="00856E89" w:rsidRPr="00331C9F">
        <w:t xml:space="preserve">Figure </w:t>
      </w:r>
      <w:r w:rsidR="00856E89">
        <w:rPr>
          <w:noProof/>
        </w:rPr>
        <w:t>4</w:t>
      </w:r>
      <w:r w:rsidR="00856E89">
        <w:noBreakHyphen/>
      </w:r>
      <w:r w:rsidR="00856E89">
        <w:rPr>
          <w:noProof/>
        </w:rPr>
        <w:t>43</w:t>
      </w:r>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w:t>
      </w:r>
      <w:proofErr w:type="spellStart"/>
      <w:r w:rsidR="009A794E" w:rsidRPr="009A794E">
        <w:rPr>
          <w:rFonts w:ascii="Times New Roman" w:hAnsi="Times New Roman"/>
          <w:sz w:val="24"/>
          <w:szCs w:val="24"/>
        </w:rPr>
        <w:t>QueryResponse</w:t>
      </w:r>
      <w:proofErr w:type="spellEnd"/>
      <w:r w:rsidR="009A794E" w:rsidRPr="009A794E">
        <w:rPr>
          <w:rFonts w:ascii="Times New Roman" w:hAnsi="Times New Roman"/>
          <w:sz w:val="24"/>
          <w:szCs w:val="24"/>
        </w:rPr>
        <w:t xml:space="preserve">” and compose of Metadata attributes value input by Document Consumer. These values will be used in search operation which will seek for the </w:t>
      </w:r>
      <w:proofErr w:type="spellStart"/>
      <w:r w:rsidR="009A794E" w:rsidRPr="009A794E">
        <w:rPr>
          <w:rFonts w:ascii="Times New Roman" w:hAnsi="Times New Roman"/>
          <w:sz w:val="24"/>
          <w:szCs w:val="24"/>
        </w:rPr>
        <w:t>Smartcontract</w:t>
      </w:r>
      <w:proofErr w:type="spellEnd"/>
      <w:r w:rsidR="009A794E" w:rsidRPr="009A794E">
        <w:rPr>
          <w:rFonts w:ascii="Times New Roman" w:hAnsi="Times New Roman"/>
          <w:sz w:val="24"/>
          <w:szCs w:val="24"/>
        </w:rPr>
        <w:t xml:space="preserve">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w:t>
      </w:r>
      <w:proofErr w:type="spellStart"/>
      <w:r w:rsidR="00A923B0" w:rsidRPr="00A923B0">
        <w:rPr>
          <w:rFonts w:ascii="Times New Roman" w:hAnsi="Times New Roman"/>
          <w:sz w:val="24"/>
          <w:szCs w:val="24"/>
        </w:rPr>
        <w:t>Javascript</w:t>
      </w:r>
      <w:proofErr w:type="spellEnd"/>
      <w:r w:rsidR="00A923B0" w:rsidRPr="00A923B0">
        <w:rPr>
          <w:rFonts w:ascii="Times New Roman" w:hAnsi="Times New Roman"/>
          <w:sz w:val="24"/>
          <w:szCs w:val="24"/>
        </w:rPr>
        <w:t xml:space="preserve">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r w:rsidR="00856E89" w:rsidRPr="004D75CD">
        <w:t xml:space="preserve">Figure </w:t>
      </w:r>
      <w:r w:rsidR="00856E89">
        <w:rPr>
          <w:noProof/>
        </w:rPr>
        <w:t>4</w:t>
      </w:r>
      <w:r w:rsidR="00856E89">
        <w:noBreakHyphen/>
      </w:r>
      <w:r w:rsidR="00856E89">
        <w:rPr>
          <w:noProof/>
        </w:rPr>
        <w:t>45</w:t>
      </w:r>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r w:rsidR="00856E89" w:rsidRPr="008F3066">
        <w:t xml:space="preserve">Figure </w:t>
      </w:r>
      <w:r w:rsidR="00856E89">
        <w:rPr>
          <w:noProof/>
        </w:rPr>
        <w:t>4</w:t>
      </w:r>
      <w:r w:rsidR="00856E89">
        <w:noBreakHyphen/>
      </w:r>
      <w:r w:rsidR="00856E89">
        <w:rPr>
          <w:noProof/>
        </w:rPr>
        <w:t>49</w:t>
      </w:r>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w:t>
      </w:r>
      <w:proofErr w:type="spellStart"/>
      <w:r w:rsidR="009A794E" w:rsidRPr="009A794E">
        <w:rPr>
          <w:rFonts w:ascii="Times New Roman" w:hAnsi="Times New Roman"/>
          <w:sz w:val="24"/>
          <w:szCs w:val="24"/>
        </w:rPr>
        <w:t>Javascript</w:t>
      </w:r>
      <w:proofErr w:type="spellEnd"/>
      <w:r w:rsidR="009A794E" w:rsidRPr="009A794E">
        <w:rPr>
          <w:rFonts w:ascii="Times New Roman" w:hAnsi="Times New Roman"/>
          <w:sz w:val="24"/>
          <w:szCs w:val="24"/>
        </w:rPr>
        <w:t xml:space="preserve"> code snippet for native-side of XDS Document Registry handling ITI-18 transaction and Document Search function.</w:t>
      </w:r>
    </w:p>
    <w:bookmarkStart w:id="291" w:name="_MON_1681540560"/>
    <w:bookmarkEnd w:id="291"/>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1082" type="#_x0000_t75" style="width:349.35pt;height:185.95pt" o:ole="" o:bordertopcolor="this" o:borderleftcolor="this" o:borderbottomcolor="this" o:borderrightcolor="this">
            <v:imagedata r:id="rId156" o:title=""/>
            <w10:bordertop type="single" width="4"/>
            <w10:borderleft type="single" width="4"/>
            <w10:borderbottom type="single" width="4"/>
            <w10:borderright type="single" width="4"/>
          </v:shape>
          <o:OLEObject Type="Embed" ProgID="Word.OpenDocumentText.12" ShapeID="_x0000_i1082" DrawAspect="Content" ObjectID="_1684910444" r:id="rId157"/>
        </w:object>
      </w:r>
    </w:p>
    <w:p w14:paraId="2ABB1758" w14:textId="7DD02330" w:rsidR="00D27893" w:rsidRDefault="00D27893" w:rsidP="008E649C">
      <w:pPr>
        <w:pStyle w:val="Caption"/>
        <w:jc w:val="center"/>
      </w:pPr>
      <w:bookmarkStart w:id="292" w:name="_Ref74257922"/>
      <w:bookmarkStart w:id="293" w:name="_Toc74189622"/>
      <w:bookmarkStart w:id="294" w:name="_Ref74284945"/>
      <w:r w:rsidRPr="00331C9F">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3</w:t>
      </w:r>
      <w:r w:rsidR="000F7792">
        <w:rPr>
          <w:noProof/>
        </w:rPr>
        <w:fldChar w:fldCharType="end"/>
      </w:r>
      <w:bookmarkEnd w:id="292"/>
      <w:r w:rsidRPr="00331C9F">
        <w:t xml:space="preserve"> </w:t>
      </w:r>
      <w:bookmarkStart w:id="295" w:name="_Ref74284690"/>
      <w:r w:rsidRPr="00331C9F">
        <w:t>XDS Document Registry Actor</w:t>
      </w:r>
      <w:r>
        <w:br/>
        <w:t>Define variable of query request type UUID label following IHE ITI Framework</w:t>
      </w:r>
      <w:bookmarkEnd w:id="293"/>
      <w:bookmarkEnd w:id="294"/>
      <w:bookmarkEnd w:id="295"/>
    </w:p>
    <w:p w14:paraId="4DC8EF09" w14:textId="77777777" w:rsidR="00E80FCD" w:rsidRPr="00E80FCD" w:rsidRDefault="00E80FCD" w:rsidP="00E80FCD"/>
    <w:bookmarkStart w:id="296" w:name="_MON_1684892912"/>
    <w:bookmarkEnd w:id="296"/>
    <w:p w14:paraId="20B61A89" w14:textId="77777777" w:rsidR="00E80FCD" w:rsidRDefault="00E80FCD" w:rsidP="00E80FCD">
      <w:pPr>
        <w:keepNext/>
        <w:jc w:val="center"/>
      </w:pPr>
      <w:r>
        <w:object w:dxaOrig="9360" w:dyaOrig="1611" w14:anchorId="5D403376">
          <v:shape id="_x0000_i1083" type="#_x0000_t75" style="width:380.65pt;height:65.1pt" o:ole="" o:bordertopcolor="this" o:borderleftcolor="this" o:borderbottomcolor="this" o:borderrightcolor="this">
            <v:imagedata r:id="rId158" o:title=""/>
            <w10:bordertop type="single" width="4"/>
            <w10:borderleft type="single" width="4"/>
            <w10:borderbottom type="single" width="4"/>
            <w10:borderright type="single" width="4"/>
          </v:shape>
          <o:OLEObject Type="Embed" ProgID="Word.OpenDocumentText.12" ShapeID="_x0000_i1083" DrawAspect="Content" ObjectID="_1684910445" r:id="rId159"/>
        </w:object>
      </w:r>
    </w:p>
    <w:p w14:paraId="0B15E4A1" w14:textId="5963201C" w:rsidR="00E80FCD" w:rsidRDefault="00E80FCD" w:rsidP="00E80FCD">
      <w:pPr>
        <w:pStyle w:val="Caption"/>
        <w:jc w:val="center"/>
      </w:pPr>
      <w:bookmarkStart w:id="297" w:name="_Ref74271688"/>
      <w:bookmarkStart w:id="298" w:name="_Ref74284948"/>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4</w:t>
      </w:r>
      <w:r w:rsidR="000F7792">
        <w:rPr>
          <w:noProof/>
        </w:rPr>
        <w:fldChar w:fldCharType="end"/>
      </w:r>
      <w:bookmarkEnd w:id="297"/>
      <w:r>
        <w:t xml:space="preserve"> </w:t>
      </w:r>
      <w:bookmarkStart w:id="299" w:name="_Ref74284696"/>
      <w:r>
        <w:t xml:space="preserve">The process flow for the native-side </w:t>
      </w:r>
      <w:proofErr w:type="spellStart"/>
      <w:r>
        <w:t>Javasceipt</w:t>
      </w:r>
      <w:proofErr w:type="spellEnd"/>
      <w:r>
        <w:t xml:space="preserve"> program</w:t>
      </w:r>
      <w:bookmarkEnd w:id="298"/>
      <w:bookmarkEnd w:id="299"/>
      <w:r>
        <w:t xml:space="preserve"> </w:t>
      </w:r>
    </w:p>
    <w:p w14:paraId="5F1F648A" w14:textId="58032100" w:rsidR="00E80FCD" w:rsidRPr="00E80FCD" w:rsidRDefault="00E80FCD" w:rsidP="00E80FCD">
      <w:pPr>
        <w:pStyle w:val="Caption"/>
        <w:jc w:val="center"/>
      </w:pPr>
      <w:r>
        <w:t>related Document Search Function</w:t>
      </w:r>
    </w:p>
    <w:bookmarkStart w:id="300" w:name="_MON_1681545399"/>
    <w:bookmarkEnd w:id="300"/>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1084" type="#_x0000_t75" style="width:423.25pt;height:8in" o:ole="" o:bordertopcolor="this" o:borderleftcolor="this" o:borderbottomcolor="this" o:borderrightcolor="this">
            <v:imagedata r:id="rId160" o:title=""/>
            <w10:bordertop type="single" width="4"/>
            <w10:borderleft type="single" width="4"/>
            <w10:borderbottom type="single" width="4"/>
            <w10:borderright type="single" width="4"/>
          </v:shape>
          <o:OLEObject Type="Embed" ProgID="Word.OpenDocumentText.12" ShapeID="_x0000_i1084" DrawAspect="Content" ObjectID="_1684910446" r:id="rId161"/>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1" w:name="_MON_1681545963"/>
    <w:bookmarkEnd w:id="301"/>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85" type="#_x0000_t75" style="width:412.6pt;height:556.6pt" o:ole="" o:bordertopcolor="this" o:borderleftcolor="this" o:borderbottomcolor="this" o:borderrightcolor="this">
            <v:imagedata r:id="rId162" o:title=""/>
            <w10:bordertop type="single" width="4"/>
            <w10:borderleft type="single" width="4"/>
            <w10:borderbottom type="single" width="4"/>
            <w10:borderright type="single" width="4"/>
          </v:shape>
          <o:OLEObject Type="Embed" ProgID="Word.OpenDocumentText.12" ShapeID="_x0000_i1085" DrawAspect="Content" ObjectID="_1684910447" r:id="rId163"/>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2" w:name="_MON_1681545986"/>
    <w:bookmarkEnd w:id="302"/>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86" type="#_x0000_t75" style="width:416.35pt;height:561.6pt" o:ole="" o:bordertopcolor="this" o:borderleftcolor="this" o:borderbottomcolor="this" o:borderrightcolor="this">
            <v:imagedata r:id="rId164" o:title=""/>
            <w10:bordertop type="single" width="4"/>
            <w10:borderleft type="single" width="4"/>
            <w10:borderbottom type="single" width="4"/>
            <w10:borderright type="single" width="4"/>
          </v:shape>
          <o:OLEObject Type="Embed" ProgID="Word.OpenDocumentText.12" ShapeID="_x0000_i1086" DrawAspect="Content" ObjectID="_1684910448" r:id="rId165"/>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03" w:name="_MON_1681546049"/>
    <w:bookmarkEnd w:id="303"/>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87" type="#_x0000_t75" style="width:423.25pt;height:522.8pt" o:ole="" o:bordertopcolor="this" o:borderleftcolor="this" o:borderbottomcolor="this" o:borderrightcolor="this">
            <v:imagedata r:id="rId166" o:title=""/>
            <w10:bordertop type="single" width="4"/>
            <w10:borderleft type="single" width="4"/>
            <w10:borderbottom type="single" width="4"/>
            <w10:borderright type="single" width="4"/>
          </v:shape>
          <o:OLEObject Type="Embed" ProgID="Word.OpenDocumentText.12" ShapeID="_x0000_i1087" DrawAspect="Content" ObjectID="_1684910449" r:id="rId167"/>
        </w:object>
      </w:r>
    </w:p>
    <w:p w14:paraId="1D229DDA" w14:textId="2074C5FC" w:rsidR="004B08D6" w:rsidRDefault="004B08D6" w:rsidP="004B08D6">
      <w:pPr>
        <w:pStyle w:val="Caption"/>
        <w:jc w:val="center"/>
        <w:rPr>
          <w:i/>
          <w:iCs/>
        </w:rPr>
      </w:pPr>
      <w:bookmarkStart w:id="304" w:name="_Ref74257932"/>
      <w:bookmarkStart w:id="305" w:name="_Toc74189623"/>
      <w:bookmarkStart w:id="306" w:name="_Ref74284951"/>
      <w:r w:rsidRPr="004D75CD">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5</w:t>
      </w:r>
      <w:r w:rsidR="000F7792">
        <w:rPr>
          <w:noProof/>
        </w:rPr>
        <w:fldChar w:fldCharType="end"/>
      </w:r>
      <w:bookmarkEnd w:id="304"/>
      <w:r w:rsidRPr="004D75CD">
        <w:t xml:space="preserve"> </w:t>
      </w:r>
      <w:bookmarkStart w:id="307" w:name="_Ref74284708"/>
      <w:r w:rsidRPr="004D75CD">
        <w:t>XDS Document Registry Actor</w:t>
      </w:r>
      <w:r>
        <w:br/>
        <w:t>Identify query request type following received ITI-18 header and assort search keyword</w:t>
      </w:r>
      <w:bookmarkEnd w:id="305"/>
      <w:bookmarkEnd w:id="306"/>
      <w:bookmarkEnd w:id="307"/>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308" w:name="_MON_1681546744"/>
    <w:bookmarkEnd w:id="308"/>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1088" type="#_x0000_t75" style="width:423.25pt;height:522.8pt" o:ole="" o:bordertopcolor="this" o:borderleftcolor="this" o:borderbottomcolor="this" o:borderrightcolor="this">
            <v:imagedata r:id="rId168" o:title=""/>
            <w10:bordertop type="single" width="4"/>
            <w10:borderleft type="single" width="4"/>
            <w10:borderbottom type="single" width="4"/>
            <w10:borderright type="single" width="4"/>
          </v:shape>
          <o:OLEObject Type="Embed" ProgID="Word.OpenDocumentText.12" ShapeID="_x0000_i1088" DrawAspect="Content" ObjectID="_1684910450" r:id="rId169"/>
        </w:object>
      </w:r>
    </w:p>
    <w:bookmarkStart w:id="309" w:name="_MON_1681547945"/>
    <w:bookmarkEnd w:id="309"/>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89" type="#_x0000_t75" style="width:423.25pt;height:559.1pt" o:ole="" o:bordertopcolor="this" o:borderleftcolor="this" o:borderbottomcolor="this" o:borderrightcolor="this">
            <v:imagedata r:id="rId170" o:title=""/>
            <w10:bordertop type="single" width="4"/>
            <w10:borderleft type="single" width="4"/>
            <w10:borderbottom type="single" width="4"/>
            <w10:borderright type="single" width="4"/>
          </v:shape>
          <o:OLEObject Type="Embed" ProgID="Word.OpenDocumentText.12" ShapeID="_x0000_i1089" DrawAspect="Content" ObjectID="_1684910451" r:id="rId171"/>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310" w:name="_MON_1681547970"/>
    <w:bookmarkEnd w:id="310"/>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90" type="#_x0000_t75" style="width:423.25pt;height:218.5pt" o:ole="" o:bordertopcolor="this" o:borderleftcolor="this" o:borderbottomcolor="this" o:borderrightcolor="this">
            <v:imagedata r:id="rId172" o:title=""/>
            <w10:bordertop type="single" width="4"/>
            <w10:borderleft type="single" width="4"/>
            <w10:borderbottom type="single" width="4"/>
            <w10:borderright type="single" width="4"/>
          </v:shape>
          <o:OLEObject Type="Embed" ProgID="Word.OpenDocumentText.12" ShapeID="_x0000_i1090" DrawAspect="Content" ObjectID="_1684910452" r:id="rId173"/>
        </w:object>
      </w:r>
    </w:p>
    <w:p w14:paraId="1329E61E" w14:textId="5B23697C" w:rsidR="00E205A1" w:rsidRPr="00A216E7" w:rsidRDefault="00E205A1" w:rsidP="00E205A1">
      <w:pPr>
        <w:pStyle w:val="Caption"/>
        <w:jc w:val="center"/>
        <w:rPr>
          <w:i/>
          <w:iCs/>
        </w:rPr>
      </w:pPr>
      <w:bookmarkStart w:id="311" w:name="_Ref74284269"/>
      <w:bookmarkStart w:id="312" w:name="_Toc74189624"/>
      <w:bookmarkStart w:id="313" w:name="_Ref74284954"/>
      <w:r w:rsidRPr="00F1584B">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6</w:t>
      </w:r>
      <w:r w:rsidR="000F7792">
        <w:rPr>
          <w:noProof/>
        </w:rPr>
        <w:fldChar w:fldCharType="end"/>
      </w:r>
      <w:bookmarkEnd w:id="311"/>
      <w:r w:rsidRPr="00F1584B">
        <w:t xml:space="preserve"> </w:t>
      </w:r>
      <w:bookmarkStart w:id="314" w:name="_Ref74284712"/>
      <w:r w:rsidRPr="00F1584B">
        <w:t>XDS Document Registry Actor</w:t>
      </w:r>
      <w:r>
        <w:br/>
        <w:t>Check for the latest document ID published in Blockchain before beginning search operation</w:t>
      </w:r>
      <w:bookmarkEnd w:id="312"/>
      <w:bookmarkEnd w:id="313"/>
      <w:bookmarkEnd w:id="314"/>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315" w:name="_MON_1681547808"/>
    <w:bookmarkEnd w:id="315"/>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1091" type="#_x0000_t75" style="width:423.25pt;height:534.7pt" o:ole="" o:bordertopcolor="this" o:borderleftcolor="this" o:borderbottomcolor="this" o:borderrightcolor="this">
            <v:imagedata r:id="rId174" o:title=""/>
            <w10:bordertop type="single" width="4"/>
            <w10:borderleft type="single" width="4"/>
            <w10:borderbottom type="single" width="4"/>
            <w10:borderright type="single" width="4"/>
          </v:shape>
          <o:OLEObject Type="Embed" ProgID="Word.OpenDocumentText.12" ShapeID="_x0000_i1091" DrawAspect="Content" ObjectID="_1684910453" r:id="rId175"/>
        </w:object>
      </w:r>
    </w:p>
    <w:bookmarkStart w:id="316" w:name="_MON_1681547198"/>
    <w:bookmarkEnd w:id="316"/>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92" type="#_x0000_t75" style="width:423.25pt;height:559.1pt" o:ole="" o:bordertopcolor="this" o:borderleftcolor="this" o:borderbottomcolor="this" o:borderrightcolor="this">
            <v:imagedata r:id="rId176" o:title=""/>
            <w10:bordertop type="single" width="4"/>
            <w10:borderleft type="single" width="4"/>
            <w10:borderbottom type="single" width="4"/>
            <w10:borderright type="single" width="4"/>
          </v:shape>
          <o:OLEObject Type="Embed" ProgID="Word.OpenDocumentText.12" ShapeID="_x0000_i1092" DrawAspect="Content" ObjectID="_1684910454" r:id="rId177"/>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17" w:name="_MON_1681547229"/>
    <w:bookmarkEnd w:id="317"/>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93" type="#_x0000_t75" style="width:423.25pt;height:279.25pt" o:ole="" o:bordertopcolor="this" o:borderleftcolor="this" o:borderbottomcolor="this" o:borderrightcolor="this">
            <v:imagedata r:id="rId178" o:title=""/>
            <w10:bordertop type="single" width="4"/>
            <w10:borderleft type="single" width="4"/>
            <w10:borderbottom type="single" width="4"/>
            <w10:borderright type="single" width="4"/>
          </v:shape>
          <o:OLEObject Type="Embed" ProgID="Word.OpenDocumentText.12" ShapeID="_x0000_i1093" DrawAspect="Content" ObjectID="_1684910455" r:id="rId179"/>
        </w:object>
      </w:r>
    </w:p>
    <w:p w14:paraId="403373B7" w14:textId="31F75016" w:rsidR="009F6BA9" w:rsidRPr="00EE6390" w:rsidRDefault="009F6BA9" w:rsidP="009F6BA9">
      <w:pPr>
        <w:pStyle w:val="Caption"/>
        <w:jc w:val="center"/>
        <w:rPr>
          <w:i/>
          <w:iCs/>
        </w:rPr>
      </w:pPr>
      <w:bookmarkStart w:id="318" w:name="_Ref74284274"/>
      <w:bookmarkStart w:id="319" w:name="_Toc74189625"/>
      <w:bookmarkStart w:id="320" w:name="_Ref74284956"/>
      <w:r w:rsidRPr="00EE6390">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7</w:t>
      </w:r>
      <w:r w:rsidR="000F7792">
        <w:rPr>
          <w:noProof/>
        </w:rPr>
        <w:fldChar w:fldCharType="end"/>
      </w:r>
      <w:bookmarkEnd w:id="318"/>
      <w:r w:rsidRPr="00EE6390">
        <w:rPr>
          <w:cs/>
        </w:rPr>
        <w:t xml:space="preserve"> </w:t>
      </w:r>
      <w:bookmarkStart w:id="321" w:name="_Ref74284717"/>
      <w:r w:rsidRPr="00EE6390">
        <w:t>XDS Document Registry Actor</w:t>
      </w:r>
      <w:r>
        <w:br/>
        <w:t>Begin search operation by sequentially check each published contract one-by-one</w:t>
      </w:r>
      <w:bookmarkEnd w:id="319"/>
      <w:bookmarkEnd w:id="320"/>
      <w:bookmarkEnd w:id="321"/>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2" w:name="_MON_1681547847"/>
    <w:bookmarkEnd w:id="322"/>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1094" type="#_x0000_t75" style="width:423.25pt;height:522.8pt" o:ole="" o:bordertopcolor="this" o:borderleftcolor="this" o:borderbottomcolor="this" o:borderrightcolor="this">
            <v:imagedata r:id="rId180" o:title=""/>
            <w10:bordertop type="single" width="4"/>
            <w10:borderleft type="single" width="4"/>
            <w10:borderbottom type="single" width="4"/>
            <w10:borderright type="single" width="4"/>
          </v:shape>
          <o:OLEObject Type="Embed" ProgID="Word.OpenDocumentText.12" ShapeID="_x0000_i1094" DrawAspect="Content" ObjectID="_1684910456" r:id="rId181"/>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3" w:name="_MON_1681549144"/>
    <w:bookmarkEnd w:id="323"/>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95" type="#_x0000_t75" style="width:423.25pt;height:583.5pt" o:ole="" o:bordertopcolor="this" o:borderleftcolor="this" o:borderbottomcolor="this" o:borderrightcolor="this">
            <v:imagedata r:id="rId182" o:title=""/>
            <w10:bordertop type="single" width="4"/>
            <w10:borderleft type="single" width="4"/>
            <w10:borderbottom type="single" width="4"/>
            <w10:borderright type="single" width="4"/>
          </v:shape>
          <o:OLEObject Type="Embed" ProgID="Word.OpenDocumentText.12" ShapeID="_x0000_i1095" DrawAspect="Content" ObjectID="_1684910457" r:id="rId183"/>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4" w:name="_MON_1681549172"/>
    <w:bookmarkEnd w:id="324"/>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96" type="#_x0000_t75" style="width:423.25pt;height:559.1pt" o:ole="" o:bordertopcolor="this" o:borderleftcolor="this" o:borderbottomcolor="this" o:borderrightcolor="this">
            <v:imagedata r:id="rId184" o:title=""/>
            <w10:bordertop type="single" width="4"/>
            <w10:borderleft type="single" width="4"/>
            <w10:borderbottom type="single" width="4"/>
            <w10:borderright type="single" width="4"/>
          </v:shape>
          <o:OLEObject Type="Embed" ProgID="Word.OpenDocumentText.12" ShapeID="_x0000_i1096" DrawAspect="Content" ObjectID="_1684910458" r:id="rId185"/>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5" w:name="_MON_1681549202"/>
    <w:bookmarkEnd w:id="325"/>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97" type="#_x0000_t75" style="width:423.25pt;height:583.5pt" o:ole="" o:bordertopcolor="this" o:borderleftcolor="this" o:borderbottomcolor="this" o:borderrightcolor="this">
            <v:imagedata r:id="rId186" o:title=""/>
            <w10:bordertop type="single" width="4"/>
            <w10:borderleft type="single" width="4"/>
            <w10:borderbottom type="single" width="4"/>
            <w10:borderright type="single" width="4"/>
          </v:shape>
          <o:OLEObject Type="Embed" ProgID="Word.OpenDocumentText.12" ShapeID="_x0000_i1097" DrawAspect="Content" ObjectID="_1684910459" r:id="rId187"/>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6" w:name="_MON_1681549222"/>
    <w:bookmarkEnd w:id="326"/>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98" type="#_x0000_t75" style="width:423.25pt;height:473.95pt" o:ole="" o:bordertopcolor="this" o:borderleftcolor="this" o:borderbottomcolor="this" o:borderrightcolor="this">
            <v:imagedata r:id="rId188" o:title=""/>
            <w10:bordertop type="single" width="4"/>
            <w10:borderleft type="single" width="4"/>
            <w10:borderbottom type="single" width="4"/>
            <w10:borderright type="single" width="4"/>
          </v:shape>
          <o:OLEObject Type="Embed" ProgID="Word.OpenDocumentText.12" ShapeID="_x0000_i1098" DrawAspect="Content" ObjectID="_1684910460" r:id="rId189"/>
        </w:object>
      </w:r>
    </w:p>
    <w:p w14:paraId="0540431F" w14:textId="469D25B7" w:rsidR="000759DF" w:rsidRPr="00461A0E" w:rsidRDefault="000759DF" w:rsidP="000759DF">
      <w:pPr>
        <w:pStyle w:val="Caption"/>
        <w:jc w:val="center"/>
        <w:rPr>
          <w:i/>
          <w:iCs/>
        </w:rPr>
      </w:pPr>
      <w:bookmarkStart w:id="327" w:name="_Ref74284278"/>
      <w:bookmarkStart w:id="328" w:name="_Toc74189626"/>
      <w:bookmarkStart w:id="329" w:name="_Ref74284959"/>
      <w:r w:rsidRPr="00461A0E">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8</w:t>
      </w:r>
      <w:r w:rsidR="000F7792">
        <w:rPr>
          <w:noProof/>
        </w:rPr>
        <w:fldChar w:fldCharType="end"/>
      </w:r>
      <w:bookmarkEnd w:id="327"/>
      <w:r w:rsidRPr="00461A0E">
        <w:t xml:space="preserve"> </w:t>
      </w:r>
      <w:bookmarkStart w:id="330" w:name="_Ref74284722"/>
      <w:r w:rsidRPr="00461A0E">
        <w:t>XDS Document Registry Actor</w:t>
      </w:r>
      <w:r>
        <w:br/>
        <w:t>Check if value of Metadata attributes in each publish contract matched with search keyword before summarize search result.</w:t>
      </w:r>
      <w:bookmarkEnd w:id="328"/>
      <w:bookmarkEnd w:id="329"/>
      <w:bookmarkEnd w:id="330"/>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31" w:name="_MON_1681546966"/>
    <w:bookmarkEnd w:id="331"/>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1099" type="#_x0000_t75" style="width:423.25pt;height:8in" o:ole="" o:bordertopcolor="this" o:borderleftcolor="this" o:borderbottomcolor="this" o:borderrightcolor="this">
            <v:imagedata r:id="rId190" o:title=""/>
            <w10:bordertop type="single" width="4"/>
            <w10:borderleft type="single" width="4"/>
            <w10:borderbottom type="single" width="4"/>
            <w10:borderright type="single" width="4"/>
          </v:shape>
          <o:OLEObject Type="Embed" ProgID="Word.OpenDocumentText.12" ShapeID="_x0000_i1099" DrawAspect="Content" ObjectID="_1684910461" r:id="rId191"/>
        </w:object>
      </w:r>
    </w:p>
    <w:p w14:paraId="712E9945" w14:textId="77777777" w:rsidR="00D27893" w:rsidRDefault="00D27893" w:rsidP="00D27893"/>
    <w:p w14:paraId="23BAD3FE" w14:textId="77777777" w:rsidR="00D27893" w:rsidRDefault="00D27893" w:rsidP="00D27893"/>
    <w:bookmarkStart w:id="332" w:name="_MON_1681547271"/>
    <w:bookmarkEnd w:id="332"/>
    <w:p w14:paraId="51638EB7" w14:textId="77777777" w:rsidR="00D27893" w:rsidRDefault="00D27893" w:rsidP="000759DF">
      <w:pPr>
        <w:jc w:val="center"/>
      </w:pPr>
      <w:r>
        <w:object w:dxaOrig="9360" w:dyaOrig="6177" w14:anchorId="212FE15C">
          <v:shape id="_x0000_i1100" type="#_x0000_t75" style="width:423.25pt;height:279.25pt" o:ole="" o:bordertopcolor="this" o:borderleftcolor="this" o:borderbottomcolor="this" o:borderrightcolor="this">
            <v:imagedata r:id="rId192" o:title=""/>
            <w10:bordertop type="single" width="4"/>
            <w10:borderleft type="single" width="4"/>
            <w10:borderbottom type="single" width="4"/>
            <w10:borderright type="single" width="4"/>
          </v:shape>
          <o:OLEObject Type="Embed" ProgID="Word.OpenDocumentText.12" ShapeID="_x0000_i1100" DrawAspect="Content" ObjectID="_1684910462" r:id="rId193"/>
        </w:object>
      </w:r>
    </w:p>
    <w:p w14:paraId="0FC362EA" w14:textId="297D6213" w:rsidR="000759DF" w:rsidRDefault="000759DF" w:rsidP="000759DF">
      <w:pPr>
        <w:pStyle w:val="Caption"/>
        <w:jc w:val="center"/>
        <w:rPr>
          <w:i/>
          <w:iCs/>
        </w:rPr>
      </w:pPr>
      <w:bookmarkStart w:id="333" w:name="_Ref74257951"/>
      <w:bookmarkStart w:id="334" w:name="_Toc74189627"/>
      <w:bookmarkStart w:id="335" w:name="_Ref74284966"/>
      <w:r w:rsidRPr="008F3066">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49</w:t>
      </w:r>
      <w:r w:rsidR="000F7792">
        <w:rPr>
          <w:noProof/>
        </w:rPr>
        <w:fldChar w:fldCharType="end"/>
      </w:r>
      <w:bookmarkEnd w:id="333"/>
      <w:r w:rsidRPr="008F3066">
        <w:t xml:space="preserve"> </w:t>
      </w:r>
      <w:bookmarkStart w:id="336" w:name="_Ref74284733"/>
      <w:r w:rsidRPr="008F3066">
        <w:t>XDS Document Registry</w:t>
      </w:r>
      <w:r>
        <w:br/>
        <w:t>Gather search result and response back to Document Consumer Actor</w:t>
      </w:r>
      <w:bookmarkEnd w:id="334"/>
      <w:bookmarkEnd w:id="335"/>
      <w:bookmarkEnd w:id="336"/>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1FB252E8"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337" w:name="_MON_1684892257"/>
    <w:bookmarkEnd w:id="337"/>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1101" type="#_x0000_t75" style="width:413.85pt;height:130.85pt" o:ole="" o:bordertopcolor="this" o:borderleftcolor="this" o:borderbottomcolor="this" o:borderrightcolor="this">
            <v:imagedata r:id="rId194" o:title=""/>
            <w10:bordertop type="single" width="4"/>
            <w10:borderleft type="single" width="4"/>
            <w10:borderbottom type="single" width="4"/>
            <w10:borderright type="single" width="4"/>
          </v:shape>
          <o:OLEObject Type="Embed" ProgID="Word.OpenDocumentText.12" ShapeID="_x0000_i1101" DrawAspect="Content" ObjectID="_1684910463" r:id="rId195"/>
        </w:object>
      </w:r>
    </w:p>
    <w:p w14:paraId="337B4641" w14:textId="68E17488" w:rsidR="00D03468" w:rsidRPr="003E644E" w:rsidRDefault="00D03468" w:rsidP="00D03468">
      <w:pPr>
        <w:pStyle w:val="Caption"/>
        <w:spacing w:after="240"/>
        <w:jc w:val="center"/>
      </w:pPr>
      <w:bookmarkStart w:id="338" w:name="_Ref74271315"/>
      <w:bookmarkStart w:id="339" w:name="_Ref74284969"/>
      <w:r>
        <w:t xml:space="preserve">Figure </w:t>
      </w:r>
      <w:r w:rsidR="000F7792">
        <w:fldChar w:fldCharType="begin"/>
      </w:r>
      <w:r w:rsidR="000F7792">
        <w:instrText xml:space="preserve"> </w:instrText>
      </w:r>
      <w:r w:rsidR="000F7792">
        <w:instrText xml:space="preserve">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0</w:t>
      </w:r>
      <w:r w:rsidR="000F7792">
        <w:rPr>
          <w:noProof/>
        </w:rPr>
        <w:fldChar w:fldCharType="end"/>
      </w:r>
      <w:bookmarkEnd w:id="338"/>
      <w:r>
        <w:t xml:space="preserve"> </w:t>
      </w:r>
      <w:bookmarkStart w:id="340" w:name="_Ref74284737"/>
      <w:r>
        <w:t xml:space="preserve">The pseudocode showing the process flow of </w:t>
      </w:r>
      <w:proofErr w:type="spellStart"/>
      <w:r>
        <w:t>Smartcontract</w:t>
      </w:r>
      <w:proofErr w:type="spellEnd"/>
      <w:r>
        <w:t xml:space="preserve"> function related to Document Search</w:t>
      </w:r>
      <w:bookmarkEnd w:id="339"/>
      <w:bookmarkEnd w:id="340"/>
    </w:p>
    <w:bookmarkStart w:id="341" w:name="_MON_1684892052"/>
    <w:bookmarkEnd w:id="341"/>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1102" type="#_x0000_t75" style="width:406.95pt;height:502.75pt" o:ole="" o:bordertopcolor="this" o:borderleftcolor="this" o:borderbottomcolor="this" o:borderrightcolor="this">
            <v:imagedata r:id="rId196" o:title=""/>
            <w10:bordertop type="single" width="4"/>
            <w10:borderleft type="single" width="4"/>
            <w10:borderbottom type="single" width="4"/>
            <w10:borderright type="single" width="4"/>
          </v:shape>
          <o:OLEObject Type="Embed" ProgID="Word.OpenDocumentText.12" ShapeID="_x0000_i1102" DrawAspect="Content" ObjectID="_1684910464" r:id="rId197"/>
        </w:object>
      </w:r>
    </w:p>
    <w:p w14:paraId="4DF7531D" w14:textId="634F599F" w:rsidR="004809CD" w:rsidRDefault="004809CD" w:rsidP="004809CD">
      <w:pPr>
        <w:pStyle w:val="Caption"/>
        <w:jc w:val="center"/>
      </w:pPr>
      <w:bookmarkStart w:id="342" w:name="_Ref74271325"/>
      <w:bookmarkStart w:id="343" w:name="_Ref74284971"/>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1</w:t>
      </w:r>
      <w:r w:rsidR="000F7792">
        <w:rPr>
          <w:noProof/>
        </w:rPr>
        <w:fldChar w:fldCharType="end"/>
      </w:r>
      <w:bookmarkEnd w:id="342"/>
      <w:r>
        <w:t xml:space="preserve"> </w:t>
      </w:r>
      <w:bookmarkStart w:id="344" w:name="_Ref74284740"/>
      <w:r>
        <w:t xml:space="preserve">Solidity Code Snippet of </w:t>
      </w:r>
      <w:proofErr w:type="spellStart"/>
      <w:r>
        <w:t>Smartcontract</w:t>
      </w:r>
      <w:bookmarkEnd w:id="343"/>
      <w:bookmarkEnd w:id="344"/>
      <w:proofErr w:type="spellEnd"/>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56CB9415" w:rsidR="0084619E" w:rsidRDefault="00A34155" w:rsidP="0084619E">
      <w:pPr>
        <w:pStyle w:val="Heading2"/>
      </w:pPr>
      <w:bookmarkStart w:id="345" w:name="CHAPTERIV_43"/>
      <w:r>
        <w:lastRenderedPageBreak/>
        <w:t xml:space="preserve">4.3 </w:t>
      </w:r>
      <w:r w:rsidR="00137E57">
        <w:t>Experimental setup</w:t>
      </w:r>
    </w:p>
    <w:bookmarkEnd w:id="345"/>
    <w:p w14:paraId="1D532317" w14:textId="13124248" w:rsidR="0004236C" w:rsidRPr="00FC04F4" w:rsidRDefault="00A109DB" w:rsidP="006F1488">
      <w:pPr>
        <w:spacing w:line="360" w:lineRule="auto"/>
        <w:jc w:val="thaiDistribute"/>
      </w:pPr>
      <w:r w:rsidRPr="00112FD0">
        <w:rPr>
          <w:color w:val="FF0000"/>
        </w:rPr>
        <w:tab/>
      </w:r>
      <w:r w:rsidR="006F1488" w:rsidRPr="00074999">
        <w:t>The goal of the experiment is to test the performance of each major process resulting from the implementation (include Document Register and Document Search) and compatibility of the resulting system to an actual healthcare operation environment where a huge amount of data continuously flows through the system without failure or reduced efficiency. So, the system will be tested with mockup transactions on each process and measure the time required for the system to complete the process.</w:t>
      </w:r>
    </w:p>
    <w:p w14:paraId="0B7B8968" w14:textId="49D77D29" w:rsidR="0004236C" w:rsidRDefault="006F1488" w:rsidP="0084619E">
      <w:pPr>
        <w:spacing w:line="360" w:lineRule="auto"/>
        <w:rPr>
          <w:rFonts w:cstheme="minorBidi"/>
        </w:rPr>
      </w:pPr>
      <w:r>
        <w:rPr>
          <w:rFonts w:cstheme="minorBidi"/>
        </w:rPr>
        <w:tab/>
      </w:r>
      <w:r w:rsidRPr="006F1488">
        <w:rPr>
          <w:rFonts w:cstheme="minorBidi"/>
        </w:rPr>
        <w:t>At the same time, the experiment will also test that if the implementation result can operate with XDS Actors in a common XDS system, so we use transaction samples provided by the IHE ITI framework with modified attributes value varied in each transaction for the test.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t>
      </w:r>
    </w:p>
    <w:p w14:paraId="6AE97020" w14:textId="63A995F2" w:rsidR="006F1488" w:rsidRDefault="006F1488" w:rsidP="0084619E">
      <w:pPr>
        <w:spacing w:line="360" w:lineRule="auto"/>
        <w:rPr>
          <w:rFonts w:cstheme="minorBidi"/>
        </w:rPr>
      </w:pPr>
      <w:r>
        <w:rPr>
          <w:rFonts w:cstheme="minorBidi"/>
        </w:rPr>
        <w:tab/>
      </w:r>
      <w:r w:rsidRPr="006F1488">
        <w:rPr>
          <w:rFonts w:cstheme="minorBidi"/>
        </w:rPr>
        <w:t>As mentioned in Section 4.1.1, the environment of the test machine is running on Linux Ubuntu (64-bit) version 18.10 with 8 GB RAM and 100 GB storage dynamically shared from the host machine.</w:t>
      </w:r>
    </w:p>
    <w:p w14:paraId="7BEA56E0" w14:textId="1C1852B8" w:rsidR="006F1488" w:rsidRDefault="006F1488" w:rsidP="0084619E">
      <w:pPr>
        <w:spacing w:line="360" w:lineRule="auto"/>
        <w:rPr>
          <w:rFonts w:cstheme="minorBidi"/>
        </w:rPr>
      </w:pPr>
      <w:r>
        <w:rPr>
          <w:rFonts w:cstheme="minorBidi"/>
        </w:rPr>
        <w:tab/>
      </w:r>
      <w:r w:rsidRPr="006F1488">
        <w:rPr>
          <w:rFonts w:cstheme="minorBidi"/>
        </w:rPr>
        <w:t>As mentioned in Section 4.1.3, the Blockchain network environment for the experiment will be demonstrated using the 7-Nodes Example Blockchain. That means there will be seven IBFT Blockchain nodes simulated within the environment of the test machine. The test sample will be monitored from node number one.</w:t>
      </w:r>
    </w:p>
    <w:p w14:paraId="6C2A1E1B" w14:textId="64D3EAFE" w:rsidR="006F1488" w:rsidRDefault="006F1488" w:rsidP="0084619E">
      <w:pPr>
        <w:spacing w:line="360" w:lineRule="auto"/>
        <w:rPr>
          <w:rFonts w:cstheme="minorBidi"/>
        </w:rPr>
      </w:pPr>
      <w:r>
        <w:rPr>
          <w:rFonts w:cstheme="minorBidi"/>
        </w:rPr>
        <w:tab/>
      </w:r>
      <w:r w:rsidRPr="006F1488">
        <w:rPr>
          <w:rFonts w:cstheme="minorBidi"/>
        </w:rPr>
        <w:t>In this experiment, there will be one set of ten transactions to test the performance of the Document Registering process. Each transaction will be used to test the performance of the query and Document Search two times include one with minimum search keywords and another one with maximum search keywords. The test result will then show the amount of time each process needed to complete its task on each transaction compared between minimum search keywords and maximum search keywords.</w:t>
      </w:r>
      <w:r w:rsidR="000408E7">
        <w:rPr>
          <w:rFonts w:cstheme="minorBidi"/>
        </w:rPr>
        <w:t xml:space="preserve"> </w:t>
      </w:r>
      <w:r w:rsidR="002405F8">
        <w:rPr>
          <w:rFonts w:cstheme="minorBidi"/>
        </w:rPr>
        <w:fldChar w:fldCharType="begin"/>
      </w:r>
      <w:r w:rsidR="002405F8">
        <w:rPr>
          <w:rFonts w:cstheme="minorBidi"/>
        </w:rPr>
        <w:instrText xml:space="preserve"> REF _Ref74279169 \h </w:instrText>
      </w:r>
      <w:r w:rsidR="002405F8">
        <w:rPr>
          <w:rFonts w:cstheme="minorBidi"/>
        </w:rPr>
      </w:r>
      <w:r w:rsidR="002405F8">
        <w:rPr>
          <w:rFonts w:cstheme="minorBidi"/>
        </w:rPr>
        <w:fldChar w:fldCharType="separate"/>
      </w:r>
      <w:r w:rsidR="00856E89">
        <w:t xml:space="preserve">Figure </w:t>
      </w:r>
      <w:r w:rsidR="00856E89">
        <w:rPr>
          <w:noProof/>
        </w:rPr>
        <w:t>4</w:t>
      </w:r>
      <w:r w:rsidR="00856E89">
        <w:noBreakHyphen/>
      </w:r>
      <w:r w:rsidR="00856E89">
        <w:rPr>
          <w:noProof/>
        </w:rPr>
        <w:t>52</w:t>
      </w:r>
      <w:r w:rsidR="002405F8">
        <w:rPr>
          <w:rFonts w:cstheme="minorBidi"/>
        </w:rPr>
        <w:fldChar w:fldCharType="end"/>
      </w:r>
      <w:r w:rsidR="000408E7" w:rsidRPr="000408E7">
        <w:rPr>
          <w:rFonts w:cstheme="minorBidi"/>
        </w:rPr>
        <w:t xml:space="preserve"> </w:t>
      </w:r>
      <w:r w:rsidR="006644C7">
        <w:rPr>
          <w:rFonts w:cstheme="minorBidi"/>
        </w:rPr>
        <w:t xml:space="preserve">and </w:t>
      </w:r>
      <w:r w:rsidR="006644C7">
        <w:rPr>
          <w:rFonts w:cstheme="minorBidi"/>
        </w:rPr>
        <w:fldChar w:fldCharType="begin"/>
      </w:r>
      <w:r w:rsidR="006644C7">
        <w:rPr>
          <w:rFonts w:cstheme="minorBidi"/>
        </w:rPr>
        <w:instrText xml:space="preserve"> REF _Ref74279421 \h </w:instrText>
      </w:r>
      <w:r w:rsidR="006644C7">
        <w:rPr>
          <w:rFonts w:cstheme="minorBidi"/>
        </w:rPr>
      </w:r>
      <w:r w:rsidR="006644C7">
        <w:rPr>
          <w:rFonts w:cstheme="minorBidi"/>
        </w:rPr>
        <w:fldChar w:fldCharType="separate"/>
      </w:r>
      <w:r w:rsidR="00856E89">
        <w:t xml:space="preserve">Figure </w:t>
      </w:r>
      <w:r w:rsidR="00856E89">
        <w:rPr>
          <w:noProof/>
        </w:rPr>
        <w:t>4</w:t>
      </w:r>
      <w:r w:rsidR="00856E89">
        <w:noBreakHyphen/>
      </w:r>
      <w:r w:rsidR="00856E89">
        <w:rPr>
          <w:noProof/>
        </w:rPr>
        <w:t>53</w:t>
      </w:r>
      <w:r w:rsidR="006644C7">
        <w:rPr>
          <w:rFonts w:cstheme="minorBidi"/>
        </w:rPr>
        <w:fldChar w:fldCharType="end"/>
      </w:r>
      <w:r w:rsidR="006644C7">
        <w:rPr>
          <w:rFonts w:cstheme="minorBidi"/>
        </w:rPr>
        <w:t xml:space="preserve"> </w:t>
      </w:r>
      <w:r w:rsidR="000408E7" w:rsidRPr="000408E7">
        <w:rPr>
          <w:rFonts w:cstheme="minorBidi"/>
        </w:rPr>
        <w:t>showing an example of the mockup transaction created for the experiment.</w:t>
      </w:r>
    </w:p>
    <w:p w14:paraId="4ED1E387" w14:textId="77777777" w:rsidR="002405F8" w:rsidRPr="0004236C" w:rsidRDefault="002405F8" w:rsidP="0084619E">
      <w:pPr>
        <w:spacing w:line="360" w:lineRule="auto"/>
        <w:rPr>
          <w:rFonts w:cstheme="minorBidi"/>
        </w:rPr>
      </w:pPr>
    </w:p>
    <w:p w14:paraId="6494F3E6" w14:textId="77777777" w:rsidR="002405F8" w:rsidRDefault="00FB57F0" w:rsidP="002405F8">
      <w:pPr>
        <w:keepNext/>
        <w:spacing w:line="360" w:lineRule="auto"/>
        <w:jc w:val="center"/>
      </w:pPr>
      <w:r>
        <w:br w:type="page"/>
      </w:r>
      <w:r w:rsidR="002405F8">
        <w:rPr>
          <w:noProof/>
        </w:rPr>
        <w:lastRenderedPageBreak/>
        <w:drawing>
          <wp:inline distT="0" distB="0" distL="0" distR="0" wp14:anchorId="0E19653B" wp14:editId="0F52A269">
            <wp:extent cx="5257981" cy="3718063"/>
            <wp:effectExtent l="19050" t="19050" r="19050"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5264945" cy="3722987"/>
                    </a:xfrm>
                    <a:prstGeom prst="rect">
                      <a:avLst/>
                    </a:prstGeom>
                    <a:ln>
                      <a:solidFill>
                        <a:schemeClr val="tx1"/>
                      </a:solidFill>
                    </a:ln>
                  </pic:spPr>
                </pic:pic>
              </a:graphicData>
            </a:graphic>
          </wp:inline>
        </w:drawing>
      </w:r>
    </w:p>
    <w:p w14:paraId="3893B27F" w14:textId="16B6D004" w:rsidR="00FB57F0" w:rsidRDefault="002405F8" w:rsidP="002405F8">
      <w:pPr>
        <w:pStyle w:val="Caption"/>
        <w:jc w:val="center"/>
      </w:pPr>
      <w:bookmarkStart w:id="346" w:name="_Ref74279169"/>
      <w:bookmarkStart w:id="347" w:name="_Ref74284974"/>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2</w:t>
      </w:r>
      <w:r w:rsidR="000F7792">
        <w:rPr>
          <w:noProof/>
        </w:rPr>
        <w:fldChar w:fldCharType="end"/>
      </w:r>
      <w:bookmarkEnd w:id="346"/>
      <w:r>
        <w:t xml:space="preserve"> </w:t>
      </w:r>
      <w:bookmarkStart w:id="348" w:name="_Ref74284744"/>
      <w:r>
        <w:t>Content of mockup transaction example</w:t>
      </w:r>
      <w:bookmarkEnd w:id="347"/>
      <w:bookmarkEnd w:id="348"/>
    </w:p>
    <w:p w14:paraId="24C8F2B5" w14:textId="41656462" w:rsidR="00646239" w:rsidRDefault="00646239" w:rsidP="0084619E">
      <w:pPr>
        <w:spacing w:line="360" w:lineRule="auto"/>
      </w:pPr>
    </w:p>
    <w:p w14:paraId="430FE3A9" w14:textId="77777777" w:rsidR="000E232A" w:rsidRDefault="000E232A" w:rsidP="000E232A">
      <w:pPr>
        <w:keepNext/>
        <w:spacing w:line="360" w:lineRule="auto"/>
        <w:jc w:val="center"/>
      </w:pPr>
      <w:r>
        <w:rPr>
          <w:noProof/>
        </w:rPr>
        <w:drawing>
          <wp:inline distT="0" distB="0" distL="0" distR="0" wp14:anchorId="21D1D02D" wp14:editId="2C6EE4B2">
            <wp:extent cx="5309870" cy="6203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309870" cy="620395"/>
                    </a:xfrm>
                    <a:prstGeom prst="rect">
                      <a:avLst/>
                    </a:prstGeom>
                  </pic:spPr>
                </pic:pic>
              </a:graphicData>
            </a:graphic>
          </wp:inline>
        </w:drawing>
      </w:r>
    </w:p>
    <w:p w14:paraId="69C8D100" w14:textId="34DD61F1" w:rsidR="000E232A" w:rsidRDefault="000E232A" w:rsidP="000E232A">
      <w:pPr>
        <w:pStyle w:val="Caption"/>
        <w:jc w:val="center"/>
      </w:pPr>
      <w:bookmarkStart w:id="349" w:name="_Ref74279421"/>
      <w:bookmarkStart w:id="350" w:name="_Ref74284977"/>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3</w:t>
      </w:r>
      <w:r w:rsidR="000F7792">
        <w:rPr>
          <w:noProof/>
        </w:rPr>
        <w:fldChar w:fldCharType="end"/>
      </w:r>
      <w:bookmarkEnd w:id="349"/>
      <w:r>
        <w:t xml:space="preserve"> </w:t>
      </w:r>
      <w:bookmarkStart w:id="351" w:name="_Ref74284747"/>
      <w:r>
        <w:t>Ten of mockup transactions generated for the experiment</w:t>
      </w:r>
      <w:bookmarkEnd w:id="350"/>
      <w:bookmarkEnd w:id="351"/>
    </w:p>
    <w:p w14:paraId="2C01C898" w14:textId="55484964" w:rsidR="00B95CFA" w:rsidRDefault="00B95CFA" w:rsidP="0084619E">
      <w:pPr>
        <w:spacing w:line="360" w:lineRule="auto"/>
      </w:pPr>
      <w:r>
        <w:br w:type="page"/>
      </w:r>
    </w:p>
    <w:p w14:paraId="7C422200" w14:textId="54400B82" w:rsidR="009004A0" w:rsidRDefault="00646239" w:rsidP="000D4B48">
      <w:pPr>
        <w:pStyle w:val="Heading2"/>
      </w:pPr>
      <w:bookmarkStart w:id="352" w:name="CHAPTERIV_44"/>
      <w:r>
        <w:lastRenderedPageBreak/>
        <w:t>4.</w:t>
      </w:r>
      <w:r w:rsidR="009004A0">
        <w:t>4</w:t>
      </w:r>
      <w:r w:rsidR="009004A0" w:rsidRPr="009004A0">
        <w:t xml:space="preserve"> Result</w:t>
      </w:r>
    </w:p>
    <w:p w14:paraId="13C62634" w14:textId="5F2B1C94" w:rsidR="00BE315A" w:rsidRPr="00BE315A" w:rsidRDefault="00BE315A" w:rsidP="00AA5F76">
      <w:pPr>
        <w:pStyle w:val="Heading3"/>
      </w:pPr>
      <w:bookmarkStart w:id="353" w:name="CHAPTERIV_441"/>
      <w:bookmarkEnd w:id="352"/>
      <w:r w:rsidRPr="00BE315A">
        <w:t>4.4.1</w:t>
      </w:r>
      <w:r>
        <w:t xml:space="preserve"> Result of each step</w:t>
      </w:r>
    </w:p>
    <w:bookmarkEnd w:id="353"/>
    <w:p w14:paraId="7A0C4231" w14:textId="47834642" w:rsidR="00BE315A" w:rsidRDefault="00AA5F76" w:rsidP="00B95CFA">
      <w:pPr>
        <w:tabs>
          <w:tab w:val="left" w:pos="709"/>
        </w:tabs>
        <w:spacing w:line="360" w:lineRule="auto"/>
        <w:jc w:val="thaiDistribute"/>
        <w:rPr>
          <w:color w:val="FF0000"/>
        </w:rPr>
      </w:pPr>
      <w:r>
        <w:rPr>
          <w:rFonts w:cstheme="minorBidi"/>
          <w:color w:val="FF0000"/>
          <w:cs/>
        </w:rPr>
        <w:tab/>
      </w:r>
      <w:r w:rsidR="00F26FE8" w:rsidRPr="00F26FE8">
        <w:fldChar w:fldCharType="begin"/>
      </w:r>
      <w:r w:rsidR="00F26FE8" w:rsidRPr="00F26FE8">
        <w:rPr>
          <w:rFonts w:cstheme="minorBidi"/>
          <w:cs/>
        </w:rPr>
        <w:instrText xml:space="preserve"> </w:instrText>
      </w:r>
      <w:r w:rsidR="00F26FE8" w:rsidRPr="00F26FE8">
        <w:rPr>
          <w:rFonts w:cstheme="minorBidi"/>
        </w:rPr>
        <w:instrText>REF _Ref</w:instrText>
      </w:r>
      <w:r w:rsidR="00F26FE8" w:rsidRPr="00F26FE8">
        <w:rPr>
          <w:rFonts w:cstheme="minorBidi"/>
          <w:cs/>
        </w:rPr>
        <w:instrText xml:space="preserve">74282406 </w:instrText>
      </w:r>
      <w:r w:rsidR="00F26FE8" w:rsidRPr="00F26FE8">
        <w:rPr>
          <w:rFonts w:cstheme="minorBidi"/>
        </w:rPr>
        <w:instrText>\h</w:instrText>
      </w:r>
      <w:r w:rsidR="00F26FE8" w:rsidRPr="00F26FE8">
        <w:rPr>
          <w:rFonts w:cstheme="minorBidi"/>
          <w:cs/>
        </w:rPr>
        <w:instrText xml:space="preserve"> </w:instrText>
      </w:r>
      <w:r w:rsidR="00F26FE8" w:rsidRPr="00F26FE8">
        <w:fldChar w:fldCharType="separate"/>
      </w:r>
      <w:r w:rsidR="00856E89">
        <w:t xml:space="preserve">Figure </w:t>
      </w:r>
      <w:r w:rsidR="00856E89">
        <w:rPr>
          <w:noProof/>
        </w:rPr>
        <w:t>4</w:t>
      </w:r>
      <w:r w:rsidR="00856E89">
        <w:noBreakHyphen/>
      </w:r>
      <w:r w:rsidR="00856E89">
        <w:rPr>
          <w:noProof/>
        </w:rPr>
        <w:t>54</w:t>
      </w:r>
      <w:r w:rsidR="00F26FE8" w:rsidRPr="00F26FE8">
        <w:fldChar w:fldCharType="end"/>
      </w:r>
      <w:r w:rsidR="004E2CAF" w:rsidRPr="00F26FE8">
        <w:t xml:space="preserve"> to </w:t>
      </w:r>
      <w:r w:rsidR="00F26FE8" w:rsidRPr="00F26FE8">
        <w:fldChar w:fldCharType="begin"/>
      </w:r>
      <w:r w:rsidR="00F26FE8" w:rsidRPr="00F26FE8">
        <w:instrText xml:space="preserve"> REF _Ref74282414 \h </w:instrText>
      </w:r>
      <w:r w:rsidR="00F26FE8" w:rsidRPr="00F26FE8">
        <w:fldChar w:fldCharType="separate"/>
      </w:r>
      <w:r w:rsidR="00856E89">
        <w:t xml:space="preserve">Figure </w:t>
      </w:r>
      <w:r w:rsidR="00856E89">
        <w:rPr>
          <w:noProof/>
        </w:rPr>
        <w:t>4</w:t>
      </w:r>
      <w:r w:rsidR="00856E89">
        <w:noBreakHyphen/>
      </w:r>
      <w:r w:rsidR="00856E89">
        <w:rPr>
          <w:noProof/>
        </w:rPr>
        <w:t>63</w:t>
      </w:r>
      <w:r w:rsidR="00F26FE8" w:rsidRPr="00F26FE8">
        <w:fldChar w:fldCharType="end"/>
      </w:r>
      <w:r w:rsidR="004E2CAF" w:rsidRPr="00F26FE8">
        <w:t xml:space="preserve"> are screenshots captured from the resulting implementation.</w:t>
      </w:r>
    </w:p>
    <w:p w14:paraId="2D41EE13" w14:textId="77777777" w:rsidR="0075172B" w:rsidRDefault="0075172B" w:rsidP="0075172B">
      <w:pPr>
        <w:keepNext/>
        <w:tabs>
          <w:tab w:val="left" w:pos="709"/>
        </w:tabs>
        <w:spacing w:line="360" w:lineRule="auto"/>
        <w:jc w:val="center"/>
      </w:pPr>
      <w:r w:rsidRPr="0075172B">
        <w:rPr>
          <w:noProof/>
        </w:rPr>
        <w:drawing>
          <wp:inline distT="0" distB="0" distL="0" distR="0" wp14:anchorId="1FBC648B" wp14:editId="6E80BBF1">
            <wp:extent cx="5309870" cy="29749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9870" cy="2974975"/>
                    </a:xfrm>
                    <a:prstGeom prst="rect">
                      <a:avLst/>
                    </a:prstGeom>
                  </pic:spPr>
                </pic:pic>
              </a:graphicData>
            </a:graphic>
          </wp:inline>
        </w:drawing>
      </w:r>
    </w:p>
    <w:p w14:paraId="374F9907" w14:textId="7AFFC93D" w:rsidR="0075172B" w:rsidRDefault="0075172B" w:rsidP="0075172B">
      <w:pPr>
        <w:pStyle w:val="Caption"/>
        <w:jc w:val="center"/>
      </w:pPr>
      <w:bookmarkStart w:id="354" w:name="_Ref74282406"/>
      <w:bookmarkStart w:id="355" w:name="_Ref74284980"/>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4</w:t>
      </w:r>
      <w:r w:rsidR="000F7792">
        <w:rPr>
          <w:noProof/>
        </w:rPr>
        <w:fldChar w:fldCharType="end"/>
      </w:r>
      <w:bookmarkEnd w:id="354"/>
      <w:r>
        <w:t xml:space="preserve"> </w:t>
      </w:r>
      <w:bookmarkStart w:id="356" w:name="_Ref74284753"/>
      <w:r>
        <w:t>All XDS Actors activated via its terminal</w:t>
      </w:r>
      <w:bookmarkEnd w:id="355"/>
      <w:bookmarkEnd w:id="356"/>
    </w:p>
    <w:p w14:paraId="25047D30" w14:textId="0D5BC602" w:rsidR="0075172B" w:rsidRDefault="0075172B" w:rsidP="00BE26ED">
      <w:pPr>
        <w:jc w:val="center"/>
      </w:pPr>
      <w:r>
        <w:t xml:space="preserve">(Top Left) XDS Document </w:t>
      </w:r>
      <w:r w:rsidR="00BE26ED">
        <w:t>R</w:t>
      </w:r>
      <w:r>
        <w:t>egistry Actor</w:t>
      </w:r>
    </w:p>
    <w:p w14:paraId="3F89B8EE" w14:textId="4DE22D52" w:rsidR="0075172B" w:rsidRDefault="0075172B" w:rsidP="00BE26ED">
      <w:pPr>
        <w:jc w:val="center"/>
      </w:pPr>
      <w:r>
        <w:t>(Top Right) XDS Document Consumer Actor</w:t>
      </w:r>
    </w:p>
    <w:p w14:paraId="78F1858B" w14:textId="3725F50C" w:rsidR="0075172B" w:rsidRDefault="0075172B" w:rsidP="00BE26ED">
      <w:pPr>
        <w:jc w:val="center"/>
      </w:pPr>
      <w:r>
        <w:t xml:space="preserve">(Bottom Left) XDS Document </w:t>
      </w:r>
      <w:r w:rsidR="00BE26ED">
        <w:t>Repository Actor</w:t>
      </w:r>
    </w:p>
    <w:p w14:paraId="46369E48" w14:textId="2ACA0D58" w:rsidR="00BE26ED" w:rsidRPr="0075172B" w:rsidRDefault="00BE26ED" w:rsidP="00BE26ED">
      <w:pPr>
        <w:spacing w:after="240"/>
        <w:jc w:val="center"/>
      </w:pPr>
      <w:r>
        <w:t>(Bottom Right) The folder containing all files related to the XDS Blockchain</w:t>
      </w:r>
    </w:p>
    <w:p w14:paraId="6518DFFB" w14:textId="7D9AD0F7" w:rsidR="0075172B" w:rsidRDefault="0075172B" w:rsidP="0075172B">
      <w:pPr>
        <w:keepNext/>
        <w:tabs>
          <w:tab w:val="left" w:pos="709"/>
        </w:tabs>
        <w:spacing w:line="360" w:lineRule="auto"/>
        <w:jc w:val="center"/>
      </w:pPr>
      <w:r>
        <w:rPr>
          <w:noProof/>
        </w:rPr>
        <w:drawing>
          <wp:inline distT="0" distB="0" distL="0" distR="0" wp14:anchorId="5827F103" wp14:editId="6A548474">
            <wp:extent cx="4635610" cy="6957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4658557" cy="699174"/>
                    </a:xfrm>
                    <a:prstGeom prst="rect">
                      <a:avLst/>
                    </a:prstGeom>
                  </pic:spPr>
                </pic:pic>
              </a:graphicData>
            </a:graphic>
          </wp:inline>
        </w:drawing>
      </w:r>
    </w:p>
    <w:p w14:paraId="0248FC39" w14:textId="0DE3DC28" w:rsidR="0075172B" w:rsidRDefault="0075172B" w:rsidP="005D4985">
      <w:pPr>
        <w:pStyle w:val="Caption"/>
        <w:spacing w:after="240"/>
        <w:jc w:val="center"/>
      </w:pPr>
      <w:bookmarkStart w:id="357" w:name="_Ref74284305"/>
      <w:bookmarkStart w:id="358" w:name="_Ref74284982"/>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5</w:t>
      </w:r>
      <w:r w:rsidR="000F7792">
        <w:rPr>
          <w:noProof/>
        </w:rPr>
        <w:fldChar w:fldCharType="end"/>
      </w:r>
      <w:bookmarkEnd w:id="357"/>
      <w:r>
        <w:t xml:space="preserve"> </w:t>
      </w:r>
      <w:bookmarkStart w:id="359" w:name="_Ref74284756"/>
      <w:r>
        <w:t>XDS Document Registry Actor standby and wait for incoming XML Messages.</w:t>
      </w:r>
      <w:bookmarkEnd w:id="358"/>
      <w:bookmarkEnd w:id="359"/>
    </w:p>
    <w:p w14:paraId="4EA1E1C0" w14:textId="77777777" w:rsidR="00DD3D8C" w:rsidRDefault="00DD3D8C" w:rsidP="00DD3D8C">
      <w:pPr>
        <w:keepNext/>
        <w:jc w:val="center"/>
      </w:pPr>
      <w:r w:rsidRPr="00DD3D8C">
        <w:rPr>
          <w:noProof/>
        </w:rPr>
        <w:drawing>
          <wp:inline distT="0" distB="0" distL="0" distR="0" wp14:anchorId="3DD28AE1" wp14:editId="063886FE">
            <wp:extent cx="2639833" cy="585784"/>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2664808" cy="591326"/>
                    </a:xfrm>
                    <a:prstGeom prst="rect">
                      <a:avLst/>
                    </a:prstGeom>
                  </pic:spPr>
                </pic:pic>
              </a:graphicData>
            </a:graphic>
          </wp:inline>
        </w:drawing>
      </w:r>
    </w:p>
    <w:p w14:paraId="36A57164" w14:textId="78163806" w:rsidR="0075172B" w:rsidRDefault="00DD3D8C" w:rsidP="00DD3D8C">
      <w:pPr>
        <w:pStyle w:val="Caption"/>
        <w:jc w:val="center"/>
      </w:pPr>
      <w:bookmarkStart w:id="360" w:name="_Ref74284312"/>
      <w:bookmarkStart w:id="361" w:name="_Ref74284986"/>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6</w:t>
      </w:r>
      <w:r w:rsidR="000F7792">
        <w:rPr>
          <w:noProof/>
        </w:rPr>
        <w:fldChar w:fldCharType="end"/>
      </w:r>
      <w:bookmarkEnd w:id="360"/>
      <w:r>
        <w:t xml:space="preserve"> </w:t>
      </w:r>
      <w:bookmarkStart w:id="362" w:name="_Ref74284759"/>
      <w:r>
        <w:t xml:space="preserve">XDS Document Repository prompt for health </w:t>
      </w:r>
      <w:r w:rsidR="005D4985">
        <w:t>document number</w:t>
      </w:r>
      <w:r>
        <w:t xml:space="preserve"> to register</w:t>
      </w:r>
      <w:bookmarkEnd w:id="361"/>
      <w:bookmarkEnd w:id="362"/>
    </w:p>
    <w:p w14:paraId="6F139440" w14:textId="77777777" w:rsidR="006A1E09" w:rsidRDefault="006A1E09" w:rsidP="006A1E09">
      <w:pPr>
        <w:keepNext/>
        <w:jc w:val="center"/>
      </w:pPr>
      <w:r w:rsidRPr="006A1E09">
        <w:rPr>
          <w:noProof/>
        </w:rPr>
        <w:lastRenderedPageBreak/>
        <w:drawing>
          <wp:inline distT="0" distB="0" distL="0" distR="0" wp14:anchorId="0937DB7C" wp14:editId="7713C324">
            <wp:extent cx="4381168" cy="2395444"/>
            <wp:effectExtent l="0" t="0" r="63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4386405" cy="2398307"/>
                    </a:xfrm>
                    <a:prstGeom prst="rect">
                      <a:avLst/>
                    </a:prstGeom>
                  </pic:spPr>
                </pic:pic>
              </a:graphicData>
            </a:graphic>
          </wp:inline>
        </w:drawing>
      </w:r>
    </w:p>
    <w:p w14:paraId="6432BE60" w14:textId="3413F56E" w:rsidR="006A1E09" w:rsidRDefault="006A1E09" w:rsidP="005D4985">
      <w:pPr>
        <w:pStyle w:val="Caption"/>
        <w:spacing w:after="240"/>
        <w:jc w:val="center"/>
        <w:rPr>
          <w:noProof/>
        </w:rPr>
      </w:pPr>
      <w:bookmarkStart w:id="363" w:name="_Ref74284316"/>
      <w:bookmarkStart w:id="364" w:name="_Ref74284989"/>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7</w:t>
      </w:r>
      <w:r w:rsidR="000F7792">
        <w:rPr>
          <w:noProof/>
        </w:rPr>
        <w:fldChar w:fldCharType="end"/>
      </w:r>
      <w:bookmarkEnd w:id="363"/>
      <w:r>
        <w:t xml:space="preserve">  </w:t>
      </w:r>
      <w:bookmarkStart w:id="365" w:name="_Ref74284763"/>
      <w:r>
        <w:t>XDS</w:t>
      </w:r>
      <w:r>
        <w:rPr>
          <w:noProof/>
        </w:rPr>
        <w:t xml:space="preserve"> Document Repository sent ITI-42 transaction to XDS Document Registry</w:t>
      </w:r>
      <w:bookmarkEnd w:id="364"/>
      <w:bookmarkEnd w:id="365"/>
    </w:p>
    <w:p w14:paraId="470BDCFA" w14:textId="77777777" w:rsidR="006A1E09" w:rsidRDefault="006A1E09" w:rsidP="006A1E09">
      <w:pPr>
        <w:keepNext/>
        <w:jc w:val="center"/>
      </w:pPr>
      <w:r w:rsidRPr="006A1E09">
        <w:rPr>
          <w:noProof/>
        </w:rPr>
        <w:drawing>
          <wp:inline distT="0" distB="0" distL="0" distR="0" wp14:anchorId="48CE8B38" wp14:editId="0D4AB555">
            <wp:extent cx="5309870" cy="358648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309870" cy="3586480"/>
                    </a:xfrm>
                    <a:prstGeom prst="rect">
                      <a:avLst/>
                    </a:prstGeom>
                  </pic:spPr>
                </pic:pic>
              </a:graphicData>
            </a:graphic>
          </wp:inline>
        </w:drawing>
      </w:r>
    </w:p>
    <w:p w14:paraId="309C165E" w14:textId="6CD0B423" w:rsidR="00D46E80" w:rsidRDefault="006A1E09" w:rsidP="00D46E80">
      <w:pPr>
        <w:pStyle w:val="Caption"/>
        <w:jc w:val="center"/>
      </w:pPr>
      <w:bookmarkStart w:id="366" w:name="_Ref74284319"/>
      <w:bookmarkStart w:id="367" w:name="_Ref74284992"/>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w:instrText>
      </w:r>
      <w:r w:rsidR="000F7792">
        <w:instrText xml:space="preserve">IC \s 1 </w:instrText>
      </w:r>
      <w:r w:rsidR="000F7792">
        <w:fldChar w:fldCharType="separate"/>
      </w:r>
      <w:r w:rsidR="00856E89">
        <w:rPr>
          <w:noProof/>
        </w:rPr>
        <w:t>58</w:t>
      </w:r>
      <w:r w:rsidR="000F7792">
        <w:rPr>
          <w:noProof/>
        </w:rPr>
        <w:fldChar w:fldCharType="end"/>
      </w:r>
      <w:bookmarkEnd w:id="366"/>
      <w:r>
        <w:t xml:space="preserve"> </w:t>
      </w:r>
      <w:bookmarkStart w:id="368" w:name="_Ref74284770"/>
      <w:r>
        <w:t>XDS Document Registry received ITI-42 transaction and</w:t>
      </w:r>
      <w:bookmarkEnd w:id="367"/>
      <w:bookmarkEnd w:id="368"/>
      <w:r>
        <w:t xml:space="preserve"> </w:t>
      </w:r>
    </w:p>
    <w:p w14:paraId="3390231A" w14:textId="71143E04" w:rsidR="006A1E09" w:rsidRDefault="006A1E09" w:rsidP="00840442">
      <w:pPr>
        <w:pStyle w:val="Caption"/>
        <w:spacing w:after="240"/>
        <w:jc w:val="center"/>
      </w:pPr>
      <w:r>
        <w:t>successfully registered the metadata set into the Blockchain</w:t>
      </w:r>
      <w:r w:rsidR="00A61E81">
        <w:t xml:space="preserve"> while wait for other XML Messages</w:t>
      </w:r>
    </w:p>
    <w:p w14:paraId="78D9B9BE" w14:textId="77777777" w:rsidR="006A1E09" w:rsidRDefault="006A1E09" w:rsidP="006A1E09">
      <w:pPr>
        <w:keepNext/>
        <w:jc w:val="center"/>
      </w:pPr>
      <w:r w:rsidRPr="006A1E09">
        <w:rPr>
          <w:noProof/>
        </w:rPr>
        <w:drawing>
          <wp:inline distT="0" distB="0" distL="0" distR="0" wp14:anchorId="13148110" wp14:editId="502B2E78">
            <wp:extent cx="3140765" cy="811490"/>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3157106" cy="815712"/>
                    </a:xfrm>
                    <a:prstGeom prst="rect">
                      <a:avLst/>
                    </a:prstGeom>
                  </pic:spPr>
                </pic:pic>
              </a:graphicData>
            </a:graphic>
          </wp:inline>
        </w:drawing>
      </w:r>
    </w:p>
    <w:p w14:paraId="09895297" w14:textId="1FAED12A" w:rsidR="006A1E09" w:rsidRDefault="006A1E09" w:rsidP="006A1E09">
      <w:pPr>
        <w:pStyle w:val="Caption"/>
        <w:jc w:val="center"/>
      </w:pPr>
      <w:bookmarkStart w:id="369" w:name="_Ref74284322"/>
      <w:bookmarkStart w:id="370" w:name="_Ref74284998"/>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59</w:t>
      </w:r>
      <w:r w:rsidR="000F7792">
        <w:rPr>
          <w:noProof/>
        </w:rPr>
        <w:fldChar w:fldCharType="end"/>
      </w:r>
      <w:bookmarkEnd w:id="369"/>
      <w:r>
        <w:t xml:space="preserve"> </w:t>
      </w:r>
      <w:bookmarkStart w:id="371" w:name="_Ref74284775"/>
      <w:r>
        <w:t>XDS Document Repository received response from XDS Document Registry</w:t>
      </w:r>
      <w:bookmarkEnd w:id="370"/>
      <w:bookmarkEnd w:id="371"/>
      <w:r>
        <w:t xml:space="preserve"> </w:t>
      </w:r>
    </w:p>
    <w:p w14:paraId="4DD5DD86" w14:textId="616D73F9" w:rsidR="006A1E09" w:rsidRDefault="006A1E09" w:rsidP="006A1E09">
      <w:pPr>
        <w:pStyle w:val="Caption"/>
        <w:jc w:val="center"/>
      </w:pPr>
      <w:r>
        <w:t>then terminate</w:t>
      </w:r>
    </w:p>
    <w:p w14:paraId="5685F4C9" w14:textId="77777777" w:rsidR="00BD4471" w:rsidRDefault="00BD4471" w:rsidP="00BD4471">
      <w:pPr>
        <w:keepNext/>
        <w:jc w:val="center"/>
      </w:pPr>
      <w:r w:rsidRPr="00BD4471">
        <w:rPr>
          <w:noProof/>
        </w:rPr>
        <w:lastRenderedPageBreak/>
        <w:drawing>
          <wp:inline distT="0" distB="0" distL="0" distR="0" wp14:anchorId="794DCE20" wp14:editId="2D9178DA">
            <wp:extent cx="3713832" cy="2830664"/>
            <wp:effectExtent l="0" t="0" r="127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730127" cy="2843084"/>
                    </a:xfrm>
                    <a:prstGeom prst="rect">
                      <a:avLst/>
                    </a:prstGeom>
                  </pic:spPr>
                </pic:pic>
              </a:graphicData>
            </a:graphic>
          </wp:inline>
        </w:drawing>
      </w:r>
    </w:p>
    <w:p w14:paraId="3F06FEC9" w14:textId="751792CB" w:rsidR="00BD4471" w:rsidRDefault="00BD4471" w:rsidP="00840442">
      <w:pPr>
        <w:pStyle w:val="Caption"/>
        <w:spacing w:after="240"/>
        <w:jc w:val="center"/>
      </w:pPr>
      <w:bookmarkStart w:id="372" w:name="_Ref74284326"/>
      <w:bookmarkStart w:id="373" w:name="_Ref74285001"/>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60</w:t>
      </w:r>
      <w:r w:rsidR="000F7792">
        <w:rPr>
          <w:noProof/>
        </w:rPr>
        <w:fldChar w:fldCharType="end"/>
      </w:r>
      <w:bookmarkEnd w:id="372"/>
      <w:r>
        <w:t xml:space="preserve"> </w:t>
      </w:r>
      <w:bookmarkStart w:id="374" w:name="_Ref74284780"/>
      <w:r>
        <w:t>XDS Document consumer Actor prompt the user for input</w:t>
      </w:r>
      <w:bookmarkEnd w:id="373"/>
      <w:bookmarkEnd w:id="374"/>
    </w:p>
    <w:p w14:paraId="137292CA" w14:textId="77777777" w:rsidR="00BD4471" w:rsidRDefault="00BD4471" w:rsidP="00BD4471">
      <w:pPr>
        <w:keepNext/>
        <w:jc w:val="center"/>
      </w:pPr>
      <w:r w:rsidRPr="00BD4471">
        <w:rPr>
          <w:noProof/>
        </w:rPr>
        <w:drawing>
          <wp:inline distT="0" distB="0" distL="0" distR="0" wp14:anchorId="48A994BC" wp14:editId="28F09AFC">
            <wp:extent cx="4951787" cy="1693627"/>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980976" cy="1703610"/>
                    </a:xfrm>
                    <a:prstGeom prst="rect">
                      <a:avLst/>
                    </a:prstGeom>
                  </pic:spPr>
                </pic:pic>
              </a:graphicData>
            </a:graphic>
          </wp:inline>
        </w:drawing>
      </w:r>
    </w:p>
    <w:p w14:paraId="04E48E0D" w14:textId="1B924034" w:rsidR="00BD4471" w:rsidRDefault="00BD4471" w:rsidP="00BD4471">
      <w:pPr>
        <w:pStyle w:val="Caption"/>
        <w:jc w:val="center"/>
      </w:pPr>
      <w:bookmarkStart w:id="375" w:name="_Ref74284329"/>
      <w:bookmarkStart w:id="376" w:name="_Ref74285004"/>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61</w:t>
      </w:r>
      <w:r w:rsidR="000F7792">
        <w:rPr>
          <w:noProof/>
        </w:rPr>
        <w:fldChar w:fldCharType="end"/>
      </w:r>
      <w:bookmarkEnd w:id="375"/>
      <w:r>
        <w:t xml:space="preserve"> </w:t>
      </w:r>
      <w:bookmarkStart w:id="377" w:name="_Ref74284783"/>
      <w:r>
        <w:t>XDS Document Consumer Actor sent ITI-18 transaction</w:t>
      </w:r>
      <w:bookmarkEnd w:id="376"/>
      <w:bookmarkEnd w:id="377"/>
      <w:r>
        <w:t xml:space="preserve"> </w:t>
      </w:r>
    </w:p>
    <w:p w14:paraId="46660568" w14:textId="4C072425" w:rsidR="00BD4471" w:rsidRDefault="00BD4471" w:rsidP="00BD4471">
      <w:pPr>
        <w:pStyle w:val="Caption"/>
        <w:jc w:val="center"/>
      </w:pPr>
      <w:r>
        <w:t>to XDS Document Registry and wait for response</w:t>
      </w:r>
    </w:p>
    <w:p w14:paraId="1574A992" w14:textId="77777777" w:rsidR="00D008CA" w:rsidRDefault="00D008CA" w:rsidP="00D008CA">
      <w:pPr>
        <w:keepNext/>
        <w:jc w:val="center"/>
      </w:pPr>
      <w:r w:rsidRPr="00D008CA">
        <w:rPr>
          <w:noProof/>
        </w:rPr>
        <w:lastRenderedPageBreak/>
        <w:drawing>
          <wp:inline distT="0" distB="0" distL="0" distR="0" wp14:anchorId="0540E613" wp14:editId="4E1C7CD8">
            <wp:extent cx="4717609" cy="6106601"/>
            <wp:effectExtent l="0" t="0" r="6985"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4721324" cy="6111410"/>
                    </a:xfrm>
                    <a:prstGeom prst="rect">
                      <a:avLst/>
                    </a:prstGeom>
                  </pic:spPr>
                </pic:pic>
              </a:graphicData>
            </a:graphic>
          </wp:inline>
        </w:drawing>
      </w:r>
    </w:p>
    <w:p w14:paraId="4902741C" w14:textId="42EAA611" w:rsidR="00D008CA" w:rsidRDefault="00D008CA" w:rsidP="00D008CA">
      <w:pPr>
        <w:pStyle w:val="Caption"/>
        <w:jc w:val="center"/>
      </w:pPr>
      <w:bookmarkStart w:id="378" w:name="_Ref74284334"/>
      <w:bookmarkStart w:id="379" w:name="_Ref74285007"/>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noBreakHyphen/>
      </w:r>
      <w:r w:rsidR="000F7792">
        <w:fldChar w:fldCharType="begin"/>
      </w:r>
      <w:r w:rsidR="000F7792">
        <w:instrText xml:space="preserve"> SEQ Figure \* ARABIC \s 1 </w:instrText>
      </w:r>
      <w:r w:rsidR="000F7792">
        <w:fldChar w:fldCharType="separate"/>
      </w:r>
      <w:r w:rsidR="00856E89">
        <w:rPr>
          <w:noProof/>
        </w:rPr>
        <w:t>62</w:t>
      </w:r>
      <w:r w:rsidR="000F7792">
        <w:rPr>
          <w:noProof/>
        </w:rPr>
        <w:fldChar w:fldCharType="end"/>
      </w:r>
      <w:bookmarkEnd w:id="378"/>
      <w:r>
        <w:t xml:space="preserve"> </w:t>
      </w:r>
      <w:bookmarkStart w:id="380" w:name="_Ref74284786"/>
      <w:r>
        <w:t>XDS Document Registry received ITI-18 transaction then interpret the message</w:t>
      </w:r>
      <w:bookmarkEnd w:id="379"/>
      <w:bookmarkEnd w:id="380"/>
    </w:p>
    <w:p w14:paraId="42E505D4" w14:textId="77777777" w:rsidR="00D008CA" w:rsidRDefault="00D008CA" w:rsidP="00D008CA">
      <w:pPr>
        <w:keepNext/>
        <w:jc w:val="center"/>
      </w:pPr>
      <w:r w:rsidRPr="00D008CA">
        <w:rPr>
          <w:noProof/>
        </w:rPr>
        <w:lastRenderedPageBreak/>
        <w:drawing>
          <wp:inline distT="0" distB="0" distL="0" distR="0" wp14:anchorId="49827AD6" wp14:editId="6EE0E176">
            <wp:extent cx="4961614" cy="65369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964342" cy="6540559"/>
                    </a:xfrm>
                    <a:prstGeom prst="rect">
                      <a:avLst/>
                    </a:prstGeom>
                  </pic:spPr>
                </pic:pic>
              </a:graphicData>
            </a:graphic>
          </wp:inline>
        </w:drawing>
      </w:r>
    </w:p>
    <w:p w14:paraId="15EC830E" w14:textId="05BFAA82" w:rsidR="00D008CA" w:rsidRDefault="00D008CA" w:rsidP="00D008CA">
      <w:pPr>
        <w:pStyle w:val="Caption"/>
        <w:jc w:val="center"/>
      </w:pPr>
      <w:bookmarkStart w:id="381" w:name="_Ref74282414"/>
      <w:bookmarkStart w:id="382" w:name="_Ref74285009"/>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noBreakHyphen/>
      </w:r>
      <w:r w:rsidR="000F7792">
        <w:fldChar w:fldCharType="begin"/>
      </w:r>
      <w:r w:rsidR="000F7792">
        <w:instrText xml:space="preserve"> SEQ Figure \* ARABIC \s 1 </w:instrText>
      </w:r>
      <w:r w:rsidR="000F7792">
        <w:fldChar w:fldCharType="separate"/>
      </w:r>
      <w:r w:rsidR="00856E89">
        <w:rPr>
          <w:noProof/>
        </w:rPr>
        <w:t>63</w:t>
      </w:r>
      <w:r w:rsidR="000F7792">
        <w:rPr>
          <w:noProof/>
        </w:rPr>
        <w:fldChar w:fldCharType="end"/>
      </w:r>
      <w:bookmarkEnd w:id="381"/>
      <w:r>
        <w:t xml:space="preserve"> </w:t>
      </w:r>
      <w:bookmarkStart w:id="383" w:name="_Ref74284789"/>
      <w:r>
        <w:t xml:space="preserve">XDS Document Registry then begin search operation over </w:t>
      </w:r>
      <w:proofErr w:type="spellStart"/>
      <w:r>
        <w:t>Smartcontract</w:t>
      </w:r>
      <w:bookmarkEnd w:id="382"/>
      <w:bookmarkEnd w:id="383"/>
      <w:proofErr w:type="spellEnd"/>
    </w:p>
    <w:p w14:paraId="20FF2281" w14:textId="75DEB125" w:rsidR="00D008CA" w:rsidRPr="007D7A16" w:rsidRDefault="00D008CA" w:rsidP="00D008CA">
      <w:pPr>
        <w:spacing w:after="240"/>
        <w:jc w:val="center"/>
        <w:rPr>
          <w:sz w:val="22"/>
          <w:szCs w:val="22"/>
        </w:rPr>
      </w:pPr>
      <w:r w:rsidRPr="007D7A16">
        <w:rPr>
          <w:sz w:val="22"/>
          <w:szCs w:val="22"/>
        </w:rPr>
        <w:t xml:space="preserve">If </w:t>
      </w:r>
      <w:r w:rsidR="00B20E1F" w:rsidRPr="007D7A16">
        <w:rPr>
          <w:sz w:val="22"/>
          <w:szCs w:val="22"/>
        </w:rPr>
        <w:t xml:space="preserve">the </w:t>
      </w:r>
      <w:r w:rsidRPr="007D7A16">
        <w:rPr>
          <w:sz w:val="22"/>
          <w:szCs w:val="22"/>
        </w:rPr>
        <w:t>matching result were found, it will be response back to XDS Document Consumer</w:t>
      </w:r>
      <w:r w:rsidR="00B20E1F" w:rsidRPr="007D7A16">
        <w:rPr>
          <w:sz w:val="22"/>
          <w:szCs w:val="22"/>
        </w:rPr>
        <w:t>.</w:t>
      </w:r>
    </w:p>
    <w:p w14:paraId="6E0D7D6B" w14:textId="77777777" w:rsidR="00D008CA" w:rsidRDefault="00D008CA" w:rsidP="009004A0">
      <w:pPr>
        <w:tabs>
          <w:tab w:val="left" w:pos="709"/>
        </w:tabs>
        <w:spacing w:line="360" w:lineRule="auto"/>
        <w:jc w:val="thaiDistribute"/>
        <w:rPr>
          <w:rFonts w:cstheme="minorBidi"/>
          <w:szCs w:val="22"/>
        </w:rPr>
      </w:pPr>
    </w:p>
    <w:p w14:paraId="60236AA7" w14:textId="77777777" w:rsidR="00D008CA" w:rsidRDefault="00D008CA" w:rsidP="009004A0">
      <w:pPr>
        <w:tabs>
          <w:tab w:val="left" w:pos="709"/>
        </w:tabs>
        <w:spacing w:line="360" w:lineRule="auto"/>
        <w:jc w:val="thaiDistribute"/>
        <w:rPr>
          <w:rFonts w:cstheme="minorBidi"/>
          <w:szCs w:val="22"/>
        </w:rPr>
      </w:pPr>
    </w:p>
    <w:p w14:paraId="4F0A7D33" w14:textId="77777777" w:rsidR="00D008CA" w:rsidRDefault="00D008CA" w:rsidP="009004A0">
      <w:pPr>
        <w:tabs>
          <w:tab w:val="left" w:pos="709"/>
        </w:tabs>
        <w:spacing w:line="360" w:lineRule="auto"/>
        <w:jc w:val="thaiDistribute"/>
        <w:rPr>
          <w:rFonts w:cstheme="minorBidi"/>
          <w:szCs w:val="22"/>
        </w:rPr>
      </w:pPr>
    </w:p>
    <w:p w14:paraId="0C61375A" w14:textId="77777777" w:rsidR="00D008CA" w:rsidRDefault="00D008CA" w:rsidP="009004A0">
      <w:pPr>
        <w:tabs>
          <w:tab w:val="left" w:pos="709"/>
        </w:tabs>
        <w:spacing w:line="360" w:lineRule="auto"/>
        <w:jc w:val="thaiDistribute"/>
        <w:rPr>
          <w:rFonts w:cstheme="minorBidi"/>
          <w:szCs w:val="22"/>
        </w:rPr>
      </w:pPr>
    </w:p>
    <w:p w14:paraId="5C333956" w14:textId="77777777" w:rsidR="00D008CA" w:rsidRDefault="00D008CA" w:rsidP="009004A0">
      <w:pPr>
        <w:tabs>
          <w:tab w:val="left" w:pos="709"/>
        </w:tabs>
        <w:spacing w:line="360" w:lineRule="auto"/>
        <w:jc w:val="thaiDistribute"/>
        <w:rPr>
          <w:rFonts w:cstheme="minorBidi"/>
          <w:szCs w:val="22"/>
        </w:rPr>
      </w:pPr>
    </w:p>
    <w:p w14:paraId="12205384" w14:textId="08952182" w:rsidR="009004A0" w:rsidRPr="00AA5F76" w:rsidRDefault="00AA5F76" w:rsidP="009004A0">
      <w:pPr>
        <w:tabs>
          <w:tab w:val="left" w:pos="709"/>
        </w:tabs>
        <w:spacing w:line="360" w:lineRule="auto"/>
        <w:jc w:val="thaiDistribute"/>
        <w:rPr>
          <w:b/>
          <w:bCs/>
          <w:szCs w:val="22"/>
        </w:rPr>
      </w:pPr>
      <w:r w:rsidRPr="00AA5F76">
        <w:rPr>
          <w:rFonts w:cstheme="minorBidi"/>
          <w:szCs w:val="22"/>
          <w:cs/>
        </w:rPr>
        <w:lastRenderedPageBreak/>
        <w:tab/>
      </w:r>
      <w:bookmarkStart w:id="384" w:name="CHAPTERIV_442"/>
      <w:r w:rsidR="009004A0" w:rsidRPr="00AA5F76">
        <w:rPr>
          <w:b/>
          <w:bCs/>
          <w:szCs w:val="22"/>
        </w:rPr>
        <w:t>4.4.</w:t>
      </w:r>
      <w:r w:rsidR="00BE315A" w:rsidRPr="00AA5F76">
        <w:rPr>
          <w:b/>
          <w:bCs/>
          <w:szCs w:val="22"/>
        </w:rPr>
        <w:t>2</w:t>
      </w:r>
      <w:r w:rsidR="009004A0" w:rsidRPr="00AA5F76">
        <w:rPr>
          <w:b/>
          <w:bCs/>
          <w:szCs w:val="22"/>
        </w:rPr>
        <w:t xml:space="preserve"> Performance Evaluation Result</w:t>
      </w:r>
      <w:bookmarkEnd w:id="384"/>
    </w:p>
    <w:p w14:paraId="26E905A4" w14:textId="07790DA9" w:rsidR="00F67F9B" w:rsidRDefault="009004A0" w:rsidP="00B86ABA">
      <w:pPr>
        <w:spacing w:line="360" w:lineRule="auto"/>
        <w:jc w:val="thaiDistribute"/>
        <w:rPr>
          <w:rFonts w:cstheme="minorBidi"/>
        </w:rPr>
      </w:pPr>
      <w:r w:rsidRPr="00AA5F76">
        <w:tab/>
      </w:r>
      <w:r w:rsidR="002016BE" w:rsidRPr="002016BE">
        <w:t xml:space="preserve">The evaluation measure time the program needs to finish each process, consist of registering document into XDS Document Registry Actor Blockchain and when XDS Document Consumer Actor query for the registered document using specified keywords. It took an average of 4.797 </w:t>
      </w:r>
      <w:proofErr w:type="spellStart"/>
      <w:r w:rsidR="002016BE" w:rsidRPr="002016BE">
        <w:t>ms</w:t>
      </w:r>
      <w:proofErr w:type="spellEnd"/>
      <w:r w:rsidR="002016BE" w:rsidRPr="002016BE">
        <w:t xml:space="preserve"> for ITI-42 to be sent from XDS Document Repository Actor to XDS Document Registry Actor locally using TCP connection. XDS Document Registry Actor took an average of 5 seconds and 174.691 </w:t>
      </w:r>
      <w:proofErr w:type="spellStart"/>
      <w:r w:rsidR="002016BE" w:rsidRPr="002016BE">
        <w:t>ms</w:t>
      </w:r>
      <w:proofErr w:type="spellEnd"/>
      <w:r w:rsidR="002016BE" w:rsidRPr="002016BE">
        <w:t xml:space="preserve"> to the published transaction into Blockchain. With a minimum number of keywords, it took an average of 221.884 </w:t>
      </w:r>
      <w:proofErr w:type="spellStart"/>
      <w:r w:rsidR="002016BE" w:rsidRPr="002016BE">
        <w:t>ms</w:t>
      </w:r>
      <w:proofErr w:type="spellEnd"/>
      <w:r w:rsidR="002016BE" w:rsidRPr="002016BE">
        <w:t xml:space="preserve"> to finish search operation on Blockchain with 10 samples smart-contract published beforehand while it took an average of 260.480 </w:t>
      </w:r>
      <w:proofErr w:type="spellStart"/>
      <w:r w:rsidR="002016BE" w:rsidRPr="002016BE">
        <w:t>ms</w:t>
      </w:r>
      <w:proofErr w:type="spellEnd"/>
      <w:r w:rsidR="002016BE" w:rsidRPr="002016BE">
        <w:t xml:space="preserve"> for XDS Document Consumer Actor to received query response after the query was sent to XDS Document Registry Actor. With a maximum number of keywords, it took an average of 264.937 </w:t>
      </w:r>
      <w:proofErr w:type="spellStart"/>
      <w:r w:rsidR="002016BE" w:rsidRPr="002016BE">
        <w:t>ms</w:t>
      </w:r>
      <w:proofErr w:type="spellEnd"/>
      <w:r w:rsidR="002016BE" w:rsidRPr="002016BE">
        <w:t xml:space="preserve"> to finish search operation on Blockchain with 10 samples smart-contract published beforehand while it took an average of 304.457 </w:t>
      </w:r>
      <w:proofErr w:type="spellStart"/>
      <w:r w:rsidR="002016BE" w:rsidRPr="002016BE">
        <w:t>ms</w:t>
      </w:r>
      <w:proofErr w:type="spellEnd"/>
      <w:r w:rsidR="002016BE" w:rsidRPr="002016BE">
        <w:t xml:space="preserve"> for XDS Document Consumer Actor to received query response after the query was sent to XDS Document Registry Actor.</w:t>
      </w:r>
      <w:r w:rsidR="00F12589">
        <w:t xml:space="preserve"> </w:t>
      </w:r>
      <w:r w:rsidR="00F12589">
        <w:fldChar w:fldCharType="begin"/>
      </w:r>
      <w:r w:rsidR="00F12589">
        <w:instrText xml:space="preserve"> REF _Ref74280360 \h </w:instrText>
      </w:r>
      <w:r w:rsidR="00F12589">
        <w:fldChar w:fldCharType="separate"/>
      </w:r>
      <w:r w:rsidR="00856E89">
        <w:t xml:space="preserve">Figure </w:t>
      </w:r>
      <w:r w:rsidR="00856E89">
        <w:rPr>
          <w:noProof/>
        </w:rPr>
        <w:t>4</w:t>
      </w:r>
      <w:r w:rsidR="00856E89">
        <w:noBreakHyphen/>
      </w:r>
      <w:r w:rsidR="00856E89">
        <w:rPr>
          <w:noProof/>
        </w:rPr>
        <w:t>64</w:t>
      </w:r>
      <w:r w:rsidR="00F12589">
        <w:fldChar w:fldCharType="end"/>
      </w:r>
      <w:r w:rsidR="00F12589" w:rsidRPr="00F12589">
        <w:t xml:space="preserve"> showing that the document query and search with maximum keywords took time slightly higher than minimum keywords in a unit of a millisecond (</w:t>
      </w:r>
      <w:proofErr w:type="spellStart"/>
      <w:r w:rsidR="00F12589" w:rsidRPr="00F12589">
        <w:t>ms</w:t>
      </w:r>
      <w:proofErr w:type="spellEnd"/>
      <w:r w:rsidR="00F12589" w:rsidRPr="00F12589">
        <w:t>).</w:t>
      </w:r>
    </w:p>
    <w:p w14:paraId="209A8322" w14:textId="77777777" w:rsidR="002016BE" w:rsidRDefault="00FD5C33" w:rsidP="002016BE">
      <w:pPr>
        <w:keepNext/>
        <w:spacing w:line="360" w:lineRule="auto"/>
        <w:jc w:val="thaiDistribute"/>
      </w:pPr>
      <w:r>
        <w:rPr>
          <w:rFonts w:cstheme="minorBidi"/>
          <w:noProof/>
          <w:color w:val="FF0000"/>
        </w:rPr>
        <w:drawing>
          <wp:inline distT="0" distB="0" distL="0" distR="0" wp14:anchorId="39365103" wp14:editId="5531EBDD">
            <wp:extent cx="5247861" cy="3029447"/>
            <wp:effectExtent l="0" t="0" r="1016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0"/>
              </a:graphicData>
            </a:graphic>
          </wp:inline>
        </w:drawing>
      </w:r>
    </w:p>
    <w:p w14:paraId="0C14115E" w14:textId="67ED403F" w:rsidR="002016BE" w:rsidRDefault="002016BE" w:rsidP="002016BE">
      <w:pPr>
        <w:pStyle w:val="Caption"/>
        <w:jc w:val="center"/>
      </w:pPr>
      <w:bookmarkStart w:id="385" w:name="_Ref74280360"/>
      <w:bookmarkStart w:id="386" w:name="_Ref74285012"/>
      <w:r>
        <w:t xml:space="preserve">Figure </w:t>
      </w:r>
      <w:r w:rsidR="000F7792">
        <w:fldChar w:fldCharType="begin"/>
      </w:r>
      <w:r w:rsidR="000F7792">
        <w:instrText xml:space="preserve"> STYLEREF 1 \s </w:instrText>
      </w:r>
      <w:r w:rsidR="000F7792">
        <w:fldChar w:fldCharType="separate"/>
      </w:r>
      <w:r w:rsidR="00856E89">
        <w:rPr>
          <w:noProof/>
        </w:rPr>
        <w:t>4</w:t>
      </w:r>
      <w:r w:rsidR="000F7792">
        <w:rPr>
          <w:noProof/>
        </w:rPr>
        <w:fldChar w:fldCharType="end"/>
      </w:r>
      <w:r w:rsidR="00D008CA">
        <w:noBreakHyphen/>
      </w:r>
      <w:r w:rsidR="000F7792">
        <w:fldChar w:fldCharType="begin"/>
      </w:r>
      <w:r w:rsidR="000F7792">
        <w:instrText xml:space="preserve"> SEQ Figure \* ARABIC \s 1 </w:instrText>
      </w:r>
      <w:r w:rsidR="000F7792">
        <w:fldChar w:fldCharType="separate"/>
      </w:r>
      <w:r w:rsidR="00856E89">
        <w:rPr>
          <w:noProof/>
        </w:rPr>
        <w:t>64</w:t>
      </w:r>
      <w:r w:rsidR="000F7792">
        <w:rPr>
          <w:noProof/>
        </w:rPr>
        <w:fldChar w:fldCharType="end"/>
      </w:r>
      <w:bookmarkEnd w:id="385"/>
      <w:r>
        <w:t xml:space="preserve"> </w:t>
      </w:r>
      <w:bookmarkStart w:id="387" w:name="_Ref74284793"/>
      <w:r>
        <w:t>Chart comparing document query and search time</w:t>
      </w:r>
      <w:bookmarkEnd w:id="386"/>
      <w:bookmarkEnd w:id="387"/>
      <w:r>
        <w:t xml:space="preserve"> </w:t>
      </w:r>
    </w:p>
    <w:p w14:paraId="346B2503" w14:textId="3922EE13" w:rsidR="00AE68D0" w:rsidRPr="00112FD0" w:rsidRDefault="002016BE" w:rsidP="002016BE">
      <w:pPr>
        <w:pStyle w:val="Caption"/>
        <w:jc w:val="center"/>
        <w:rPr>
          <w:rFonts w:cstheme="minorBidi"/>
          <w:color w:val="FF0000"/>
        </w:rPr>
      </w:pPr>
      <w:r>
        <w:t>between minimum keywords and maximum keywords</w:t>
      </w:r>
    </w:p>
    <w:p w14:paraId="7E08F56C" w14:textId="38BC329C" w:rsidR="009521CC" w:rsidRPr="00AA5F76" w:rsidRDefault="009521CC" w:rsidP="009521CC">
      <w:pPr>
        <w:jc w:val="thaiDistribute"/>
      </w:pPr>
    </w:p>
    <w:p w14:paraId="03A6C3AC" w14:textId="77777777" w:rsidR="009521CC" w:rsidRDefault="009521CC" w:rsidP="009521CC">
      <w:pPr>
        <w:jc w:val="thaiDistribute"/>
        <w:rPr>
          <w:szCs w:val="22"/>
        </w:rPr>
        <w:sectPr w:rsidR="009521CC" w:rsidSect="008C5EA2">
          <w:headerReference w:type="even" r:id="rId211"/>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bookmarkStart w:id="388" w:name="CHAPTERV"/>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bookmarkEnd w:id="388"/>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79C10B73" w:rsidR="00F67F9B" w:rsidRDefault="00F67F9B" w:rsidP="00F67F9B">
      <w:pPr>
        <w:tabs>
          <w:tab w:val="left" w:pos="709"/>
        </w:tabs>
        <w:spacing w:line="360" w:lineRule="auto"/>
        <w:jc w:val="thaiDistribute"/>
      </w:pPr>
      <w:r w:rsidRPr="006A7D30">
        <w:rPr>
          <w:b/>
          <w:bCs/>
          <w:cs/>
        </w:rPr>
        <w:tab/>
      </w:r>
      <w:r w:rsidR="00793D19" w:rsidRPr="00793D19">
        <w:t>This chapter comprises two main sections including the conclusion and discussion.</w:t>
      </w:r>
    </w:p>
    <w:p w14:paraId="123BAD86" w14:textId="706481E8" w:rsidR="00534F0E" w:rsidRPr="00820112" w:rsidRDefault="00646239" w:rsidP="00A15BA0">
      <w:pPr>
        <w:spacing w:line="360" w:lineRule="auto"/>
        <w:jc w:val="thaiDistribute"/>
        <w:rPr>
          <w:b/>
          <w:bCs/>
          <w:sz w:val="28"/>
        </w:rPr>
      </w:pPr>
      <w:bookmarkStart w:id="389" w:name="CHAPTERV_51"/>
      <w:r w:rsidRPr="00820112">
        <w:rPr>
          <w:b/>
          <w:bCs/>
          <w:sz w:val="28"/>
        </w:rPr>
        <w:t>5</w:t>
      </w:r>
      <w:r w:rsidR="00534F0E" w:rsidRPr="00820112">
        <w:rPr>
          <w:b/>
          <w:bCs/>
          <w:sz w:val="28"/>
        </w:rPr>
        <w:t xml:space="preserve">.1 </w:t>
      </w:r>
      <w:r w:rsidR="00820112" w:rsidRPr="00820112">
        <w:rPr>
          <w:b/>
          <w:bCs/>
          <w:sz w:val="28"/>
        </w:rPr>
        <w:t>Conclusion</w:t>
      </w:r>
    </w:p>
    <w:bookmarkEnd w:id="389"/>
    <w:p w14:paraId="2FFF8CDF" w14:textId="4C6C56F7" w:rsidR="00DA2F9A" w:rsidRDefault="004D2789" w:rsidP="00A15BA0">
      <w:pPr>
        <w:spacing w:line="360" w:lineRule="auto"/>
        <w:jc w:val="thaiDistribute"/>
      </w:pPr>
      <w:r w:rsidRPr="00820112">
        <w:tab/>
      </w:r>
      <w:r w:rsidR="00820112" w:rsidRPr="00820112">
        <w:t xml:space="preserve">In this work, we </w:t>
      </w:r>
      <w:r w:rsidR="00A15BA0" w:rsidRPr="00820112">
        <w:t>achieve</w:t>
      </w:r>
      <w:r w:rsidR="00820112" w:rsidRPr="00820112">
        <w:t xml:space="preser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820112" w:rsidRPr="00820112">
        <w:t>XDS.b</w:t>
      </w:r>
      <w:proofErr w:type="spellEnd"/>
      <w:r w:rsidR="00820112" w:rsidRPr="00820112">
        <w:t xml:space="preserve"> Profile with the Blockchain characteristics while appreciating the network to further share their health document to further benefit from the network for both operational interoperability and cyber-security.</w:t>
      </w:r>
    </w:p>
    <w:p w14:paraId="73511247" w14:textId="33BC3B32" w:rsidR="00A15BA0" w:rsidRPr="00820112" w:rsidRDefault="00A15BA0" w:rsidP="00A15BA0">
      <w:pPr>
        <w:spacing w:after="240" w:line="360" w:lineRule="auto"/>
        <w:jc w:val="thaiDistribute"/>
      </w:pPr>
      <w:r>
        <w:tab/>
      </w:r>
      <w:r w:rsidRPr="00A15BA0">
        <w:t>However, due to the ever-changing nature of the software platform, further adoption of the implementation will need to be updated as the platform released the newer version of the software to avoid version conflict of the source code.</w:t>
      </w:r>
    </w:p>
    <w:p w14:paraId="33D65645" w14:textId="2A4472C3" w:rsidR="00EF6201" w:rsidRDefault="00646239" w:rsidP="00B57D7B">
      <w:pPr>
        <w:spacing w:line="360" w:lineRule="auto"/>
        <w:jc w:val="thaiDistribute"/>
        <w:rPr>
          <w:rFonts w:cstheme="minorBidi"/>
          <w:b/>
          <w:bCs/>
          <w:sz w:val="28"/>
          <w:szCs w:val="35"/>
        </w:rPr>
      </w:pPr>
      <w:bookmarkStart w:id="390" w:name="CHAPTERV_52"/>
      <w:r w:rsidRPr="00820112">
        <w:rPr>
          <w:b/>
          <w:bCs/>
          <w:sz w:val="28"/>
        </w:rPr>
        <w:t>5.</w:t>
      </w:r>
      <w:r w:rsidR="00820112" w:rsidRPr="00820112">
        <w:rPr>
          <w:b/>
          <w:bCs/>
          <w:sz w:val="28"/>
        </w:rPr>
        <w:t>2 Discussion</w:t>
      </w:r>
    </w:p>
    <w:bookmarkEnd w:id="390"/>
    <w:p w14:paraId="1EF36514" w14:textId="3A71D607" w:rsidR="00B57D7B" w:rsidRPr="00B57D7B" w:rsidRDefault="00B57D7B" w:rsidP="00B57D7B">
      <w:pPr>
        <w:spacing w:line="360" w:lineRule="auto"/>
        <w:jc w:val="thaiDistribute"/>
        <w:rPr>
          <w:rFonts w:cstheme="minorBidi"/>
        </w:rPr>
      </w:pPr>
      <w:r>
        <w:rPr>
          <w:rFonts w:cstheme="minorBidi"/>
        </w:rPr>
        <w:tab/>
      </w:r>
      <w:r w:rsidRPr="00B57D7B">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40BA2ACB" w14:textId="77777777" w:rsidR="009521CC" w:rsidRDefault="009521CC" w:rsidP="00212F19">
      <w:pPr>
        <w:jc w:val="center"/>
        <w:rPr>
          <w:b/>
          <w:bCs/>
          <w:sz w:val="28"/>
          <w:szCs w:val="28"/>
        </w:rPr>
        <w:sectPr w:rsidR="009521CC" w:rsidSect="008C5EA2">
          <w:headerReference w:type="even" r:id="rId212"/>
          <w:pgSz w:w="11906" w:h="16838"/>
          <w:pgMar w:top="2126" w:right="1418" w:bottom="1418" w:left="2126" w:header="720" w:footer="720" w:gutter="0"/>
          <w:cols w:space="720"/>
          <w:docGrid w:linePitch="360"/>
        </w:sectPr>
      </w:pPr>
    </w:p>
    <w:p w14:paraId="40B8616B" w14:textId="15A6EBB9" w:rsidR="0099645B" w:rsidRPr="00212F19" w:rsidRDefault="0099645B" w:rsidP="00212F19">
      <w:pPr>
        <w:jc w:val="center"/>
        <w:rPr>
          <w:b/>
          <w:bCs/>
          <w:sz w:val="28"/>
          <w:szCs w:val="28"/>
        </w:rPr>
      </w:pPr>
      <w:bookmarkStart w:id="391" w:name="REFERENCE"/>
      <w:r w:rsidRPr="00212F19">
        <w:rPr>
          <w:b/>
          <w:bCs/>
          <w:sz w:val="28"/>
          <w:szCs w:val="28"/>
        </w:rPr>
        <w:lastRenderedPageBreak/>
        <w:t>REFERENCE</w:t>
      </w:r>
    </w:p>
    <w:bookmarkEnd w:id="391"/>
    <w:p w14:paraId="01EEDB8A" w14:textId="77777777" w:rsidR="0057661A" w:rsidRPr="0057661A" w:rsidRDefault="0057661A" w:rsidP="0057661A"/>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dkorolyk. What Is The Difference Between XDS,XDS.a,XDS.b and XDS-I?, 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213"/>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rPr>
      </w:pPr>
    </w:p>
    <w:p w14:paraId="0B4EB9AC" w14:textId="77777777" w:rsidR="001A6FCA" w:rsidRPr="00E84CC0" w:rsidRDefault="001A6FCA" w:rsidP="001A6FCA">
      <w:pPr>
        <w:tabs>
          <w:tab w:val="left" w:pos="1120"/>
          <w:tab w:val="left" w:pos="2240"/>
        </w:tabs>
        <w:spacing w:line="360" w:lineRule="auto"/>
        <w:jc w:val="center"/>
        <w:rPr>
          <w:b/>
          <w:bCs/>
        </w:rPr>
      </w:pPr>
    </w:p>
    <w:p w14:paraId="6635BC5F" w14:textId="77777777" w:rsidR="001A6FCA" w:rsidRPr="00E84CC0" w:rsidRDefault="001A6FCA" w:rsidP="001A6FCA">
      <w:pPr>
        <w:tabs>
          <w:tab w:val="left" w:pos="1120"/>
          <w:tab w:val="left" w:pos="2240"/>
        </w:tabs>
        <w:spacing w:line="360" w:lineRule="auto"/>
        <w:jc w:val="center"/>
        <w:rPr>
          <w:b/>
          <w:bCs/>
        </w:rPr>
      </w:pPr>
    </w:p>
    <w:p w14:paraId="36886DE4" w14:textId="77777777" w:rsidR="001A6FCA" w:rsidRPr="00E84CC0" w:rsidRDefault="001A6FCA" w:rsidP="001A6FCA">
      <w:pPr>
        <w:tabs>
          <w:tab w:val="left" w:pos="1120"/>
          <w:tab w:val="left" w:pos="2240"/>
        </w:tabs>
        <w:spacing w:line="360" w:lineRule="auto"/>
        <w:jc w:val="center"/>
        <w:rPr>
          <w:b/>
          <w:bCs/>
        </w:rPr>
      </w:pPr>
    </w:p>
    <w:p w14:paraId="2AEC9474" w14:textId="77777777" w:rsidR="001A6FCA" w:rsidRPr="00E84CC0" w:rsidRDefault="001A6FCA" w:rsidP="001A6FCA">
      <w:pPr>
        <w:tabs>
          <w:tab w:val="left" w:pos="1120"/>
          <w:tab w:val="left" w:pos="2240"/>
        </w:tabs>
        <w:spacing w:line="360" w:lineRule="auto"/>
        <w:jc w:val="center"/>
        <w:rPr>
          <w:b/>
          <w:bCs/>
        </w:rPr>
      </w:pPr>
    </w:p>
    <w:p w14:paraId="5107EAB3" w14:textId="77777777" w:rsidR="001A6FCA" w:rsidRPr="00E84CC0" w:rsidRDefault="001A6FCA" w:rsidP="001A6FCA">
      <w:pPr>
        <w:tabs>
          <w:tab w:val="left" w:pos="1120"/>
          <w:tab w:val="left" w:pos="2240"/>
        </w:tabs>
        <w:spacing w:line="360" w:lineRule="auto"/>
        <w:jc w:val="center"/>
        <w:rPr>
          <w:b/>
          <w:bCs/>
        </w:rPr>
      </w:pPr>
    </w:p>
    <w:p w14:paraId="37C3B696" w14:textId="77777777" w:rsidR="001A6FCA" w:rsidRPr="00E84CC0" w:rsidRDefault="001A6FCA" w:rsidP="001A6FCA">
      <w:pPr>
        <w:tabs>
          <w:tab w:val="left" w:pos="1120"/>
          <w:tab w:val="left" w:pos="2240"/>
        </w:tabs>
        <w:spacing w:line="360" w:lineRule="auto"/>
        <w:jc w:val="center"/>
        <w:rPr>
          <w:b/>
          <w:bCs/>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b/>
          <w:bCs/>
          <w:sz w:val="28"/>
        </w:rPr>
      </w:pPr>
      <w:bookmarkStart w:id="392" w:name="APPENDICES"/>
      <w:r w:rsidRPr="001A6FCA">
        <w:rPr>
          <w:b/>
          <w:bCs/>
          <w:caps/>
          <w:sz w:val="28"/>
        </w:rPr>
        <w:t>APPENDICES</w:t>
      </w:r>
    </w:p>
    <w:bookmarkEnd w:id="392"/>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rPr>
      </w:pPr>
    </w:p>
    <w:p w14:paraId="0BF8CBE5" w14:textId="77777777" w:rsidR="001A6FCA" w:rsidRPr="00E84CC0" w:rsidRDefault="001A6FCA" w:rsidP="001A6FCA">
      <w:pPr>
        <w:tabs>
          <w:tab w:val="left" w:pos="1120"/>
          <w:tab w:val="left" w:pos="2240"/>
        </w:tabs>
        <w:spacing w:line="360" w:lineRule="auto"/>
        <w:jc w:val="center"/>
        <w:rPr>
          <w:b/>
          <w:bCs/>
        </w:rPr>
      </w:pPr>
    </w:p>
    <w:p w14:paraId="62B2CBD5" w14:textId="77777777" w:rsidR="001A6FCA" w:rsidRPr="00E84CC0" w:rsidRDefault="001A6FCA" w:rsidP="001A6FCA">
      <w:pPr>
        <w:tabs>
          <w:tab w:val="left" w:pos="1120"/>
          <w:tab w:val="left" w:pos="2240"/>
        </w:tabs>
        <w:spacing w:line="360" w:lineRule="auto"/>
        <w:jc w:val="center"/>
        <w:rPr>
          <w:b/>
          <w:bCs/>
        </w:rPr>
      </w:pPr>
    </w:p>
    <w:p w14:paraId="00429AB3" w14:textId="77777777" w:rsidR="001A6FCA" w:rsidRPr="00E84CC0" w:rsidRDefault="001A6FCA" w:rsidP="001A6FCA">
      <w:pPr>
        <w:tabs>
          <w:tab w:val="left" w:pos="1120"/>
          <w:tab w:val="left" w:pos="2240"/>
        </w:tabs>
        <w:spacing w:line="360" w:lineRule="auto"/>
        <w:jc w:val="center"/>
        <w:rPr>
          <w:b/>
          <w:bCs/>
        </w:rPr>
      </w:pPr>
    </w:p>
    <w:p w14:paraId="16358339" w14:textId="77777777" w:rsidR="001A6FCA" w:rsidRPr="00E84CC0" w:rsidRDefault="001A6FCA" w:rsidP="001A6FCA">
      <w:pPr>
        <w:tabs>
          <w:tab w:val="left" w:pos="1120"/>
          <w:tab w:val="left" w:pos="2240"/>
        </w:tabs>
        <w:spacing w:line="360" w:lineRule="auto"/>
        <w:jc w:val="center"/>
        <w:rPr>
          <w:b/>
          <w:bCs/>
        </w:rPr>
      </w:pPr>
    </w:p>
    <w:p w14:paraId="1DF7CC0C" w14:textId="77777777" w:rsidR="001A6FCA" w:rsidRPr="00E84CC0" w:rsidRDefault="001A6FCA" w:rsidP="001A6FCA">
      <w:pPr>
        <w:tabs>
          <w:tab w:val="left" w:pos="1120"/>
          <w:tab w:val="left" w:pos="2240"/>
        </w:tabs>
        <w:spacing w:line="360" w:lineRule="auto"/>
        <w:jc w:val="center"/>
        <w:rPr>
          <w:b/>
          <w:bCs/>
        </w:rPr>
      </w:pPr>
    </w:p>
    <w:p w14:paraId="465B9BE4" w14:textId="77777777" w:rsidR="001A6FCA" w:rsidRPr="00E84CC0" w:rsidRDefault="001A6FCA" w:rsidP="001A6FCA">
      <w:pPr>
        <w:tabs>
          <w:tab w:val="left" w:pos="1120"/>
          <w:tab w:val="left" w:pos="2240"/>
        </w:tabs>
        <w:spacing w:line="360" w:lineRule="auto"/>
        <w:jc w:val="center"/>
        <w:rPr>
          <w:b/>
          <w:bCs/>
        </w:rPr>
      </w:pPr>
    </w:p>
    <w:p w14:paraId="43785A56" w14:textId="77777777" w:rsidR="001A6FCA" w:rsidRPr="00E84CC0" w:rsidRDefault="001A6FCA" w:rsidP="001A6FCA">
      <w:pPr>
        <w:tabs>
          <w:tab w:val="left" w:pos="1120"/>
          <w:tab w:val="left" w:pos="2240"/>
        </w:tabs>
        <w:spacing w:line="360" w:lineRule="auto"/>
        <w:jc w:val="center"/>
        <w:rPr>
          <w:b/>
          <w:bCs/>
        </w:rPr>
      </w:pPr>
    </w:p>
    <w:p w14:paraId="7B2E6D48" w14:textId="77777777" w:rsidR="001A6FCA" w:rsidRPr="00E84CC0" w:rsidRDefault="001A6FCA" w:rsidP="001A6FCA">
      <w:pPr>
        <w:tabs>
          <w:tab w:val="left" w:pos="1120"/>
          <w:tab w:val="left" w:pos="2240"/>
        </w:tabs>
        <w:spacing w:line="360" w:lineRule="auto"/>
        <w:jc w:val="center"/>
        <w:rPr>
          <w:b/>
          <w:bCs/>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b/>
          <w:bCs/>
          <w:caps/>
          <w:sz w:val="28"/>
        </w:rPr>
      </w:pPr>
    </w:p>
    <w:p w14:paraId="7D6B3198" w14:textId="77777777" w:rsidR="001A6FCA" w:rsidRPr="001A6FCA" w:rsidRDefault="001A6FCA" w:rsidP="001A6FCA">
      <w:pPr>
        <w:spacing w:line="360" w:lineRule="auto"/>
        <w:jc w:val="center"/>
        <w:rPr>
          <w:b/>
          <w:bCs/>
          <w:sz w:val="28"/>
        </w:rPr>
      </w:pPr>
      <w:r w:rsidRPr="001A6FCA">
        <w:rPr>
          <w:b/>
          <w:bCs/>
          <w:caps/>
          <w:sz w:val="28"/>
        </w:rPr>
        <w:t>APPENDIX a</w:t>
      </w:r>
    </w:p>
    <w:p w14:paraId="145A9D91" w14:textId="77777777" w:rsidR="001A6FCA" w:rsidRPr="001A6FCA" w:rsidRDefault="001A6FCA" w:rsidP="001A6FCA">
      <w:pPr>
        <w:spacing w:line="360" w:lineRule="auto"/>
        <w:jc w:val="center"/>
        <w:rPr>
          <w:b/>
          <w:bCs/>
          <w:sz w:val="28"/>
        </w:rPr>
      </w:pPr>
      <w:r w:rsidRPr="001A6FCA">
        <w:rPr>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28"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xLgIAAFo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rPr>
      </w:pPr>
    </w:p>
    <w:p w14:paraId="02ACA280" w14:textId="77777777" w:rsidR="00C77849" w:rsidRPr="00E84CC0" w:rsidRDefault="00C77849" w:rsidP="00C77849">
      <w:pPr>
        <w:tabs>
          <w:tab w:val="left" w:pos="1120"/>
          <w:tab w:val="left" w:pos="2240"/>
        </w:tabs>
        <w:spacing w:line="360" w:lineRule="auto"/>
        <w:jc w:val="center"/>
        <w:rPr>
          <w:b/>
          <w:bCs/>
        </w:rPr>
      </w:pPr>
    </w:p>
    <w:p w14:paraId="506D995C" w14:textId="4202D36B" w:rsidR="00C77849" w:rsidRDefault="00C77849" w:rsidP="00C77849">
      <w:pPr>
        <w:tabs>
          <w:tab w:val="left" w:pos="1120"/>
          <w:tab w:val="left" w:pos="2240"/>
        </w:tabs>
        <w:spacing w:line="360" w:lineRule="auto"/>
        <w:jc w:val="center"/>
        <w:rPr>
          <w:b/>
          <w:bCs/>
        </w:rPr>
      </w:pPr>
    </w:p>
    <w:p w14:paraId="01757555" w14:textId="77777777" w:rsidR="00C77849" w:rsidRDefault="00C77849" w:rsidP="00C77849">
      <w:pPr>
        <w:tabs>
          <w:tab w:val="left" w:pos="1120"/>
          <w:tab w:val="left" w:pos="2240"/>
        </w:tabs>
        <w:spacing w:line="360" w:lineRule="auto"/>
        <w:jc w:val="center"/>
        <w:rPr>
          <w:b/>
          <w:bCs/>
        </w:rPr>
      </w:pPr>
    </w:p>
    <w:p w14:paraId="17A13365" w14:textId="77777777" w:rsidR="00C77849" w:rsidRDefault="00C77849" w:rsidP="00C77849">
      <w:pPr>
        <w:tabs>
          <w:tab w:val="left" w:pos="1120"/>
          <w:tab w:val="left" w:pos="2240"/>
        </w:tabs>
        <w:spacing w:line="360" w:lineRule="auto"/>
        <w:jc w:val="center"/>
        <w:rPr>
          <w:b/>
          <w:bCs/>
        </w:rPr>
      </w:pPr>
    </w:p>
    <w:p w14:paraId="1E3D5C6C" w14:textId="77777777" w:rsidR="00C77849" w:rsidRDefault="00C77849" w:rsidP="00C77849">
      <w:pPr>
        <w:tabs>
          <w:tab w:val="left" w:pos="1120"/>
          <w:tab w:val="left" w:pos="2240"/>
        </w:tabs>
        <w:spacing w:line="360" w:lineRule="auto"/>
        <w:jc w:val="center"/>
        <w:rPr>
          <w:b/>
          <w:bCs/>
        </w:rPr>
      </w:pPr>
    </w:p>
    <w:p w14:paraId="330F4D96" w14:textId="77777777" w:rsidR="00C77849" w:rsidRPr="00E84CC0" w:rsidRDefault="00C77849" w:rsidP="00C77849">
      <w:pPr>
        <w:tabs>
          <w:tab w:val="left" w:pos="1120"/>
          <w:tab w:val="left" w:pos="2240"/>
        </w:tabs>
        <w:spacing w:line="360" w:lineRule="auto"/>
        <w:jc w:val="center"/>
        <w:rPr>
          <w:b/>
          <w:bCs/>
        </w:rPr>
      </w:pPr>
    </w:p>
    <w:p w14:paraId="6D204FBA" w14:textId="77777777" w:rsidR="00C77849" w:rsidRPr="00E84CC0" w:rsidRDefault="00C77849" w:rsidP="00C77849">
      <w:pPr>
        <w:tabs>
          <w:tab w:val="left" w:pos="1120"/>
          <w:tab w:val="left" w:pos="2240"/>
        </w:tabs>
        <w:spacing w:line="360" w:lineRule="auto"/>
        <w:jc w:val="center"/>
        <w:rPr>
          <w:b/>
          <w:bCs/>
        </w:rPr>
      </w:pPr>
    </w:p>
    <w:p w14:paraId="0B9F836A" w14:textId="77777777" w:rsidR="00C77849" w:rsidRPr="00E84CC0" w:rsidRDefault="00C77849" w:rsidP="00C77849">
      <w:pPr>
        <w:tabs>
          <w:tab w:val="left" w:pos="1120"/>
          <w:tab w:val="left" w:pos="2240"/>
        </w:tabs>
        <w:spacing w:line="360" w:lineRule="auto"/>
        <w:jc w:val="center"/>
        <w:rPr>
          <w:b/>
          <w:bCs/>
        </w:rPr>
      </w:pPr>
    </w:p>
    <w:p w14:paraId="01814244" w14:textId="77777777" w:rsidR="00C77849" w:rsidRPr="00C77849" w:rsidRDefault="00C77849" w:rsidP="00C77849">
      <w:pPr>
        <w:spacing w:line="360" w:lineRule="auto"/>
        <w:jc w:val="center"/>
        <w:rPr>
          <w:b/>
          <w:bCs/>
          <w:sz w:val="28"/>
        </w:rPr>
      </w:pPr>
      <w:r w:rsidRPr="00C77849">
        <w:rPr>
          <w:b/>
          <w:bCs/>
          <w:caps/>
          <w:sz w:val="28"/>
        </w:rPr>
        <w:t>APPENDI</w:t>
      </w:r>
      <w:r w:rsidRPr="00C77849">
        <w:rPr>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rPr>
      </w:pPr>
    </w:p>
    <w:p w14:paraId="55350192" w14:textId="77777777" w:rsidR="00C77849" w:rsidRPr="00E84CC0" w:rsidRDefault="00C77849" w:rsidP="00C77849">
      <w:pPr>
        <w:tabs>
          <w:tab w:val="left" w:pos="1120"/>
          <w:tab w:val="left" w:pos="2240"/>
        </w:tabs>
        <w:spacing w:line="360" w:lineRule="auto"/>
        <w:jc w:val="center"/>
        <w:rPr>
          <w:b/>
          <w:bCs/>
        </w:rPr>
      </w:pPr>
    </w:p>
    <w:p w14:paraId="6D8A2570" w14:textId="77777777" w:rsidR="00C77849" w:rsidRPr="00E84CC0" w:rsidRDefault="00C77849" w:rsidP="00C77849">
      <w:pPr>
        <w:tabs>
          <w:tab w:val="left" w:pos="1120"/>
          <w:tab w:val="left" w:pos="2240"/>
        </w:tabs>
        <w:spacing w:line="360" w:lineRule="auto"/>
        <w:jc w:val="center"/>
        <w:rPr>
          <w:b/>
          <w:bCs/>
        </w:rPr>
      </w:pPr>
    </w:p>
    <w:p w14:paraId="67CB2D00" w14:textId="77777777" w:rsidR="00C77849" w:rsidRPr="00E84CC0" w:rsidRDefault="00C77849" w:rsidP="00C77849">
      <w:pPr>
        <w:tabs>
          <w:tab w:val="left" w:pos="1120"/>
          <w:tab w:val="left" w:pos="2240"/>
        </w:tabs>
        <w:spacing w:line="360" w:lineRule="auto"/>
        <w:jc w:val="center"/>
        <w:rPr>
          <w:b/>
          <w:bCs/>
        </w:rPr>
      </w:pPr>
    </w:p>
    <w:p w14:paraId="788A47D1" w14:textId="77777777" w:rsidR="00C77849" w:rsidRPr="00E84CC0" w:rsidRDefault="00C77849" w:rsidP="00C77849">
      <w:pPr>
        <w:tabs>
          <w:tab w:val="left" w:pos="1120"/>
          <w:tab w:val="left" w:pos="2240"/>
        </w:tabs>
        <w:spacing w:line="360" w:lineRule="auto"/>
        <w:jc w:val="center"/>
        <w:rPr>
          <w:b/>
          <w:bCs/>
        </w:rPr>
      </w:pPr>
    </w:p>
    <w:p w14:paraId="6BF20F90" w14:textId="77777777" w:rsidR="00C77849" w:rsidRPr="00E84CC0" w:rsidRDefault="00C77849" w:rsidP="00C77849">
      <w:pPr>
        <w:tabs>
          <w:tab w:val="left" w:pos="1120"/>
          <w:tab w:val="left" w:pos="2240"/>
        </w:tabs>
        <w:spacing w:line="360" w:lineRule="auto"/>
        <w:jc w:val="center"/>
        <w:rPr>
          <w:b/>
          <w:bCs/>
        </w:rPr>
      </w:pPr>
    </w:p>
    <w:p w14:paraId="404C0438" w14:textId="77777777" w:rsidR="00C77849" w:rsidRPr="00E84CC0" w:rsidRDefault="00C77849" w:rsidP="00C77849">
      <w:pPr>
        <w:tabs>
          <w:tab w:val="left" w:pos="1120"/>
          <w:tab w:val="left" w:pos="2240"/>
        </w:tabs>
        <w:spacing w:line="360" w:lineRule="auto"/>
        <w:jc w:val="center"/>
        <w:rPr>
          <w:b/>
          <w:bCs/>
        </w:rPr>
      </w:pPr>
    </w:p>
    <w:p w14:paraId="3F4AAA64" w14:textId="77777777" w:rsidR="00C77849" w:rsidRPr="00E84CC0" w:rsidRDefault="00C77849" w:rsidP="00C77849">
      <w:pPr>
        <w:tabs>
          <w:tab w:val="left" w:pos="1120"/>
          <w:tab w:val="left" w:pos="2240"/>
        </w:tabs>
        <w:spacing w:line="360" w:lineRule="auto"/>
        <w:jc w:val="center"/>
        <w:rPr>
          <w:b/>
          <w:bCs/>
        </w:rPr>
      </w:pPr>
    </w:p>
    <w:p w14:paraId="2E779433" w14:textId="77777777" w:rsidR="00C77849" w:rsidRPr="00E84CC0" w:rsidRDefault="00C77849" w:rsidP="00C77849">
      <w:pPr>
        <w:tabs>
          <w:tab w:val="left" w:pos="1120"/>
          <w:tab w:val="left" w:pos="2240"/>
        </w:tabs>
        <w:spacing w:line="360" w:lineRule="auto"/>
        <w:jc w:val="center"/>
        <w:rPr>
          <w:b/>
          <w:bCs/>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b/>
          <w:bCs/>
          <w:sz w:val="28"/>
        </w:rPr>
      </w:pPr>
      <w:r w:rsidRPr="00C77849">
        <w:rPr>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b/>
          <w:bCs/>
          <w:sz w:val="28"/>
        </w:rPr>
      </w:pPr>
    </w:p>
    <w:p w14:paraId="109FA0B1" w14:textId="77777777" w:rsidR="00C77849" w:rsidRPr="00C77849" w:rsidRDefault="00C77849" w:rsidP="00C77849">
      <w:pPr>
        <w:tabs>
          <w:tab w:val="left" w:pos="1120"/>
          <w:tab w:val="left" w:pos="2240"/>
        </w:tabs>
        <w:spacing w:line="360" w:lineRule="auto"/>
        <w:jc w:val="center"/>
        <w:rPr>
          <w:b/>
          <w:bCs/>
          <w:sz w:val="28"/>
        </w:rPr>
      </w:pPr>
    </w:p>
    <w:p w14:paraId="56E44D43" w14:textId="6C1477FF" w:rsidR="00C77849" w:rsidRPr="00C77849" w:rsidRDefault="00C77849" w:rsidP="00C77849">
      <w:pPr>
        <w:tabs>
          <w:tab w:val="left" w:pos="1120"/>
          <w:tab w:val="left" w:pos="2240"/>
        </w:tabs>
        <w:spacing w:line="360" w:lineRule="auto"/>
        <w:jc w:val="center"/>
        <w:rPr>
          <w:sz w:val="28"/>
        </w:rPr>
      </w:pPr>
      <w:r w:rsidRPr="00C77849">
        <w:rPr>
          <w:noProof/>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29"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mcMAIAAFo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sz w:val="28"/>
        </w:rPr>
      </w:pPr>
    </w:p>
    <w:p w14:paraId="13F0E162" w14:textId="77777777" w:rsidR="00C77849" w:rsidRPr="00C77849" w:rsidRDefault="00C77849" w:rsidP="00C77849">
      <w:pPr>
        <w:tabs>
          <w:tab w:val="left" w:pos="1120"/>
          <w:tab w:val="left" w:pos="2240"/>
        </w:tabs>
        <w:spacing w:line="360" w:lineRule="auto"/>
        <w:jc w:val="center"/>
        <w:rPr>
          <w:sz w:val="28"/>
        </w:rPr>
      </w:pPr>
    </w:p>
    <w:p w14:paraId="1B0322A1" w14:textId="77777777" w:rsidR="00C77849" w:rsidRPr="00C77849" w:rsidRDefault="00C77849" w:rsidP="00C77849">
      <w:pPr>
        <w:tabs>
          <w:tab w:val="left" w:pos="1120"/>
          <w:tab w:val="left" w:pos="2240"/>
        </w:tabs>
        <w:spacing w:line="360" w:lineRule="auto"/>
        <w:jc w:val="center"/>
        <w:rPr>
          <w:sz w:val="28"/>
        </w:rPr>
      </w:pPr>
    </w:p>
    <w:p w14:paraId="62542C8A" w14:textId="77777777" w:rsidR="00C77849" w:rsidRPr="00C77849" w:rsidRDefault="00C77849" w:rsidP="00C77849">
      <w:pPr>
        <w:tabs>
          <w:tab w:val="left" w:pos="1120"/>
          <w:tab w:val="left" w:pos="2240"/>
        </w:tabs>
        <w:spacing w:line="360" w:lineRule="auto"/>
        <w:jc w:val="center"/>
        <w:rPr>
          <w:sz w:val="28"/>
        </w:rPr>
      </w:pPr>
    </w:p>
    <w:p w14:paraId="523D90DC" w14:textId="77777777" w:rsidR="00C77849" w:rsidRPr="00C77849" w:rsidRDefault="00C77849" w:rsidP="00C77849">
      <w:pPr>
        <w:tabs>
          <w:tab w:val="left" w:pos="1120"/>
          <w:tab w:val="left" w:pos="2240"/>
        </w:tabs>
        <w:spacing w:line="360" w:lineRule="auto"/>
        <w:jc w:val="center"/>
        <w:rPr>
          <w:sz w:val="28"/>
        </w:rPr>
      </w:pPr>
    </w:p>
    <w:p w14:paraId="1EEB22E3" w14:textId="77777777" w:rsidR="00C77849" w:rsidRPr="00C77849" w:rsidRDefault="00C77849" w:rsidP="00C77849">
      <w:pPr>
        <w:tabs>
          <w:tab w:val="left" w:pos="1120"/>
          <w:tab w:val="left" w:pos="2240"/>
        </w:tabs>
        <w:spacing w:line="360" w:lineRule="auto"/>
        <w:jc w:val="center"/>
        <w:rPr>
          <w:sz w:val="28"/>
        </w:rPr>
      </w:pPr>
    </w:p>
    <w:p w14:paraId="3DA62592" w14:textId="77777777" w:rsidR="00C77849" w:rsidRPr="00C77849" w:rsidRDefault="00C77849" w:rsidP="00C77849">
      <w:pPr>
        <w:tabs>
          <w:tab w:val="left" w:pos="1120"/>
          <w:tab w:val="left" w:pos="2240"/>
        </w:tabs>
        <w:spacing w:line="360" w:lineRule="auto"/>
        <w:jc w:val="center"/>
        <w:rPr>
          <w:sz w:val="28"/>
        </w:rPr>
      </w:pPr>
    </w:p>
    <w:p w14:paraId="29FC3A57" w14:textId="77777777" w:rsidR="00C77849" w:rsidRPr="00C77849" w:rsidRDefault="00C77849" w:rsidP="00C77849">
      <w:pPr>
        <w:tabs>
          <w:tab w:val="left" w:pos="1120"/>
          <w:tab w:val="left" w:pos="2240"/>
        </w:tabs>
        <w:spacing w:line="360" w:lineRule="auto"/>
        <w:jc w:val="center"/>
        <w:rPr>
          <w:sz w:val="28"/>
        </w:rPr>
      </w:pPr>
    </w:p>
    <w:p w14:paraId="4C56EF73" w14:textId="77777777" w:rsidR="00C77849" w:rsidRPr="00C77849" w:rsidRDefault="00C77849" w:rsidP="00C77849">
      <w:pPr>
        <w:tabs>
          <w:tab w:val="left" w:pos="1120"/>
          <w:tab w:val="left" w:pos="2240"/>
        </w:tabs>
        <w:spacing w:line="360" w:lineRule="auto"/>
        <w:jc w:val="center"/>
        <w:rPr>
          <w:sz w:val="28"/>
        </w:rPr>
      </w:pPr>
    </w:p>
    <w:p w14:paraId="3E2CF26F" w14:textId="77777777" w:rsidR="00C77849" w:rsidRPr="00C77849" w:rsidRDefault="00C77849" w:rsidP="00C77849">
      <w:pPr>
        <w:tabs>
          <w:tab w:val="left" w:pos="1120"/>
          <w:tab w:val="left" w:pos="2240"/>
        </w:tabs>
        <w:spacing w:line="360" w:lineRule="auto"/>
        <w:jc w:val="center"/>
        <w:rPr>
          <w:sz w:val="28"/>
        </w:rPr>
      </w:pPr>
    </w:p>
    <w:p w14:paraId="5D5D5621" w14:textId="77777777" w:rsidR="00C77849" w:rsidRPr="00C77849" w:rsidRDefault="00C77849" w:rsidP="00C77849">
      <w:pPr>
        <w:tabs>
          <w:tab w:val="left" w:pos="1120"/>
          <w:tab w:val="left" w:pos="2240"/>
        </w:tabs>
        <w:spacing w:line="360" w:lineRule="auto"/>
        <w:jc w:val="center"/>
        <w:rPr>
          <w:sz w:val="28"/>
        </w:rPr>
      </w:pPr>
    </w:p>
    <w:p w14:paraId="60BE069B" w14:textId="77777777" w:rsidR="00C77849" w:rsidRPr="00C77849" w:rsidRDefault="00C77849" w:rsidP="00C77849">
      <w:pPr>
        <w:tabs>
          <w:tab w:val="left" w:pos="1120"/>
          <w:tab w:val="left" w:pos="2240"/>
        </w:tabs>
        <w:spacing w:line="360" w:lineRule="auto"/>
        <w:jc w:val="center"/>
        <w:rPr>
          <w:sz w:val="28"/>
        </w:rPr>
      </w:pPr>
    </w:p>
    <w:p w14:paraId="7510413F" w14:textId="77777777" w:rsidR="00C77849" w:rsidRPr="00C77849" w:rsidRDefault="00C77849" w:rsidP="00C77849">
      <w:pPr>
        <w:tabs>
          <w:tab w:val="left" w:pos="1120"/>
          <w:tab w:val="left" w:pos="2240"/>
        </w:tabs>
        <w:spacing w:line="360" w:lineRule="auto"/>
        <w:jc w:val="center"/>
        <w:rPr>
          <w:sz w:val="28"/>
        </w:rPr>
      </w:pPr>
    </w:p>
    <w:p w14:paraId="0BA3FF08" w14:textId="77777777" w:rsidR="00C77849" w:rsidRPr="00C77849" w:rsidRDefault="00C77849" w:rsidP="00C77849">
      <w:pPr>
        <w:tabs>
          <w:tab w:val="left" w:pos="1120"/>
          <w:tab w:val="left" w:pos="2240"/>
        </w:tabs>
        <w:spacing w:line="360" w:lineRule="auto"/>
        <w:jc w:val="center"/>
        <w:rPr>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line="360" w:lineRule="auto"/>
        <w:ind w:left="4110" w:hanging="4110"/>
        <w:jc w:val="center"/>
        <w:rPr>
          <w:b/>
          <w:bCs/>
          <w:sz w:val="28"/>
        </w:rPr>
      </w:pPr>
      <w:r w:rsidRPr="00C77849">
        <w:rPr>
          <w:b/>
          <w:bCs/>
          <w:sz w:val="28"/>
        </w:rPr>
        <w:t>BIOGRAPHY</w:t>
      </w:r>
    </w:p>
    <w:p w14:paraId="42734296" w14:textId="77777777" w:rsidR="00C77849" w:rsidRPr="00C77849" w:rsidRDefault="00C77849" w:rsidP="00C77849">
      <w:pPr>
        <w:tabs>
          <w:tab w:val="left" w:pos="4111"/>
        </w:tabs>
        <w:spacing w:line="360" w:lineRule="auto"/>
        <w:ind w:left="4110" w:hanging="4110"/>
        <w:jc w:val="center"/>
        <w:rPr>
          <w:b/>
          <w:bCs/>
          <w:sz w:val="28"/>
        </w:rPr>
      </w:pPr>
    </w:p>
    <w:p w14:paraId="5ACE5A65" w14:textId="77777777" w:rsidR="00C77849" w:rsidRPr="00C77849" w:rsidRDefault="00C77849" w:rsidP="00C77849">
      <w:pPr>
        <w:tabs>
          <w:tab w:val="left" w:pos="4111"/>
        </w:tabs>
        <w:spacing w:line="360" w:lineRule="auto"/>
        <w:ind w:left="4110" w:hanging="4110"/>
        <w:jc w:val="center"/>
        <w:rPr>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line="360" w:lineRule="auto"/>
              <w:rPr>
                <w:b/>
                <w:bCs/>
                <w:sz w:val="28"/>
              </w:rPr>
            </w:pPr>
            <w:r w:rsidRPr="00C77849">
              <w:rPr>
                <w:b/>
                <w:bCs/>
              </w:rPr>
              <w:t>NAME</w:t>
            </w:r>
          </w:p>
        </w:tc>
        <w:tc>
          <w:tcPr>
            <w:tcW w:w="5593" w:type="dxa"/>
            <w:shd w:val="clear" w:color="auto" w:fill="auto"/>
          </w:tcPr>
          <w:p w14:paraId="66586702" w14:textId="0828697A" w:rsidR="00C77849" w:rsidRPr="00C77849" w:rsidRDefault="00C77849" w:rsidP="00C77849">
            <w:pPr>
              <w:tabs>
                <w:tab w:val="left" w:pos="4111"/>
              </w:tabs>
              <w:spacing w:line="360" w:lineRule="auto"/>
              <w:ind w:left="4110" w:hanging="4110"/>
            </w:pPr>
            <w:r>
              <w:t>Petnathean Julled</w:t>
            </w:r>
            <w:r w:rsidRPr="00C77849">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line="360" w:lineRule="auto"/>
              <w:rPr>
                <w:b/>
                <w:bCs/>
                <w:sz w:val="28"/>
              </w:rPr>
            </w:pPr>
            <w:r w:rsidRPr="00C77849">
              <w:rPr>
                <w:b/>
                <w:bCs/>
              </w:rPr>
              <w:t>DATE OF BIRTH</w:t>
            </w:r>
          </w:p>
        </w:tc>
        <w:tc>
          <w:tcPr>
            <w:tcW w:w="5593" w:type="dxa"/>
            <w:shd w:val="clear" w:color="auto" w:fill="auto"/>
          </w:tcPr>
          <w:p w14:paraId="4AF6F9A2" w14:textId="1E5D0681" w:rsidR="00C77849" w:rsidRPr="00C77849" w:rsidRDefault="00C77849" w:rsidP="00C77849">
            <w:pPr>
              <w:tabs>
                <w:tab w:val="left" w:pos="4111"/>
              </w:tabs>
              <w:spacing w:line="360" w:lineRule="auto"/>
              <w:rPr>
                <w:sz w:val="28"/>
              </w:rPr>
            </w:pPr>
            <w:r w:rsidRPr="00C77849">
              <w:rPr>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line="360" w:lineRule="auto"/>
              <w:rPr>
                <w:b/>
                <w:bCs/>
              </w:rPr>
            </w:pPr>
            <w:r w:rsidRPr="00C77849">
              <w:rPr>
                <w:b/>
                <w:bCs/>
              </w:rPr>
              <w:t>PLACE OF BIRTH</w:t>
            </w:r>
          </w:p>
        </w:tc>
        <w:tc>
          <w:tcPr>
            <w:tcW w:w="5593" w:type="dxa"/>
            <w:shd w:val="clear" w:color="auto" w:fill="auto"/>
          </w:tcPr>
          <w:p w14:paraId="74DB4567" w14:textId="0A053FBF" w:rsidR="00C77849" w:rsidRPr="00C77849" w:rsidRDefault="00C77849" w:rsidP="00C77849">
            <w:pPr>
              <w:tabs>
                <w:tab w:val="left" w:pos="4111"/>
              </w:tabs>
              <w:spacing w:line="360" w:lineRule="auto"/>
              <w:rPr>
                <w:caps/>
              </w:rPr>
            </w:pPr>
            <w:r>
              <w:t xml:space="preserve">Nakhon Si </w:t>
            </w:r>
            <w:proofErr w:type="spellStart"/>
            <w:r>
              <w:t>Thammarat</w:t>
            </w:r>
            <w:proofErr w:type="spellEnd"/>
            <w:r w:rsidRPr="00C77849">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line="360" w:lineRule="auto"/>
              <w:rPr>
                <w:b/>
                <w:bCs/>
              </w:rPr>
            </w:pPr>
            <w:r w:rsidRPr="00C77849">
              <w:rPr>
                <w:b/>
                <w:bCs/>
              </w:rPr>
              <w:t>INSTITUTIONS ATTENDED</w:t>
            </w:r>
          </w:p>
        </w:tc>
        <w:tc>
          <w:tcPr>
            <w:tcW w:w="5593" w:type="dxa"/>
            <w:shd w:val="clear" w:color="auto" w:fill="auto"/>
          </w:tcPr>
          <w:p w14:paraId="383F22AE" w14:textId="5CC11888" w:rsidR="00C77849" w:rsidRPr="00C77849" w:rsidRDefault="00834F70" w:rsidP="00C77849">
            <w:pPr>
              <w:tabs>
                <w:tab w:val="left" w:pos="4111"/>
              </w:tabs>
              <w:spacing w:line="360" w:lineRule="auto"/>
              <w:ind w:left="34"/>
              <w:rPr>
                <w:caps/>
              </w:rPr>
            </w:pPr>
            <w:r w:rsidRPr="00834F70">
              <w:rPr>
                <w:highlight w:val="red"/>
              </w:rPr>
              <w:t>Mahidol</w:t>
            </w:r>
            <w:r w:rsidR="00C77849" w:rsidRPr="00834F70">
              <w:rPr>
                <w:highlight w:val="red"/>
              </w:rPr>
              <w:t xml:space="preserve"> University, </w:t>
            </w:r>
            <w:r w:rsidRPr="00834F70">
              <w:rPr>
                <w:highlight w:val="red"/>
              </w:rPr>
              <w:t>2011</w:t>
            </w:r>
            <w:r w:rsidR="00C77849" w:rsidRPr="00834F70">
              <w:rPr>
                <w:highlight w:val="red"/>
              </w:rPr>
              <w:t>-20</w:t>
            </w:r>
            <w:r w:rsidRPr="00834F70">
              <w:rPr>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line="360" w:lineRule="auto"/>
              <w:rPr>
                <w:b/>
                <w:bCs/>
              </w:rPr>
            </w:pPr>
            <w:bookmarkStart w:id="393" w:name="Biography"/>
            <w:bookmarkEnd w:id="393"/>
          </w:p>
        </w:tc>
        <w:tc>
          <w:tcPr>
            <w:tcW w:w="5593" w:type="dxa"/>
            <w:shd w:val="clear" w:color="auto" w:fill="auto"/>
          </w:tcPr>
          <w:p w14:paraId="4C66C085" w14:textId="552D237F" w:rsidR="00C77849" w:rsidRPr="00C77849" w:rsidRDefault="00C77849" w:rsidP="00C77849">
            <w:pPr>
              <w:tabs>
                <w:tab w:val="left" w:pos="317"/>
                <w:tab w:val="left" w:pos="4111"/>
              </w:tabs>
              <w:spacing w:line="360" w:lineRule="auto"/>
              <w:ind w:left="4110" w:hanging="4110"/>
              <w:rPr>
                <w:color w:val="333333"/>
                <w:spacing w:val="-2"/>
              </w:rPr>
            </w:pPr>
            <w:r w:rsidRPr="00C77849">
              <w:rPr>
                <w:color w:val="333333"/>
                <w:spacing w:val="-2"/>
                <w:cs/>
              </w:rPr>
              <w:t xml:space="preserve">             </w:t>
            </w:r>
            <w:r w:rsidRPr="00C77849">
              <w:rPr>
                <w:color w:val="333333"/>
                <w:spacing w:val="-2"/>
              </w:rPr>
              <w:t xml:space="preserve">Bachelor of </w:t>
            </w:r>
            <w:r w:rsidR="00834F70">
              <w:rPr>
                <w:color w:val="333333"/>
                <w:spacing w:val="-2"/>
              </w:rPr>
              <w:t>Engineering</w:t>
            </w:r>
            <w:r w:rsidRPr="00C77849">
              <w:rPr>
                <w:color w:val="333333"/>
                <w:spacing w:val="-2"/>
              </w:rPr>
              <w:t xml:space="preserve"> </w:t>
            </w:r>
            <w:r w:rsidRPr="00C77849">
              <w:t>(</w:t>
            </w:r>
            <w:r w:rsidR="00834F70">
              <w:t>Biomedical</w:t>
            </w:r>
            <w:r w:rsidRPr="00C77849">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line="360" w:lineRule="auto"/>
              <w:rPr>
                <w:b/>
                <w:bCs/>
              </w:rPr>
            </w:pPr>
          </w:p>
        </w:tc>
        <w:tc>
          <w:tcPr>
            <w:tcW w:w="5593" w:type="dxa"/>
            <w:shd w:val="clear" w:color="auto" w:fill="auto"/>
          </w:tcPr>
          <w:p w14:paraId="6E12F66C" w14:textId="66580762" w:rsidR="00C77849" w:rsidRPr="00C77849" w:rsidRDefault="00834F70" w:rsidP="00C77849">
            <w:pPr>
              <w:tabs>
                <w:tab w:val="left" w:pos="4111"/>
              </w:tabs>
              <w:spacing w:line="360" w:lineRule="auto"/>
              <w:ind w:firstLine="1"/>
              <w:rPr>
                <w:caps/>
              </w:rPr>
            </w:pPr>
            <w:r>
              <w:t>Mahidol</w:t>
            </w:r>
            <w:r w:rsidR="00C77849" w:rsidRPr="00C77849">
              <w:t xml:space="preserve"> University, 20</w:t>
            </w:r>
            <w:r>
              <w:t>11</w:t>
            </w:r>
            <w:r w:rsidR="00C77849" w:rsidRPr="00C77849">
              <w:t>-20</w:t>
            </w:r>
            <w: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line="360" w:lineRule="auto"/>
              <w:rPr>
                <w:b/>
                <w:bCs/>
              </w:rPr>
            </w:pPr>
          </w:p>
        </w:tc>
        <w:tc>
          <w:tcPr>
            <w:tcW w:w="5593" w:type="dxa"/>
            <w:shd w:val="clear" w:color="auto" w:fill="auto"/>
          </w:tcPr>
          <w:p w14:paraId="5166FB1F" w14:textId="30382327" w:rsidR="00C77849" w:rsidRPr="00C77849" w:rsidRDefault="00C77849" w:rsidP="00C77849">
            <w:pPr>
              <w:tabs>
                <w:tab w:val="left" w:pos="4111"/>
              </w:tabs>
              <w:spacing w:line="360" w:lineRule="auto"/>
              <w:ind w:firstLine="1"/>
              <w:rPr>
                <w:caps/>
              </w:rPr>
            </w:pPr>
            <w:r w:rsidRPr="00C77849">
              <w:rPr>
                <w:color w:val="333333"/>
                <w:spacing w:val="-2"/>
                <w:cs/>
              </w:rPr>
              <w:t xml:space="preserve">             </w:t>
            </w:r>
            <w:r w:rsidRPr="00C77849">
              <w:rPr>
                <w:color w:val="333333"/>
                <w:spacing w:val="-2"/>
              </w:rPr>
              <w:t xml:space="preserve">Master of Science </w:t>
            </w:r>
            <w:r w:rsidRPr="00C77849">
              <w:t>(</w:t>
            </w:r>
            <w:r w:rsidR="00D15039">
              <w:t>Cybersecurity and Information Assurance</w:t>
            </w:r>
            <w:r w:rsidRPr="00C77849">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55905" w14:textId="77777777" w:rsidR="000F7792" w:rsidRDefault="000F7792" w:rsidP="008C5EA2">
      <w:r>
        <w:separator/>
      </w:r>
    </w:p>
  </w:endnote>
  <w:endnote w:type="continuationSeparator" w:id="0">
    <w:p w14:paraId="629BE5A5" w14:textId="77777777" w:rsidR="000F7792" w:rsidRDefault="000F7792"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6E5452" w14:textId="77777777" w:rsidR="000F7792" w:rsidRDefault="000F7792" w:rsidP="008C5EA2">
      <w:r>
        <w:separator/>
      </w:r>
    </w:p>
  </w:footnote>
  <w:footnote w:type="continuationSeparator" w:id="0">
    <w:p w14:paraId="19B9DC93" w14:textId="77777777" w:rsidR="000F7792" w:rsidRDefault="000F7792"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4781"/>
    <w:rsid w:val="00014E59"/>
    <w:rsid w:val="00016091"/>
    <w:rsid w:val="000203DA"/>
    <w:rsid w:val="000206BA"/>
    <w:rsid w:val="00021584"/>
    <w:rsid w:val="0002194A"/>
    <w:rsid w:val="000223B7"/>
    <w:rsid w:val="00023646"/>
    <w:rsid w:val="00023E1A"/>
    <w:rsid w:val="00024A1E"/>
    <w:rsid w:val="00025069"/>
    <w:rsid w:val="000250B0"/>
    <w:rsid w:val="00025551"/>
    <w:rsid w:val="00025772"/>
    <w:rsid w:val="0002611F"/>
    <w:rsid w:val="000264B4"/>
    <w:rsid w:val="0003235A"/>
    <w:rsid w:val="00033A67"/>
    <w:rsid w:val="00033B80"/>
    <w:rsid w:val="00033BA7"/>
    <w:rsid w:val="00034783"/>
    <w:rsid w:val="00034E18"/>
    <w:rsid w:val="00034F01"/>
    <w:rsid w:val="00036050"/>
    <w:rsid w:val="000367C7"/>
    <w:rsid w:val="00036A23"/>
    <w:rsid w:val="000408E7"/>
    <w:rsid w:val="00040F46"/>
    <w:rsid w:val="00041250"/>
    <w:rsid w:val="00041FDB"/>
    <w:rsid w:val="0004236C"/>
    <w:rsid w:val="0004378F"/>
    <w:rsid w:val="00043935"/>
    <w:rsid w:val="00043D73"/>
    <w:rsid w:val="0004604B"/>
    <w:rsid w:val="0004654B"/>
    <w:rsid w:val="00050300"/>
    <w:rsid w:val="00051658"/>
    <w:rsid w:val="00053447"/>
    <w:rsid w:val="00053715"/>
    <w:rsid w:val="00053A0A"/>
    <w:rsid w:val="00053B74"/>
    <w:rsid w:val="00053EA5"/>
    <w:rsid w:val="00054D81"/>
    <w:rsid w:val="0005558A"/>
    <w:rsid w:val="00055FB4"/>
    <w:rsid w:val="00056ADB"/>
    <w:rsid w:val="00056C77"/>
    <w:rsid w:val="0005751D"/>
    <w:rsid w:val="00057D82"/>
    <w:rsid w:val="00057E6F"/>
    <w:rsid w:val="00061176"/>
    <w:rsid w:val="00061177"/>
    <w:rsid w:val="0006184B"/>
    <w:rsid w:val="00062749"/>
    <w:rsid w:val="00063F2C"/>
    <w:rsid w:val="0006533E"/>
    <w:rsid w:val="00065EB3"/>
    <w:rsid w:val="00067F83"/>
    <w:rsid w:val="00072413"/>
    <w:rsid w:val="00072CC5"/>
    <w:rsid w:val="00072D70"/>
    <w:rsid w:val="0007379C"/>
    <w:rsid w:val="000742C3"/>
    <w:rsid w:val="00074631"/>
    <w:rsid w:val="00074999"/>
    <w:rsid w:val="000754E7"/>
    <w:rsid w:val="000759DF"/>
    <w:rsid w:val="00075B02"/>
    <w:rsid w:val="00076951"/>
    <w:rsid w:val="00076A69"/>
    <w:rsid w:val="000771EA"/>
    <w:rsid w:val="0008124E"/>
    <w:rsid w:val="00081DE6"/>
    <w:rsid w:val="0008338D"/>
    <w:rsid w:val="00083AD4"/>
    <w:rsid w:val="00084A3B"/>
    <w:rsid w:val="0008592A"/>
    <w:rsid w:val="00087970"/>
    <w:rsid w:val="000917E3"/>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0D36"/>
    <w:rsid w:val="000B1B44"/>
    <w:rsid w:val="000B284B"/>
    <w:rsid w:val="000B342E"/>
    <w:rsid w:val="000B561A"/>
    <w:rsid w:val="000B688E"/>
    <w:rsid w:val="000B7310"/>
    <w:rsid w:val="000B7CBF"/>
    <w:rsid w:val="000C05DB"/>
    <w:rsid w:val="000C095D"/>
    <w:rsid w:val="000C0BC0"/>
    <w:rsid w:val="000C0FAE"/>
    <w:rsid w:val="000C16EF"/>
    <w:rsid w:val="000C4702"/>
    <w:rsid w:val="000C6B59"/>
    <w:rsid w:val="000D3ED4"/>
    <w:rsid w:val="000D4B48"/>
    <w:rsid w:val="000D7F02"/>
    <w:rsid w:val="000E07F3"/>
    <w:rsid w:val="000E22E1"/>
    <w:rsid w:val="000E232A"/>
    <w:rsid w:val="000E2527"/>
    <w:rsid w:val="000E40A9"/>
    <w:rsid w:val="000E5874"/>
    <w:rsid w:val="000E5FCF"/>
    <w:rsid w:val="000E6A45"/>
    <w:rsid w:val="000E7D8A"/>
    <w:rsid w:val="000F0242"/>
    <w:rsid w:val="000F1A85"/>
    <w:rsid w:val="000F3C4E"/>
    <w:rsid w:val="000F43E9"/>
    <w:rsid w:val="000F5CC4"/>
    <w:rsid w:val="000F6A4F"/>
    <w:rsid w:val="000F6CDA"/>
    <w:rsid w:val="000F6F1E"/>
    <w:rsid w:val="000F728E"/>
    <w:rsid w:val="000F7792"/>
    <w:rsid w:val="000F781B"/>
    <w:rsid w:val="000F788D"/>
    <w:rsid w:val="00102000"/>
    <w:rsid w:val="0010335F"/>
    <w:rsid w:val="001039FE"/>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BB6"/>
    <w:rsid w:val="00111EE2"/>
    <w:rsid w:val="00112FD0"/>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ED4"/>
    <w:rsid w:val="001239D0"/>
    <w:rsid w:val="00124386"/>
    <w:rsid w:val="0012528A"/>
    <w:rsid w:val="0012549F"/>
    <w:rsid w:val="001302C8"/>
    <w:rsid w:val="001308FF"/>
    <w:rsid w:val="00130CB9"/>
    <w:rsid w:val="00131750"/>
    <w:rsid w:val="0013175C"/>
    <w:rsid w:val="00131CB8"/>
    <w:rsid w:val="001328CF"/>
    <w:rsid w:val="0013465C"/>
    <w:rsid w:val="00134BA3"/>
    <w:rsid w:val="00136680"/>
    <w:rsid w:val="00136A00"/>
    <w:rsid w:val="001370C2"/>
    <w:rsid w:val="00137E57"/>
    <w:rsid w:val="0014064E"/>
    <w:rsid w:val="00140F5F"/>
    <w:rsid w:val="00142251"/>
    <w:rsid w:val="00142CDA"/>
    <w:rsid w:val="00143D17"/>
    <w:rsid w:val="001455E9"/>
    <w:rsid w:val="00145684"/>
    <w:rsid w:val="001456A3"/>
    <w:rsid w:val="001456DA"/>
    <w:rsid w:val="00146FD4"/>
    <w:rsid w:val="00147B67"/>
    <w:rsid w:val="001508EC"/>
    <w:rsid w:val="00150BD4"/>
    <w:rsid w:val="001517E0"/>
    <w:rsid w:val="001521E6"/>
    <w:rsid w:val="001551B4"/>
    <w:rsid w:val="0015629C"/>
    <w:rsid w:val="001578EC"/>
    <w:rsid w:val="0016217E"/>
    <w:rsid w:val="00162951"/>
    <w:rsid w:val="00163A63"/>
    <w:rsid w:val="00163E15"/>
    <w:rsid w:val="00164883"/>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6635"/>
    <w:rsid w:val="00186C0D"/>
    <w:rsid w:val="001873B0"/>
    <w:rsid w:val="00190042"/>
    <w:rsid w:val="001909BE"/>
    <w:rsid w:val="00191135"/>
    <w:rsid w:val="001915C5"/>
    <w:rsid w:val="00191B57"/>
    <w:rsid w:val="001920CB"/>
    <w:rsid w:val="0019709F"/>
    <w:rsid w:val="00197B82"/>
    <w:rsid w:val="001A029E"/>
    <w:rsid w:val="001A0842"/>
    <w:rsid w:val="001A0FAF"/>
    <w:rsid w:val="001A1F39"/>
    <w:rsid w:val="001A25E2"/>
    <w:rsid w:val="001A2C01"/>
    <w:rsid w:val="001A301B"/>
    <w:rsid w:val="001A30DA"/>
    <w:rsid w:val="001A4EAE"/>
    <w:rsid w:val="001A52B5"/>
    <w:rsid w:val="001A6AB9"/>
    <w:rsid w:val="001A6B99"/>
    <w:rsid w:val="001A6C47"/>
    <w:rsid w:val="001A6E44"/>
    <w:rsid w:val="001A6FCA"/>
    <w:rsid w:val="001B044E"/>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D0216"/>
    <w:rsid w:val="001D16B5"/>
    <w:rsid w:val="001D2EAF"/>
    <w:rsid w:val="001D4135"/>
    <w:rsid w:val="001D5B4E"/>
    <w:rsid w:val="001D6997"/>
    <w:rsid w:val="001D6CD2"/>
    <w:rsid w:val="001D7277"/>
    <w:rsid w:val="001E0AA5"/>
    <w:rsid w:val="001E0BE2"/>
    <w:rsid w:val="001E1127"/>
    <w:rsid w:val="001E23E0"/>
    <w:rsid w:val="001E25FD"/>
    <w:rsid w:val="001E26C4"/>
    <w:rsid w:val="001E3960"/>
    <w:rsid w:val="001E591A"/>
    <w:rsid w:val="001E6110"/>
    <w:rsid w:val="001F0AF0"/>
    <w:rsid w:val="001F1538"/>
    <w:rsid w:val="001F162B"/>
    <w:rsid w:val="001F167F"/>
    <w:rsid w:val="001F1745"/>
    <w:rsid w:val="001F3354"/>
    <w:rsid w:val="001F4822"/>
    <w:rsid w:val="001F4B02"/>
    <w:rsid w:val="001F556C"/>
    <w:rsid w:val="001F5B62"/>
    <w:rsid w:val="001F604D"/>
    <w:rsid w:val="001F6CA6"/>
    <w:rsid w:val="001F7F53"/>
    <w:rsid w:val="001F7F9B"/>
    <w:rsid w:val="002016BE"/>
    <w:rsid w:val="002021E7"/>
    <w:rsid w:val="00202C70"/>
    <w:rsid w:val="00205DA5"/>
    <w:rsid w:val="00205DB2"/>
    <w:rsid w:val="00205FEC"/>
    <w:rsid w:val="00206626"/>
    <w:rsid w:val="00207406"/>
    <w:rsid w:val="0021098D"/>
    <w:rsid w:val="00212108"/>
    <w:rsid w:val="0021241B"/>
    <w:rsid w:val="00212BE6"/>
    <w:rsid w:val="00212F19"/>
    <w:rsid w:val="0021339D"/>
    <w:rsid w:val="002150C1"/>
    <w:rsid w:val="00215351"/>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134A"/>
    <w:rsid w:val="002336F7"/>
    <w:rsid w:val="00233893"/>
    <w:rsid w:val="00233A31"/>
    <w:rsid w:val="00234297"/>
    <w:rsid w:val="0023633A"/>
    <w:rsid w:val="00237839"/>
    <w:rsid w:val="002405F8"/>
    <w:rsid w:val="00242F0D"/>
    <w:rsid w:val="0024395F"/>
    <w:rsid w:val="002458CC"/>
    <w:rsid w:val="00246932"/>
    <w:rsid w:val="00251344"/>
    <w:rsid w:val="00251983"/>
    <w:rsid w:val="00251F66"/>
    <w:rsid w:val="0025271D"/>
    <w:rsid w:val="00252CC1"/>
    <w:rsid w:val="00252E91"/>
    <w:rsid w:val="00252FF1"/>
    <w:rsid w:val="002533FF"/>
    <w:rsid w:val="0025371D"/>
    <w:rsid w:val="00254BDB"/>
    <w:rsid w:val="00254DE1"/>
    <w:rsid w:val="00256B31"/>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6BE"/>
    <w:rsid w:val="00276D6C"/>
    <w:rsid w:val="00280151"/>
    <w:rsid w:val="00280545"/>
    <w:rsid w:val="002812A7"/>
    <w:rsid w:val="0028192F"/>
    <w:rsid w:val="002828CA"/>
    <w:rsid w:val="00284A7F"/>
    <w:rsid w:val="00285C87"/>
    <w:rsid w:val="00286DE7"/>
    <w:rsid w:val="002911CB"/>
    <w:rsid w:val="002929B0"/>
    <w:rsid w:val="002936FA"/>
    <w:rsid w:val="002937C6"/>
    <w:rsid w:val="00294693"/>
    <w:rsid w:val="0029589C"/>
    <w:rsid w:val="002958A2"/>
    <w:rsid w:val="00296127"/>
    <w:rsid w:val="0029631F"/>
    <w:rsid w:val="0029632D"/>
    <w:rsid w:val="002A19EB"/>
    <w:rsid w:val="002A1A97"/>
    <w:rsid w:val="002A2C21"/>
    <w:rsid w:val="002A2C25"/>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EB"/>
    <w:rsid w:val="002C6821"/>
    <w:rsid w:val="002C73A3"/>
    <w:rsid w:val="002C74B3"/>
    <w:rsid w:val="002C760E"/>
    <w:rsid w:val="002D07AC"/>
    <w:rsid w:val="002D0BD5"/>
    <w:rsid w:val="002D2749"/>
    <w:rsid w:val="002D2908"/>
    <w:rsid w:val="002D30DC"/>
    <w:rsid w:val="002D5CF1"/>
    <w:rsid w:val="002D5ED9"/>
    <w:rsid w:val="002D61F7"/>
    <w:rsid w:val="002D7287"/>
    <w:rsid w:val="002D7811"/>
    <w:rsid w:val="002D7881"/>
    <w:rsid w:val="002D7D17"/>
    <w:rsid w:val="002E0E2F"/>
    <w:rsid w:val="002E1E41"/>
    <w:rsid w:val="002E236B"/>
    <w:rsid w:val="002E2F2E"/>
    <w:rsid w:val="002E349C"/>
    <w:rsid w:val="002E513E"/>
    <w:rsid w:val="002E6689"/>
    <w:rsid w:val="002E7036"/>
    <w:rsid w:val="002E72AE"/>
    <w:rsid w:val="002E7C4B"/>
    <w:rsid w:val="002F082D"/>
    <w:rsid w:val="002F08A6"/>
    <w:rsid w:val="002F20A5"/>
    <w:rsid w:val="002F35B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8F6"/>
    <w:rsid w:val="00320932"/>
    <w:rsid w:val="00322DC8"/>
    <w:rsid w:val="00324378"/>
    <w:rsid w:val="003243AA"/>
    <w:rsid w:val="003249E7"/>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5B40"/>
    <w:rsid w:val="00346B43"/>
    <w:rsid w:val="0034741A"/>
    <w:rsid w:val="00350045"/>
    <w:rsid w:val="003505C5"/>
    <w:rsid w:val="003509CB"/>
    <w:rsid w:val="00351D16"/>
    <w:rsid w:val="00353469"/>
    <w:rsid w:val="003546C8"/>
    <w:rsid w:val="0035501F"/>
    <w:rsid w:val="003560EE"/>
    <w:rsid w:val="00357D61"/>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6184"/>
    <w:rsid w:val="00386204"/>
    <w:rsid w:val="00386B19"/>
    <w:rsid w:val="00387317"/>
    <w:rsid w:val="00387471"/>
    <w:rsid w:val="0039119C"/>
    <w:rsid w:val="00392500"/>
    <w:rsid w:val="00393E37"/>
    <w:rsid w:val="00393EF9"/>
    <w:rsid w:val="003946EF"/>
    <w:rsid w:val="003A16D0"/>
    <w:rsid w:val="003A19A7"/>
    <w:rsid w:val="003A26E0"/>
    <w:rsid w:val="003A27D0"/>
    <w:rsid w:val="003A2936"/>
    <w:rsid w:val="003A3068"/>
    <w:rsid w:val="003A3269"/>
    <w:rsid w:val="003A3F86"/>
    <w:rsid w:val="003A4711"/>
    <w:rsid w:val="003A511B"/>
    <w:rsid w:val="003A5277"/>
    <w:rsid w:val="003A6877"/>
    <w:rsid w:val="003B1302"/>
    <w:rsid w:val="003B134A"/>
    <w:rsid w:val="003B1745"/>
    <w:rsid w:val="003B1A30"/>
    <w:rsid w:val="003B20DE"/>
    <w:rsid w:val="003B2F86"/>
    <w:rsid w:val="003B71BE"/>
    <w:rsid w:val="003C0930"/>
    <w:rsid w:val="003C20D4"/>
    <w:rsid w:val="003C2783"/>
    <w:rsid w:val="003C3DAB"/>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839"/>
    <w:rsid w:val="00403F5E"/>
    <w:rsid w:val="004048C7"/>
    <w:rsid w:val="00404AA9"/>
    <w:rsid w:val="004057CB"/>
    <w:rsid w:val="00405C7F"/>
    <w:rsid w:val="004061BD"/>
    <w:rsid w:val="00406A9B"/>
    <w:rsid w:val="00407D03"/>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35AEB"/>
    <w:rsid w:val="004403A8"/>
    <w:rsid w:val="00441267"/>
    <w:rsid w:val="0044372A"/>
    <w:rsid w:val="00443B91"/>
    <w:rsid w:val="00443DCE"/>
    <w:rsid w:val="00446531"/>
    <w:rsid w:val="00446DA3"/>
    <w:rsid w:val="0044738A"/>
    <w:rsid w:val="004513BE"/>
    <w:rsid w:val="004517DB"/>
    <w:rsid w:val="00452008"/>
    <w:rsid w:val="00452340"/>
    <w:rsid w:val="00452DF7"/>
    <w:rsid w:val="00453ACA"/>
    <w:rsid w:val="00453D7C"/>
    <w:rsid w:val="00454528"/>
    <w:rsid w:val="00455D82"/>
    <w:rsid w:val="00456926"/>
    <w:rsid w:val="00457DCB"/>
    <w:rsid w:val="00461A0E"/>
    <w:rsid w:val="00461B38"/>
    <w:rsid w:val="004623E8"/>
    <w:rsid w:val="004628EE"/>
    <w:rsid w:val="00462E57"/>
    <w:rsid w:val="00464A0F"/>
    <w:rsid w:val="00466968"/>
    <w:rsid w:val="00466D0E"/>
    <w:rsid w:val="00466DDE"/>
    <w:rsid w:val="00467888"/>
    <w:rsid w:val="004702A9"/>
    <w:rsid w:val="004707CB"/>
    <w:rsid w:val="00471BD6"/>
    <w:rsid w:val="0047410A"/>
    <w:rsid w:val="00476C6D"/>
    <w:rsid w:val="00477D76"/>
    <w:rsid w:val="004809CD"/>
    <w:rsid w:val="004819FC"/>
    <w:rsid w:val="00482201"/>
    <w:rsid w:val="00482F34"/>
    <w:rsid w:val="00483422"/>
    <w:rsid w:val="004837F6"/>
    <w:rsid w:val="00485A4D"/>
    <w:rsid w:val="00487370"/>
    <w:rsid w:val="004901DE"/>
    <w:rsid w:val="0049113C"/>
    <w:rsid w:val="00491250"/>
    <w:rsid w:val="00491932"/>
    <w:rsid w:val="00492372"/>
    <w:rsid w:val="004929AF"/>
    <w:rsid w:val="004930CF"/>
    <w:rsid w:val="00493156"/>
    <w:rsid w:val="00494F6E"/>
    <w:rsid w:val="00495519"/>
    <w:rsid w:val="00495C93"/>
    <w:rsid w:val="00496C40"/>
    <w:rsid w:val="00497222"/>
    <w:rsid w:val="00497CD9"/>
    <w:rsid w:val="004A0DD1"/>
    <w:rsid w:val="004A1626"/>
    <w:rsid w:val="004A176F"/>
    <w:rsid w:val="004A40F1"/>
    <w:rsid w:val="004A58B0"/>
    <w:rsid w:val="004A6782"/>
    <w:rsid w:val="004A6936"/>
    <w:rsid w:val="004A72DB"/>
    <w:rsid w:val="004A73FD"/>
    <w:rsid w:val="004A763E"/>
    <w:rsid w:val="004B02F8"/>
    <w:rsid w:val="004B08D6"/>
    <w:rsid w:val="004B1316"/>
    <w:rsid w:val="004B15C6"/>
    <w:rsid w:val="004B2D2B"/>
    <w:rsid w:val="004B3E5F"/>
    <w:rsid w:val="004B4453"/>
    <w:rsid w:val="004B4956"/>
    <w:rsid w:val="004B4F40"/>
    <w:rsid w:val="004B5BC8"/>
    <w:rsid w:val="004B6AB2"/>
    <w:rsid w:val="004B70A0"/>
    <w:rsid w:val="004C0009"/>
    <w:rsid w:val="004C0557"/>
    <w:rsid w:val="004C16DC"/>
    <w:rsid w:val="004C2F1D"/>
    <w:rsid w:val="004C30DD"/>
    <w:rsid w:val="004C461D"/>
    <w:rsid w:val="004C4D29"/>
    <w:rsid w:val="004C56C3"/>
    <w:rsid w:val="004C74F6"/>
    <w:rsid w:val="004D036E"/>
    <w:rsid w:val="004D0D22"/>
    <w:rsid w:val="004D2789"/>
    <w:rsid w:val="004D452E"/>
    <w:rsid w:val="004D5199"/>
    <w:rsid w:val="004D7458"/>
    <w:rsid w:val="004D75CD"/>
    <w:rsid w:val="004D76AE"/>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31DE"/>
    <w:rsid w:val="005236D8"/>
    <w:rsid w:val="00523E3E"/>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D0F"/>
    <w:rsid w:val="005415F5"/>
    <w:rsid w:val="00542475"/>
    <w:rsid w:val="00542FCD"/>
    <w:rsid w:val="00544ECD"/>
    <w:rsid w:val="005458BA"/>
    <w:rsid w:val="00546F98"/>
    <w:rsid w:val="0054751C"/>
    <w:rsid w:val="005477F6"/>
    <w:rsid w:val="00547DBF"/>
    <w:rsid w:val="0055072E"/>
    <w:rsid w:val="00550BC7"/>
    <w:rsid w:val="00552350"/>
    <w:rsid w:val="00552810"/>
    <w:rsid w:val="005528D8"/>
    <w:rsid w:val="00552940"/>
    <w:rsid w:val="005542CD"/>
    <w:rsid w:val="00554895"/>
    <w:rsid w:val="00556697"/>
    <w:rsid w:val="00556F7A"/>
    <w:rsid w:val="00557333"/>
    <w:rsid w:val="00560417"/>
    <w:rsid w:val="005622FE"/>
    <w:rsid w:val="00563443"/>
    <w:rsid w:val="00564271"/>
    <w:rsid w:val="005654B9"/>
    <w:rsid w:val="00566A2A"/>
    <w:rsid w:val="00567A8D"/>
    <w:rsid w:val="00571281"/>
    <w:rsid w:val="00571883"/>
    <w:rsid w:val="005718AF"/>
    <w:rsid w:val="00571CE5"/>
    <w:rsid w:val="00572425"/>
    <w:rsid w:val="00572A37"/>
    <w:rsid w:val="00574357"/>
    <w:rsid w:val="00575856"/>
    <w:rsid w:val="0057661A"/>
    <w:rsid w:val="0058075A"/>
    <w:rsid w:val="00580BFC"/>
    <w:rsid w:val="00581827"/>
    <w:rsid w:val="00582B47"/>
    <w:rsid w:val="00582CC1"/>
    <w:rsid w:val="00587DB2"/>
    <w:rsid w:val="00587F19"/>
    <w:rsid w:val="0059139E"/>
    <w:rsid w:val="00592B45"/>
    <w:rsid w:val="005930C1"/>
    <w:rsid w:val="005935E8"/>
    <w:rsid w:val="00594355"/>
    <w:rsid w:val="005954D6"/>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3846"/>
    <w:rsid w:val="005B42F1"/>
    <w:rsid w:val="005B4B91"/>
    <w:rsid w:val="005B6EC4"/>
    <w:rsid w:val="005B70D7"/>
    <w:rsid w:val="005B796B"/>
    <w:rsid w:val="005C0086"/>
    <w:rsid w:val="005C0216"/>
    <w:rsid w:val="005C0802"/>
    <w:rsid w:val="005C1528"/>
    <w:rsid w:val="005C25A1"/>
    <w:rsid w:val="005C2FC0"/>
    <w:rsid w:val="005C3562"/>
    <w:rsid w:val="005C3706"/>
    <w:rsid w:val="005C4A97"/>
    <w:rsid w:val="005C4DD6"/>
    <w:rsid w:val="005C5BAA"/>
    <w:rsid w:val="005C628B"/>
    <w:rsid w:val="005C71AE"/>
    <w:rsid w:val="005C7AE1"/>
    <w:rsid w:val="005D017E"/>
    <w:rsid w:val="005D18C4"/>
    <w:rsid w:val="005D1A33"/>
    <w:rsid w:val="005D3CB7"/>
    <w:rsid w:val="005D4985"/>
    <w:rsid w:val="005D56A5"/>
    <w:rsid w:val="005E01F5"/>
    <w:rsid w:val="005E1D7C"/>
    <w:rsid w:val="005E2259"/>
    <w:rsid w:val="005E359B"/>
    <w:rsid w:val="005E3E71"/>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0BDD"/>
    <w:rsid w:val="006012FC"/>
    <w:rsid w:val="006016C8"/>
    <w:rsid w:val="00601925"/>
    <w:rsid w:val="00601E58"/>
    <w:rsid w:val="0060204F"/>
    <w:rsid w:val="00602AF6"/>
    <w:rsid w:val="006045B1"/>
    <w:rsid w:val="0060475C"/>
    <w:rsid w:val="00604AE4"/>
    <w:rsid w:val="0060582B"/>
    <w:rsid w:val="00606319"/>
    <w:rsid w:val="00606802"/>
    <w:rsid w:val="006075E8"/>
    <w:rsid w:val="00607C07"/>
    <w:rsid w:val="00610421"/>
    <w:rsid w:val="00610514"/>
    <w:rsid w:val="00610534"/>
    <w:rsid w:val="00611C04"/>
    <w:rsid w:val="00613C08"/>
    <w:rsid w:val="00615290"/>
    <w:rsid w:val="00615576"/>
    <w:rsid w:val="00615F9F"/>
    <w:rsid w:val="00616062"/>
    <w:rsid w:val="00616622"/>
    <w:rsid w:val="0062001D"/>
    <w:rsid w:val="00621000"/>
    <w:rsid w:val="006218A3"/>
    <w:rsid w:val="006232C7"/>
    <w:rsid w:val="0062408A"/>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22B"/>
    <w:rsid w:val="006476E6"/>
    <w:rsid w:val="006476F2"/>
    <w:rsid w:val="006501A0"/>
    <w:rsid w:val="00650FF9"/>
    <w:rsid w:val="006510B8"/>
    <w:rsid w:val="006516CC"/>
    <w:rsid w:val="00652D8F"/>
    <w:rsid w:val="00654650"/>
    <w:rsid w:val="00655287"/>
    <w:rsid w:val="00655E24"/>
    <w:rsid w:val="00660BA6"/>
    <w:rsid w:val="006644C7"/>
    <w:rsid w:val="00664C6B"/>
    <w:rsid w:val="0066593D"/>
    <w:rsid w:val="00665C87"/>
    <w:rsid w:val="00666300"/>
    <w:rsid w:val="00666C5A"/>
    <w:rsid w:val="00670F10"/>
    <w:rsid w:val="00671086"/>
    <w:rsid w:val="00672226"/>
    <w:rsid w:val="006733E4"/>
    <w:rsid w:val="00673C40"/>
    <w:rsid w:val="006746DE"/>
    <w:rsid w:val="006754A0"/>
    <w:rsid w:val="00676A97"/>
    <w:rsid w:val="00676E2A"/>
    <w:rsid w:val="00680AAD"/>
    <w:rsid w:val="00681147"/>
    <w:rsid w:val="00681704"/>
    <w:rsid w:val="00681A37"/>
    <w:rsid w:val="00682E1C"/>
    <w:rsid w:val="00683E64"/>
    <w:rsid w:val="00684F59"/>
    <w:rsid w:val="006856C2"/>
    <w:rsid w:val="00687388"/>
    <w:rsid w:val="006876D2"/>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D30"/>
    <w:rsid w:val="006B01FC"/>
    <w:rsid w:val="006B065A"/>
    <w:rsid w:val="006B0C46"/>
    <w:rsid w:val="006B0F02"/>
    <w:rsid w:val="006B2FA3"/>
    <w:rsid w:val="006B39B1"/>
    <w:rsid w:val="006B4695"/>
    <w:rsid w:val="006B5286"/>
    <w:rsid w:val="006B65BE"/>
    <w:rsid w:val="006B6899"/>
    <w:rsid w:val="006B73E3"/>
    <w:rsid w:val="006B7B27"/>
    <w:rsid w:val="006C25FB"/>
    <w:rsid w:val="006C287E"/>
    <w:rsid w:val="006C3541"/>
    <w:rsid w:val="006C56D4"/>
    <w:rsid w:val="006C5D7D"/>
    <w:rsid w:val="006C6196"/>
    <w:rsid w:val="006C7F09"/>
    <w:rsid w:val="006D0F51"/>
    <w:rsid w:val="006D21CF"/>
    <w:rsid w:val="006D2C92"/>
    <w:rsid w:val="006D3A08"/>
    <w:rsid w:val="006D3ABD"/>
    <w:rsid w:val="006D3D78"/>
    <w:rsid w:val="006D4E73"/>
    <w:rsid w:val="006D7920"/>
    <w:rsid w:val="006E0AC6"/>
    <w:rsid w:val="006E38AA"/>
    <w:rsid w:val="006E39F1"/>
    <w:rsid w:val="006E4122"/>
    <w:rsid w:val="006E4AAB"/>
    <w:rsid w:val="006F080C"/>
    <w:rsid w:val="006F1488"/>
    <w:rsid w:val="006F30DD"/>
    <w:rsid w:val="006F3BC8"/>
    <w:rsid w:val="006F4277"/>
    <w:rsid w:val="006F491E"/>
    <w:rsid w:val="006F5167"/>
    <w:rsid w:val="006F5214"/>
    <w:rsid w:val="006F57FF"/>
    <w:rsid w:val="006F58E8"/>
    <w:rsid w:val="006F5CCD"/>
    <w:rsid w:val="006F6133"/>
    <w:rsid w:val="006F7421"/>
    <w:rsid w:val="007011EE"/>
    <w:rsid w:val="00701A23"/>
    <w:rsid w:val="00703A64"/>
    <w:rsid w:val="00703CB5"/>
    <w:rsid w:val="007049AB"/>
    <w:rsid w:val="00704C2F"/>
    <w:rsid w:val="00705995"/>
    <w:rsid w:val="0070670A"/>
    <w:rsid w:val="00706851"/>
    <w:rsid w:val="0070794D"/>
    <w:rsid w:val="007113E7"/>
    <w:rsid w:val="00711B11"/>
    <w:rsid w:val="0071321C"/>
    <w:rsid w:val="00714BC8"/>
    <w:rsid w:val="00715B02"/>
    <w:rsid w:val="00716E41"/>
    <w:rsid w:val="00721E5A"/>
    <w:rsid w:val="00721E61"/>
    <w:rsid w:val="00723CF6"/>
    <w:rsid w:val="00724685"/>
    <w:rsid w:val="00724F09"/>
    <w:rsid w:val="007252D3"/>
    <w:rsid w:val="00726725"/>
    <w:rsid w:val="00726BB5"/>
    <w:rsid w:val="00727327"/>
    <w:rsid w:val="0072745C"/>
    <w:rsid w:val="00731799"/>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74E3"/>
    <w:rsid w:val="0075172B"/>
    <w:rsid w:val="00753DB7"/>
    <w:rsid w:val="007557FB"/>
    <w:rsid w:val="0075699E"/>
    <w:rsid w:val="00757C34"/>
    <w:rsid w:val="00762E56"/>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37EC"/>
    <w:rsid w:val="00793C59"/>
    <w:rsid w:val="00793D19"/>
    <w:rsid w:val="00794D3B"/>
    <w:rsid w:val="00795AB1"/>
    <w:rsid w:val="00797408"/>
    <w:rsid w:val="00797976"/>
    <w:rsid w:val="007A0863"/>
    <w:rsid w:val="007A20F7"/>
    <w:rsid w:val="007A2580"/>
    <w:rsid w:val="007A2ED9"/>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506"/>
    <w:rsid w:val="007B5752"/>
    <w:rsid w:val="007B5A1A"/>
    <w:rsid w:val="007B62D9"/>
    <w:rsid w:val="007B6478"/>
    <w:rsid w:val="007B75D8"/>
    <w:rsid w:val="007C13E6"/>
    <w:rsid w:val="007C16FA"/>
    <w:rsid w:val="007C1773"/>
    <w:rsid w:val="007C1AD1"/>
    <w:rsid w:val="007C21E0"/>
    <w:rsid w:val="007C2A92"/>
    <w:rsid w:val="007C2D2C"/>
    <w:rsid w:val="007C3BEB"/>
    <w:rsid w:val="007C41CC"/>
    <w:rsid w:val="007C50AF"/>
    <w:rsid w:val="007C5739"/>
    <w:rsid w:val="007C75B6"/>
    <w:rsid w:val="007D0F47"/>
    <w:rsid w:val="007D116C"/>
    <w:rsid w:val="007D1415"/>
    <w:rsid w:val="007D23BB"/>
    <w:rsid w:val="007D29CD"/>
    <w:rsid w:val="007D2FD5"/>
    <w:rsid w:val="007D531B"/>
    <w:rsid w:val="007D691A"/>
    <w:rsid w:val="007D71BE"/>
    <w:rsid w:val="007D7A16"/>
    <w:rsid w:val="007E0755"/>
    <w:rsid w:val="007E0BA2"/>
    <w:rsid w:val="007E182E"/>
    <w:rsid w:val="007E1A74"/>
    <w:rsid w:val="007E2143"/>
    <w:rsid w:val="007E34EF"/>
    <w:rsid w:val="007E3E24"/>
    <w:rsid w:val="007E5DC1"/>
    <w:rsid w:val="007E6116"/>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5F49"/>
    <w:rsid w:val="00806A42"/>
    <w:rsid w:val="00807D0D"/>
    <w:rsid w:val="008102F1"/>
    <w:rsid w:val="00810A73"/>
    <w:rsid w:val="00810F14"/>
    <w:rsid w:val="008114FE"/>
    <w:rsid w:val="00811AA5"/>
    <w:rsid w:val="00812274"/>
    <w:rsid w:val="00813B17"/>
    <w:rsid w:val="00815985"/>
    <w:rsid w:val="00820112"/>
    <w:rsid w:val="00821380"/>
    <w:rsid w:val="00821910"/>
    <w:rsid w:val="0082250F"/>
    <w:rsid w:val="008227A7"/>
    <w:rsid w:val="008239B2"/>
    <w:rsid w:val="008245F0"/>
    <w:rsid w:val="00824867"/>
    <w:rsid w:val="00826026"/>
    <w:rsid w:val="00826504"/>
    <w:rsid w:val="00826AC7"/>
    <w:rsid w:val="008271D5"/>
    <w:rsid w:val="00831310"/>
    <w:rsid w:val="008328F6"/>
    <w:rsid w:val="00833C11"/>
    <w:rsid w:val="008347B7"/>
    <w:rsid w:val="008349FF"/>
    <w:rsid w:val="00834F70"/>
    <w:rsid w:val="0083533F"/>
    <w:rsid w:val="008363DB"/>
    <w:rsid w:val="00836CC1"/>
    <w:rsid w:val="00837954"/>
    <w:rsid w:val="00837A8A"/>
    <w:rsid w:val="0084007D"/>
    <w:rsid w:val="00840442"/>
    <w:rsid w:val="00841C36"/>
    <w:rsid w:val="008425EC"/>
    <w:rsid w:val="008433B7"/>
    <w:rsid w:val="00844DFC"/>
    <w:rsid w:val="00845692"/>
    <w:rsid w:val="0084577E"/>
    <w:rsid w:val="0084619E"/>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312C"/>
    <w:rsid w:val="0086423C"/>
    <w:rsid w:val="008659BF"/>
    <w:rsid w:val="00865FB4"/>
    <w:rsid w:val="0087044E"/>
    <w:rsid w:val="0087069F"/>
    <w:rsid w:val="00870B69"/>
    <w:rsid w:val="00872DCA"/>
    <w:rsid w:val="00873A06"/>
    <w:rsid w:val="00874216"/>
    <w:rsid w:val="00876695"/>
    <w:rsid w:val="008777C4"/>
    <w:rsid w:val="008779A1"/>
    <w:rsid w:val="00877AD9"/>
    <w:rsid w:val="008802FD"/>
    <w:rsid w:val="008824BE"/>
    <w:rsid w:val="00882BDC"/>
    <w:rsid w:val="00882E9A"/>
    <w:rsid w:val="00883A8E"/>
    <w:rsid w:val="008841AF"/>
    <w:rsid w:val="008856A7"/>
    <w:rsid w:val="00886BC5"/>
    <w:rsid w:val="00886D8E"/>
    <w:rsid w:val="00887168"/>
    <w:rsid w:val="008872B0"/>
    <w:rsid w:val="00887F49"/>
    <w:rsid w:val="00890434"/>
    <w:rsid w:val="00890C1C"/>
    <w:rsid w:val="00893521"/>
    <w:rsid w:val="00893795"/>
    <w:rsid w:val="00894A0B"/>
    <w:rsid w:val="008965DB"/>
    <w:rsid w:val="008A0B7E"/>
    <w:rsid w:val="008A2CEB"/>
    <w:rsid w:val="008A35CB"/>
    <w:rsid w:val="008A3BB3"/>
    <w:rsid w:val="008A4183"/>
    <w:rsid w:val="008A49B0"/>
    <w:rsid w:val="008A4C8A"/>
    <w:rsid w:val="008A5677"/>
    <w:rsid w:val="008A63F1"/>
    <w:rsid w:val="008A69E3"/>
    <w:rsid w:val="008A6B1E"/>
    <w:rsid w:val="008A6DD2"/>
    <w:rsid w:val="008A7311"/>
    <w:rsid w:val="008A7D63"/>
    <w:rsid w:val="008B08C4"/>
    <w:rsid w:val="008B123E"/>
    <w:rsid w:val="008B2ADF"/>
    <w:rsid w:val="008B3A2B"/>
    <w:rsid w:val="008B3C3D"/>
    <w:rsid w:val="008B4480"/>
    <w:rsid w:val="008B4AF4"/>
    <w:rsid w:val="008B4BBD"/>
    <w:rsid w:val="008B50B7"/>
    <w:rsid w:val="008B5CA8"/>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49CE"/>
    <w:rsid w:val="008D5CE3"/>
    <w:rsid w:val="008D678F"/>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3066"/>
    <w:rsid w:val="008F3592"/>
    <w:rsid w:val="008F46A0"/>
    <w:rsid w:val="008F4741"/>
    <w:rsid w:val="008F50AF"/>
    <w:rsid w:val="008F6205"/>
    <w:rsid w:val="008F6E67"/>
    <w:rsid w:val="008F7005"/>
    <w:rsid w:val="008F7A0F"/>
    <w:rsid w:val="008F7FB9"/>
    <w:rsid w:val="009004A0"/>
    <w:rsid w:val="00900821"/>
    <w:rsid w:val="00901F6E"/>
    <w:rsid w:val="00903289"/>
    <w:rsid w:val="0090460B"/>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60E5"/>
    <w:rsid w:val="0091637F"/>
    <w:rsid w:val="00916848"/>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1DA1"/>
    <w:rsid w:val="009425B9"/>
    <w:rsid w:val="00942A34"/>
    <w:rsid w:val="009430BA"/>
    <w:rsid w:val="00943DCC"/>
    <w:rsid w:val="00944AA2"/>
    <w:rsid w:val="009458E8"/>
    <w:rsid w:val="00945B0C"/>
    <w:rsid w:val="009470A1"/>
    <w:rsid w:val="009502C4"/>
    <w:rsid w:val="00951411"/>
    <w:rsid w:val="009521CC"/>
    <w:rsid w:val="009527CF"/>
    <w:rsid w:val="009536DA"/>
    <w:rsid w:val="0095407B"/>
    <w:rsid w:val="009547D8"/>
    <w:rsid w:val="00955AA9"/>
    <w:rsid w:val="00960AFF"/>
    <w:rsid w:val="00961F40"/>
    <w:rsid w:val="0096263F"/>
    <w:rsid w:val="00963BD9"/>
    <w:rsid w:val="00963F13"/>
    <w:rsid w:val="00966193"/>
    <w:rsid w:val="009724F0"/>
    <w:rsid w:val="0097307C"/>
    <w:rsid w:val="00974057"/>
    <w:rsid w:val="009742E3"/>
    <w:rsid w:val="00974309"/>
    <w:rsid w:val="009763FE"/>
    <w:rsid w:val="00976739"/>
    <w:rsid w:val="00976A97"/>
    <w:rsid w:val="009800C8"/>
    <w:rsid w:val="009815EA"/>
    <w:rsid w:val="00981D53"/>
    <w:rsid w:val="009820C8"/>
    <w:rsid w:val="00982427"/>
    <w:rsid w:val="0098453E"/>
    <w:rsid w:val="00985A01"/>
    <w:rsid w:val="00985C2F"/>
    <w:rsid w:val="00986F83"/>
    <w:rsid w:val="00987564"/>
    <w:rsid w:val="00987FBE"/>
    <w:rsid w:val="0099128B"/>
    <w:rsid w:val="009936BD"/>
    <w:rsid w:val="009938DB"/>
    <w:rsid w:val="00994CD9"/>
    <w:rsid w:val="0099645B"/>
    <w:rsid w:val="009A170E"/>
    <w:rsid w:val="009A1A66"/>
    <w:rsid w:val="009A2556"/>
    <w:rsid w:val="009A3FCA"/>
    <w:rsid w:val="009A42AC"/>
    <w:rsid w:val="009A545F"/>
    <w:rsid w:val="009A794E"/>
    <w:rsid w:val="009B0FA1"/>
    <w:rsid w:val="009B266F"/>
    <w:rsid w:val="009B2B5A"/>
    <w:rsid w:val="009B330D"/>
    <w:rsid w:val="009B3F40"/>
    <w:rsid w:val="009B4D90"/>
    <w:rsid w:val="009B53EF"/>
    <w:rsid w:val="009C1A5D"/>
    <w:rsid w:val="009C2407"/>
    <w:rsid w:val="009C3AE8"/>
    <w:rsid w:val="009C4AF6"/>
    <w:rsid w:val="009C6372"/>
    <w:rsid w:val="009C64E8"/>
    <w:rsid w:val="009C7F08"/>
    <w:rsid w:val="009D0AB5"/>
    <w:rsid w:val="009D1F37"/>
    <w:rsid w:val="009D222A"/>
    <w:rsid w:val="009D3117"/>
    <w:rsid w:val="009D32D9"/>
    <w:rsid w:val="009D5960"/>
    <w:rsid w:val="009D599E"/>
    <w:rsid w:val="009D78A9"/>
    <w:rsid w:val="009D7F1C"/>
    <w:rsid w:val="009E00F5"/>
    <w:rsid w:val="009E020D"/>
    <w:rsid w:val="009E05E3"/>
    <w:rsid w:val="009E0CF8"/>
    <w:rsid w:val="009E1F5F"/>
    <w:rsid w:val="009E2DF9"/>
    <w:rsid w:val="009E302D"/>
    <w:rsid w:val="009E3056"/>
    <w:rsid w:val="009E41BE"/>
    <w:rsid w:val="009E50F7"/>
    <w:rsid w:val="009E59BD"/>
    <w:rsid w:val="009F01BC"/>
    <w:rsid w:val="009F03D0"/>
    <w:rsid w:val="009F10CC"/>
    <w:rsid w:val="009F320F"/>
    <w:rsid w:val="009F35ED"/>
    <w:rsid w:val="009F4106"/>
    <w:rsid w:val="009F4F16"/>
    <w:rsid w:val="009F5663"/>
    <w:rsid w:val="009F61C3"/>
    <w:rsid w:val="009F6BA9"/>
    <w:rsid w:val="009F787E"/>
    <w:rsid w:val="00A0013C"/>
    <w:rsid w:val="00A0163B"/>
    <w:rsid w:val="00A023B8"/>
    <w:rsid w:val="00A02480"/>
    <w:rsid w:val="00A02519"/>
    <w:rsid w:val="00A0258B"/>
    <w:rsid w:val="00A02CB7"/>
    <w:rsid w:val="00A02D9A"/>
    <w:rsid w:val="00A03AB6"/>
    <w:rsid w:val="00A0719B"/>
    <w:rsid w:val="00A0719F"/>
    <w:rsid w:val="00A071E0"/>
    <w:rsid w:val="00A109DB"/>
    <w:rsid w:val="00A11652"/>
    <w:rsid w:val="00A118B5"/>
    <w:rsid w:val="00A12B1D"/>
    <w:rsid w:val="00A13036"/>
    <w:rsid w:val="00A13948"/>
    <w:rsid w:val="00A1417B"/>
    <w:rsid w:val="00A15432"/>
    <w:rsid w:val="00A154FA"/>
    <w:rsid w:val="00A15BA0"/>
    <w:rsid w:val="00A1608B"/>
    <w:rsid w:val="00A162F8"/>
    <w:rsid w:val="00A172E7"/>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4155"/>
    <w:rsid w:val="00A35415"/>
    <w:rsid w:val="00A354E2"/>
    <w:rsid w:val="00A3569C"/>
    <w:rsid w:val="00A3629E"/>
    <w:rsid w:val="00A3665F"/>
    <w:rsid w:val="00A37232"/>
    <w:rsid w:val="00A40163"/>
    <w:rsid w:val="00A401FA"/>
    <w:rsid w:val="00A41B48"/>
    <w:rsid w:val="00A420C9"/>
    <w:rsid w:val="00A42F14"/>
    <w:rsid w:val="00A45ACB"/>
    <w:rsid w:val="00A460F4"/>
    <w:rsid w:val="00A47532"/>
    <w:rsid w:val="00A50254"/>
    <w:rsid w:val="00A50DC3"/>
    <w:rsid w:val="00A534E4"/>
    <w:rsid w:val="00A53625"/>
    <w:rsid w:val="00A57102"/>
    <w:rsid w:val="00A57B88"/>
    <w:rsid w:val="00A61E81"/>
    <w:rsid w:val="00A621BB"/>
    <w:rsid w:val="00A62710"/>
    <w:rsid w:val="00A640F7"/>
    <w:rsid w:val="00A66913"/>
    <w:rsid w:val="00A67006"/>
    <w:rsid w:val="00A6761E"/>
    <w:rsid w:val="00A70561"/>
    <w:rsid w:val="00A710A0"/>
    <w:rsid w:val="00A71577"/>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CFD"/>
    <w:rsid w:val="00A837DE"/>
    <w:rsid w:val="00A847A8"/>
    <w:rsid w:val="00A847E1"/>
    <w:rsid w:val="00A84F5B"/>
    <w:rsid w:val="00A853E1"/>
    <w:rsid w:val="00A867FA"/>
    <w:rsid w:val="00A90190"/>
    <w:rsid w:val="00A905D1"/>
    <w:rsid w:val="00A9179F"/>
    <w:rsid w:val="00A91852"/>
    <w:rsid w:val="00A9187B"/>
    <w:rsid w:val="00A91D58"/>
    <w:rsid w:val="00A923B0"/>
    <w:rsid w:val="00A923D2"/>
    <w:rsid w:val="00A92C7A"/>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D7A"/>
    <w:rsid w:val="00AB3E52"/>
    <w:rsid w:val="00AB600B"/>
    <w:rsid w:val="00AB639A"/>
    <w:rsid w:val="00AB71A8"/>
    <w:rsid w:val="00AB72C3"/>
    <w:rsid w:val="00AC142E"/>
    <w:rsid w:val="00AC1810"/>
    <w:rsid w:val="00AC1B9F"/>
    <w:rsid w:val="00AC4B91"/>
    <w:rsid w:val="00AC7336"/>
    <w:rsid w:val="00AC7C61"/>
    <w:rsid w:val="00AD0057"/>
    <w:rsid w:val="00AD34B0"/>
    <w:rsid w:val="00AD369F"/>
    <w:rsid w:val="00AD3FD3"/>
    <w:rsid w:val="00AD42F1"/>
    <w:rsid w:val="00AD4A16"/>
    <w:rsid w:val="00AD5103"/>
    <w:rsid w:val="00AD52EF"/>
    <w:rsid w:val="00AD58D0"/>
    <w:rsid w:val="00AD6045"/>
    <w:rsid w:val="00AD7F1C"/>
    <w:rsid w:val="00AE0403"/>
    <w:rsid w:val="00AE066D"/>
    <w:rsid w:val="00AE46B9"/>
    <w:rsid w:val="00AE52C7"/>
    <w:rsid w:val="00AE5729"/>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4EFF"/>
    <w:rsid w:val="00AF51F8"/>
    <w:rsid w:val="00AF628B"/>
    <w:rsid w:val="00AF6EDA"/>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29E"/>
    <w:rsid w:val="00B134A4"/>
    <w:rsid w:val="00B15085"/>
    <w:rsid w:val="00B167CF"/>
    <w:rsid w:val="00B17594"/>
    <w:rsid w:val="00B1786A"/>
    <w:rsid w:val="00B17E87"/>
    <w:rsid w:val="00B20E1F"/>
    <w:rsid w:val="00B2195B"/>
    <w:rsid w:val="00B21AA4"/>
    <w:rsid w:val="00B226BB"/>
    <w:rsid w:val="00B22C32"/>
    <w:rsid w:val="00B24860"/>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32"/>
    <w:rsid w:val="00B40FCD"/>
    <w:rsid w:val="00B41E67"/>
    <w:rsid w:val="00B4253D"/>
    <w:rsid w:val="00B441AB"/>
    <w:rsid w:val="00B44E37"/>
    <w:rsid w:val="00B44F21"/>
    <w:rsid w:val="00B45D8C"/>
    <w:rsid w:val="00B5017B"/>
    <w:rsid w:val="00B51B6F"/>
    <w:rsid w:val="00B51CF4"/>
    <w:rsid w:val="00B51D5D"/>
    <w:rsid w:val="00B527B9"/>
    <w:rsid w:val="00B52805"/>
    <w:rsid w:val="00B52806"/>
    <w:rsid w:val="00B53E1D"/>
    <w:rsid w:val="00B543B0"/>
    <w:rsid w:val="00B545F0"/>
    <w:rsid w:val="00B54736"/>
    <w:rsid w:val="00B54A9C"/>
    <w:rsid w:val="00B55A64"/>
    <w:rsid w:val="00B56216"/>
    <w:rsid w:val="00B578DB"/>
    <w:rsid w:val="00B57A8A"/>
    <w:rsid w:val="00B57D3F"/>
    <w:rsid w:val="00B57D7B"/>
    <w:rsid w:val="00B61F73"/>
    <w:rsid w:val="00B634EA"/>
    <w:rsid w:val="00B6453E"/>
    <w:rsid w:val="00B64596"/>
    <w:rsid w:val="00B66745"/>
    <w:rsid w:val="00B66AA7"/>
    <w:rsid w:val="00B67105"/>
    <w:rsid w:val="00B67457"/>
    <w:rsid w:val="00B70A10"/>
    <w:rsid w:val="00B70ABC"/>
    <w:rsid w:val="00B70F39"/>
    <w:rsid w:val="00B70F60"/>
    <w:rsid w:val="00B71284"/>
    <w:rsid w:val="00B72463"/>
    <w:rsid w:val="00B73367"/>
    <w:rsid w:val="00B736E2"/>
    <w:rsid w:val="00B7545B"/>
    <w:rsid w:val="00B757CB"/>
    <w:rsid w:val="00B76D58"/>
    <w:rsid w:val="00B76EA0"/>
    <w:rsid w:val="00B77FD7"/>
    <w:rsid w:val="00B80DDE"/>
    <w:rsid w:val="00B82296"/>
    <w:rsid w:val="00B847C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FCA"/>
    <w:rsid w:val="00BA0FEE"/>
    <w:rsid w:val="00BA1790"/>
    <w:rsid w:val="00BA27B5"/>
    <w:rsid w:val="00BA2D91"/>
    <w:rsid w:val="00BA39B1"/>
    <w:rsid w:val="00BA3FA3"/>
    <w:rsid w:val="00BA4EEA"/>
    <w:rsid w:val="00BA5212"/>
    <w:rsid w:val="00BA537C"/>
    <w:rsid w:val="00BA546C"/>
    <w:rsid w:val="00BA5A0F"/>
    <w:rsid w:val="00BA7072"/>
    <w:rsid w:val="00BA75C3"/>
    <w:rsid w:val="00BA7E05"/>
    <w:rsid w:val="00BB2698"/>
    <w:rsid w:val="00BB29F4"/>
    <w:rsid w:val="00BB309F"/>
    <w:rsid w:val="00BB33E1"/>
    <w:rsid w:val="00BB4380"/>
    <w:rsid w:val="00BB54AE"/>
    <w:rsid w:val="00BB7204"/>
    <w:rsid w:val="00BC0342"/>
    <w:rsid w:val="00BC0A08"/>
    <w:rsid w:val="00BC16CF"/>
    <w:rsid w:val="00BC2199"/>
    <w:rsid w:val="00BC4E14"/>
    <w:rsid w:val="00BC586E"/>
    <w:rsid w:val="00BC5A0F"/>
    <w:rsid w:val="00BC7A9E"/>
    <w:rsid w:val="00BC7B53"/>
    <w:rsid w:val="00BC7EAC"/>
    <w:rsid w:val="00BD0654"/>
    <w:rsid w:val="00BD0AE4"/>
    <w:rsid w:val="00BD0FAB"/>
    <w:rsid w:val="00BD1489"/>
    <w:rsid w:val="00BD17F2"/>
    <w:rsid w:val="00BD23E1"/>
    <w:rsid w:val="00BD2DF0"/>
    <w:rsid w:val="00BD394F"/>
    <w:rsid w:val="00BD4471"/>
    <w:rsid w:val="00BD46A4"/>
    <w:rsid w:val="00BD66CA"/>
    <w:rsid w:val="00BD6972"/>
    <w:rsid w:val="00BD6CA1"/>
    <w:rsid w:val="00BD717E"/>
    <w:rsid w:val="00BD765E"/>
    <w:rsid w:val="00BD78DA"/>
    <w:rsid w:val="00BE2379"/>
    <w:rsid w:val="00BE26ED"/>
    <w:rsid w:val="00BE315A"/>
    <w:rsid w:val="00BE56DA"/>
    <w:rsid w:val="00BE6467"/>
    <w:rsid w:val="00BE792A"/>
    <w:rsid w:val="00BE7D9B"/>
    <w:rsid w:val="00BE7F31"/>
    <w:rsid w:val="00BF0DC1"/>
    <w:rsid w:val="00BF1ED2"/>
    <w:rsid w:val="00BF26C2"/>
    <w:rsid w:val="00BF40BD"/>
    <w:rsid w:val="00BF45BB"/>
    <w:rsid w:val="00BF4717"/>
    <w:rsid w:val="00BF68C4"/>
    <w:rsid w:val="00BF7AF9"/>
    <w:rsid w:val="00BF7E9A"/>
    <w:rsid w:val="00C00BA3"/>
    <w:rsid w:val="00C02DFB"/>
    <w:rsid w:val="00C03A91"/>
    <w:rsid w:val="00C04040"/>
    <w:rsid w:val="00C0408D"/>
    <w:rsid w:val="00C059E8"/>
    <w:rsid w:val="00C05FC9"/>
    <w:rsid w:val="00C06EAA"/>
    <w:rsid w:val="00C10C1F"/>
    <w:rsid w:val="00C12364"/>
    <w:rsid w:val="00C143B2"/>
    <w:rsid w:val="00C153E1"/>
    <w:rsid w:val="00C15F46"/>
    <w:rsid w:val="00C160CF"/>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F98"/>
    <w:rsid w:val="00C443DB"/>
    <w:rsid w:val="00C447C9"/>
    <w:rsid w:val="00C457D2"/>
    <w:rsid w:val="00C45A06"/>
    <w:rsid w:val="00C461E4"/>
    <w:rsid w:val="00C4686F"/>
    <w:rsid w:val="00C47A4F"/>
    <w:rsid w:val="00C47C3E"/>
    <w:rsid w:val="00C52D89"/>
    <w:rsid w:val="00C52E11"/>
    <w:rsid w:val="00C53D84"/>
    <w:rsid w:val="00C56C27"/>
    <w:rsid w:val="00C60253"/>
    <w:rsid w:val="00C6129E"/>
    <w:rsid w:val="00C6185A"/>
    <w:rsid w:val="00C62003"/>
    <w:rsid w:val="00C6375B"/>
    <w:rsid w:val="00C63E19"/>
    <w:rsid w:val="00C63E8E"/>
    <w:rsid w:val="00C64591"/>
    <w:rsid w:val="00C6621B"/>
    <w:rsid w:val="00C66542"/>
    <w:rsid w:val="00C66DB5"/>
    <w:rsid w:val="00C678FC"/>
    <w:rsid w:val="00C7168F"/>
    <w:rsid w:val="00C71DAB"/>
    <w:rsid w:val="00C72E80"/>
    <w:rsid w:val="00C73561"/>
    <w:rsid w:val="00C73D70"/>
    <w:rsid w:val="00C7511E"/>
    <w:rsid w:val="00C7561B"/>
    <w:rsid w:val="00C75DD9"/>
    <w:rsid w:val="00C774BC"/>
    <w:rsid w:val="00C777CD"/>
    <w:rsid w:val="00C77849"/>
    <w:rsid w:val="00C80B2F"/>
    <w:rsid w:val="00C8196B"/>
    <w:rsid w:val="00C8224E"/>
    <w:rsid w:val="00C82A06"/>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576C"/>
    <w:rsid w:val="00C978DE"/>
    <w:rsid w:val="00CA276D"/>
    <w:rsid w:val="00CA2829"/>
    <w:rsid w:val="00CA2CA4"/>
    <w:rsid w:val="00CA2FB1"/>
    <w:rsid w:val="00CA3A6B"/>
    <w:rsid w:val="00CA4D18"/>
    <w:rsid w:val="00CA59DD"/>
    <w:rsid w:val="00CA5C1C"/>
    <w:rsid w:val="00CA5C67"/>
    <w:rsid w:val="00CA63CF"/>
    <w:rsid w:val="00CA6E1B"/>
    <w:rsid w:val="00CA6E6E"/>
    <w:rsid w:val="00CA7437"/>
    <w:rsid w:val="00CB0E2F"/>
    <w:rsid w:val="00CB12C7"/>
    <w:rsid w:val="00CB21DB"/>
    <w:rsid w:val="00CB27E2"/>
    <w:rsid w:val="00CB28F9"/>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D73"/>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3DA2"/>
    <w:rsid w:val="00CF6391"/>
    <w:rsid w:val="00CF653E"/>
    <w:rsid w:val="00D008CA"/>
    <w:rsid w:val="00D03468"/>
    <w:rsid w:val="00D03F29"/>
    <w:rsid w:val="00D04D2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2281"/>
    <w:rsid w:val="00D224C2"/>
    <w:rsid w:val="00D22E47"/>
    <w:rsid w:val="00D22F28"/>
    <w:rsid w:val="00D239BB"/>
    <w:rsid w:val="00D24138"/>
    <w:rsid w:val="00D2693F"/>
    <w:rsid w:val="00D26B81"/>
    <w:rsid w:val="00D26F2F"/>
    <w:rsid w:val="00D27893"/>
    <w:rsid w:val="00D30650"/>
    <w:rsid w:val="00D306BF"/>
    <w:rsid w:val="00D30FAE"/>
    <w:rsid w:val="00D33368"/>
    <w:rsid w:val="00D342A7"/>
    <w:rsid w:val="00D34CD3"/>
    <w:rsid w:val="00D35A3F"/>
    <w:rsid w:val="00D35D30"/>
    <w:rsid w:val="00D35E20"/>
    <w:rsid w:val="00D37B9F"/>
    <w:rsid w:val="00D40AED"/>
    <w:rsid w:val="00D4159F"/>
    <w:rsid w:val="00D41D99"/>
    <w:rsid w:val="00D43C08"/>
    <w:rsid w:val="00D45F10"/>
    <w:rsid w:val="00D46E80"/>
    <w:rsid w:val="00D4792A"/>
    <w:rsid w:val="00D501EF"/>
    <w:rsid w:val="00D5059D"/>
    <w:rsid w:val="00D5105A"/>
    <w:rsid w:val="00D51169"/>
    <w:rsid w:val="00D51A56"/>
    <w:rsid w:val="00D54450"/>
    <w:rsid w:val="00D5577B"/>
    <w:rsid w:val="00D55CF4"/>
    <w:rsid w:val="00D55E63"/>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6E77"/>
    <w:rsid w:val="00DD0267"/>
    <w:rsid w:val="00DD06DF"/>
    <w:rsid w:val="00DD10A6"/>
    <w:rsid w:val="00DD2CDD"/>
    <w:rsid w:val="00DD2FFA"/>
    <w:rsid w:val="00DD3074"/>
    <w:rsid w:val="00DD3D8C"/>
    <w:rsid w:val="00DD48E9"/>
    <w:rsid w:val="00DD5DF6"/>
    <w:rsid w:val="00DE0F59"/>
    <w:rsid w:val="00DE16C2"/>
    <w:rsid w:val="00DE1BE9"/>
    <w:rsid w:val="00DE2D04"/>
    <w:rsid w:val="00DE329E"/>
    <w:rsid w:val="00DE3A22"/>
    <w:rsid w:val="00DE3F0A"/>
    <w:rsid w:val="00DE4D16"/>
    <w:rsid w:val="00DE61D3"/>
    <w:rsid w:val="00DE6449"/>
    <w:rsid w:val="00DF1FD9"/>
    <w:rsid w:val="00DF2651"/>
    <w:rsid w:val="00DF37EC"/>
    <w:rsid w:val="00DF65E1"/>
    <w:rsid w:val="00DF6A95"/>
    <w:rsid w:val="00DF6AC8"/>
    <w:rsid w:val="00E0065A"/>
    <w:rsid w:val="00E0150A"/>
    <w:rsid w:val="00E0394A"/>
    <w:rsid w:val="00E03986"/>
    <w:rsid w:val="00E129EA"/>
    <w:rsid w:val="00E139D0"/>
    <w:rsid w:val="00E13C30"/>
    <w:rsid w:val="00E13D01"/>
    <w:rsid w:val="00E13F6B"/>
    <w:rsid w:val="00E15C2E"/>
    <w:rsid w:val="00E17664"/>
    <w:rsid w:val="00E17EDA"/>
    <w:rsid w:val="00E205A1"/>
    <w:rsid w:val="00E209BB"/>
    <w:rsid w:val="00E214DB"/>
    <w:rsid w:val="00E21D9C"/>
    <w:rsid w:val="00E2230B"/>
    <w:rsid w:val="00E225A3"/>
    <w:rsid w:val="00E22A8F"/>
    <w:rsid w:val="00E230AB"/>
    <w:rsid w:val="00E2682F"/>
    <w:rsid w:val="00E30969"/>
    <w:rsid w:val="00E30E17"/>
    <w:rsid w:val="00E31B35"/>
    <w:rsid w:val="00E3373F"/>
    <w:rsid w:val="00E33AA3"/>
    <w:rsid w:val="00E33BF2"/>
    <w:rsid w:val="00E33C17"/>
    <w:rsid w:val="00E33EBB"/>
    <w:rsid w:val="00E33F50"/>
    <w:rsid w:val="00E35256"/>
    <w:rsid w:val="00E35C5D"/>
    <w:rsid w:val="00E36DD3"/>
    <w:rsid w:val="00E37421"/>
    <w:rsid w:val="00E37A58"/>
    <w:rsid w:val="00E404D2"/>
    <w:rsid w:val="00E40595"/>
    <w:rsid w:val="00E4132D"/>
    <w:rsid w:val="00E424C6"/>
    <w:rsid w:val="00E426D5"/>
    <w:rsid w:val="00E42BD7"/>
    <w:rsid w:val="00E43BE0"/>
    <w:rsid w:val="00E449AC"/>
    <w:rsid w:val="00E44E36"/>
    <w:rsid w:val="00E44FAA"/>
    <w:rsid w:val="00E45185"/>
    <w:rsid w:val="00E4602E"/>
    <w:rsid w:val="00E46B34"/>
    <w:rsid w:val="00E46F0F"/>
    <w:rsid w:val="00E4799D"/>
    <w:rsid w:val="00E47AF4"/>
    <w:rsid w:val="00E5133E"/>
    <w:rsid w:val="00E52FC6"/>
    <w:rsid w:val="00E53299"/>
    <w:rsid w:val="00E534AC"/>
    <w:rsid w:val="00E5357B"/>
    <w:rsid w:val="00E54EB8"/>
    <w:rsid w:val="00E55108"/>
    <w:rsid w:val="00E55466"/>
    <w:rsid w:val="00E60886"/>
    <w:rsid w:val="00E613DA"/>
    <w:rsid w:val="00E615F6"/>
    <w:rsid w:val="00E62634"/>
    <w:rsid w:val="00E62981"/>
    <w:rsid w:val="00E62F41"/>
    <w:rsid w:val="00E63084"/>
    <w:rsid w:val="00E637D0"/>
    <w:rsid w:val="00E65E52"/>
    <w:rsid w:val="00E66868"/>
    <w:rsid w:val="00E66C78"/>
    <w:rsid w:val="00E67588"/>
    <w:rsid w:val="00E701F8"/>
    <w:rsid w:val="00E70CA4"/>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98"/>
    <w:rsid w:val="00E92C0B"/>
    <w:rsid w:val="00E943AE"/>
    <w:rsid w:val="00E94755"/>
    <w:rsid w:val="00E94A32"/>
    <w:rsid w:val="00E94B7F"/>
    <w:rsid w:val="00E9508B"/>
    <w:rsid w:val="00EA137E"/>
    <w:rsid w:val="00EA23BE"/>
    <w:rsid w:val="00EA23ED"/>
    <w:rsid w:val="00EA2A39"/>
    <w:rsid w:val="00EA3D62"/>
    <w:rsid w:val="00EA4BEF"/>
    <w:rsid w:val="00EA5497"/>
    <w:rsid w:val="00EA56FE"/>
    <w:rsid w:val="00EA6924"/>
    <w:rsid w:val="00EA6CEB"/>
    <w:rsid w:val="00EB0E01"/>
    <w:rsid w:val="00EB14F9"/>
    <w:rsid w:val="00EB383E"/>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3F2"/>
    <w:rsid w:val="00EE4462"/>
    <w:rsid w:val="00EE4921"/>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18DC"/>
    <w:rsid w:val="00F21D22"/>
    <w:rsid w:val="00F21DF9"/>
    <w:rsid w:val="00F22AD1"/>
    <w:rsid w:val="00F25446"/>
    <w:rsid w:val="00F25ADA"/>
    <w:rsid w:val="00F25C7A"/>
    <w:rsid w:val="00F26FE8"/>
    <w:rsid w:val="00F3035F"/>
    <w:rsid w:val="00F315DC"/>
    <w:rsid w:val="00F323CC"/>
    <w:rsid w:val="00F32FF7"/>
    <w:rsid w:val="00F35A1B"/>
    <w:rsid w:val="00F41030"/>
    <w:rsid w:val="00F41474"/>
    <w:rsid w:val="00F42134"/>
    <w:rsid w:val="00F42F1A"/>
    <w:rsid w:val="00F43559"/>
    <w:rsid w:val="00F43B85"/>
    <w:rsid w:val="00F44FF9"/>
    <w:rsid w:val="00F45E3D"/>
    <w:rsid w:val="00F50F1E"/>
    <w:rsid w:val="00F520B1"/>
    <w:rsid w:val="00F521FE"/>
    <w:rsid w:val="00F52E91"/>
    <w:rsid w:val="00F53902"/>
    <w:rsid w:val="00F547EB"/>
    <w:rsid w:val="00F55DC6"/>
    <w:rsid w:val="00F56A97"/>
    <w:rsid w:val="00F5739D"/>
    <w:rsid w:val="00F57B99"/>
    <w:rsid w:val="00F60A4C"/>
    <w:rsid w:val="00F61430"/>
    <w:rsid w:val="00F62AA6"/>
    <w:rsid w:val="00F63466"/>
    <w:rsid w:val="00F639E5"/>
    <w:rsid w:val="00F65230"/>
    <w:rsid w:val="00F65DDF"/>
    <w:rsid w:val="00F6614B"/>
    <w:rsid w:val="00F663F5"/>
    <w:rsid w:val="00F67F9B"/>
    <w:rsid w:val="00F705D4"/>
    <w:rsid w:val="00F71B2D"/>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979BC"/>
    <w:rsid w:val="00FA037B"/>
    <w:rsid w:val="00FA056D"/>
    <w:rsid w:val="00FA122C"/>
    <w:rsid w:val="00FA2708"/>
    <w:rsid w:val="00FA2DB1"/>
    <w:rsid w:val="00FA336C"/>
    <w:rsid w:val="00FA684E"/>
    <w:rsid w:val="00FA6A5E"/>
    <w:rsid w:val="00FA723D"/>
    <w:rsid w:val="00FB264F"/>
    <w:rsid w:val="00FB3F8A"/>
    <w:rsid w:val="00FB4D48"/>
    <w:rsid w:val="00FB542D"/>
    <w:rsid w:val="00FB57F0"/>
    <w:rsid w:val="00FB6998"/>
    <w:rsid w:val="00FB772F"/>
    <w:rsid w:val="00FC04F4"/>
    <w:rsid w:val="00FC103E"/>
    <w:rsid w:val="00FC27D8"/>
    <w:rsid w:val="00FC3EF3"/>
    <w:rsid w:val="00FC6EF0"/>
    <w:rsid w:val="00FC702B"/>
    <w:rsid w:val="00FD0AB6"/>
    <w:rsid w:val="00FD4747"/>
    <w:rsid w:val="00FD5344"/>
    <w:rsid w:val="00FD5C33"/>
    <w:rsid w:val="00FD61F3"/>
    <w:rsid w:val="00FD64CB"/>
    <w:rsid w:val="00FD6794"/>
    <w:rsid w:val="00FD7966"/>
    <w:rsid w:val="00FE018F"/>
    <w:rsid w:val="00FE0FE4"/>
    <w:rsid w:val="00FE206B"/>
    <w:rsid w:val="00FE21C9"/>
    <w:rsid w:val="00FE2617"/>
    <w:rsid w:val="00FE292C"/>
    <w:rsid w:val="00FE2D03"/>
    <w:rsid w:val="00FE2E04"/>
    <w:rsid w:val="00FE2F24"/>
    <w:rsid w:val="00FE3375"/>
    <w:rsid w:val="00FE40BE"/>
    <w:rsid w:val="00FE459E"/>
    <w:rsid w:val="00FE4E8F"/>
    <w:rsid w:val="00FE64F6"/>
    <w:rsid w:val="00FF17ED"/>
    <w:rsid w:val="00FF219C"/>
    <w:rsid w:val="00FF2E0C"/>
    <w:rsid w:val="00FF3876"/>
    <w:rsid w:val="00FF3CF9"/>
    <w:rsid w:val="00FF4744"/>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emf"/><Relationship Id="rId21" Type="http://schemas.openxmlformats.org/officeDocument/2006/relationships/image" Target="media/image5.png"/><Relationship Id="rId42" Type="http://schemas.openxmlformats.org/officeDocument/2006/relationships/oleObject" Target="embeddings/oleObject3.bin"/><Relationship Id="rId63" Type="http://schemas.openxmlformats.org/officeDocument/2006/relationships/image" Target="media/image33.emf"/><Relationship Id="rId84" Type="http://schemas.openxmlformats.org/officeDocument/2006/relationships/image" Target="media/image44.png"/><Relationship Id="rId138" Type="http://schemas.openxmlformats.org/officeDocument/2006/relationships/oleObject" Target="embeddings/oleObject49.bin"/><Relationship Id="rId159" Type="http://schemas.openxmlformats.org/officeDocument/2006/relationships/oleObject" Target="embeddings/oleObject59.bin"/><Relationship Id="rId170" Type="http://schemas.openxmlformats.org/officeDocument/2006/relationships/image" Target="media/image89.emf"/><Relationship Id="rId191" Type="http://schemas.openxmlformats.org/officeDocument/2006/relationships/oleObject" Target="embeddings/oleObject75.bin"/><Relationship Id="rId205" Type="http://schemas.openxmlformats.org/officeDocument/2006/relationships/image" Target="media/image110.png"/><Relationship Id="rId107" Type="http://schemas.openxmlformats.org/officeDocument/2006/relationships/image" Target="media/image57.emf"/><Relationship Id="rId11" Type="http://schemas.openxmlformats.org/officeDocument/2006/relationships/header" Target="header4.xml"/><Relationship Id="rId32" Type="http://schemas.openxmlformats.org/officeDocument/2006/relationships/image" Target="media/image15.png"/><Relationship Id="rId37" Type="http://schemas.openxmlformats.org/officeDocument/2006/relationships/image" Target="media/image20.emf"/><Relationship Id="rId53" Type="http://schemas.openxmlformats.org/officeDocument/2006/relationships/image" Target="media/image28.emf"/><Relationship Id="rId58" Type="http://schemas.openxmlformats.org/officeDocument/2006/relationships/oleObject" Target="embeddings/oleObject11.bin"/><Relationship Id="rId74" Type="http://schemas.openxmlformats.org/officeDocument/2006/relationships/oleObject" Target="embeddings/oleObject19.bin"/><Relationship Id="rId79" Type="http://schemas.openxmlformats.org/officeDocument/2006/relationships/image" Target="media/image41.emf"/><Relationship Id="rId102" Type="http://schemas.openxmlformats.org/officeDocument/2006/relationships/oleObject" Target="embeddings/oleObject31.bin"/><Relationship Id="rId123" Type="http://schemas.openxmlformats.org/officeDocument/2006/relationships/image" Target="media/image65.emf"/><Relationship Id="rId128" Type="http://schemas.openxmlformats.org/officeDocument/2006/relationships/oleObject" Target="embeddings/oleObject44.bin"/><Relationship Id="rId144" Type="http://schemas.openxmlformats.org/officeDocument/2006/relationships/oleObject" Target="embeddings/oleObject52.bin"/><Relationship Id="rId149" Type="http://schemas.openxmlformats.org/officeDocument/2006/relationships/image" Target="media/image78.emf"/><Relationship Id="rId5" Type="http://schemas.openxmlformats.org/officeDocument/2006/relationships/webSettings" Target="webSettings.xml"/><Relationship Id="rId90" Type="http://schemas.openxmlformats.org/officeDocument/2006/relationships/oleObject" Target="embeddings/oleObject25.bin"/><Relationship Id="rId95" Type="http://schemas.openxmlformats.org/officeDocument/2006/relationships/image" Target="media/image51.emf"/><Relationship Id="rId160" Type="http://schemas.openxmlformats.org/officeDocument/2006/relationships/image" Target="media/image84.emf"/><Relationship Id="rId165" Type="http://schemas.openxmlformats.org/officeDocument/2006/relationships/oleObject" Target="embeddings/oleObject62.bin"/><Relationship Id="rId181" Type="http://schemas.openxmlformats.org/officeDocument/2006/relationships/oleObject" Target="embeddings/oleObject70.bin"/><Relationship Id="rId186" Type="http://schemas.openxmlformats.org/officeDocument/2006/relationships/image" Target="media/image97.emf"/><Relationship Id="rId211" Type="http://schemas.openxmlformats.org/officeDocument/2006/relationships/header" Target="header11.xml"/><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image" Target="media/image23.emf"/><Relationship Id="rId48" Type="http://schemas.openxmlformats.org/officeDocument/2006/relationships/oleObject" Target="embeddings/oleObject6.bin"/><Relationship Id="rId64" Type="http://schemas.openxmlformats.org/officeDocument/2006/relationships/oleObject" Target="embeddings/oleObject14.bin"/><Relationship Id="rId69" Type="http://schemas.openxmlformats.org/officeDocument/2006/relationships/image" Target="media/image36.emf"/><Relationship Id="rId113" Type="http://schemas.openxmlformats.org/officeDocument/2006/relationships/image" Target="media/image60.emf"/><Relationship Id="rId118" Type="http://schemas.openxmlformats.org/officeDocument/2006/relationships/oleObject" Target="embeddings/oleObject39.bin"/><Relationship Id="rId134" Type="http://schemas.openxmlformats.org/officeDocument/2006/relationships/oleObject" Target="embeddings/oleObject47.bin"/><Relationship Id="rId139" Type="http://schemas.openxmlformats.org/officeDocument/2006/relationships/image" Target="media/image73.emf"/><Relationship Id="rId80" Type="http://schemas.openxmlformats.org/officeDocument/2006/relationships/oleObject" Target="embeddings/oleObject22.bin"/><Relationship Id="rId85" Type="http://schemas.openxmlformats.org/officeDocument/2006/relationships/image" Target="media/image45.png"/><Relationship Id="rId150" Type="http://schemas.openxmlformats.org/officeDocument/2006/relationships/oleObject" Target="embeddings/oleObject55.bin"/><Relationship Id="rId155" Type="http://schemas.openxmlformats.org/officeDocument/2006/relationships/oleObject" Target="embeddings/oleObject57.bin"/><Relationship Id="rId171" Type="http://schemas.openxmlformats.org/officeDocument/2006/relationships/oleObject" Target="embeddings/oleObject65.bin"/><Relationship Id="rId176" Type="http://schemas.openxmlformats.org/officeDocument/2006/relationships/image" Target="media/image92.emf"/><Relationship Id="rId192" Type="http://schemas.openxmlformats.org/officeDocument/2006/relationships/image" Target="media/image100.emf"/><Relationship Id="rId197" Type="http://schemas.openxmlformats.org/officeDocument/2006/relationships/oleObject" Target="embeddings/oleObject78.bin"/><Relationship Id="rId206" Type="http://schemas.openxmlformats.org/officeDocument/2006/relationships/image" Target="media/image111.png"/><Relationship Id="rId201" Type="http://schemas.openxmlformats.org/officeDocument/2006/relationships/image" Target="media/image106.png"/><Relationship Id="rId12" Type="http://schemas.openxmlformats.org/officeDocument/2006/relationships/header" Target="header5.xml"/><Relationship Id="rId17" Type="http://schemas.openxmlformats.org/officeDocument/2006/relationships/image" Target="media/image2.png"/><Relationship Id="rId33" Type="http://schemas.openxmlformats.org/officeDocument/2006/relationships/image" Target="media/image16.png"/><Relationship Id="rId38" Type="http://schemas.openxmlformats.org/officeDocument/2006/relationships/oleObject" Target="embeddings/oleObject1.bin"/><Relationship Id="rId59" Type="http://schemas.openxmlformats.org/officeDocument/2006/relationships/image" Target="media/image31.emf"/><Relationship Id="rId103" Type="http://schemas.openxmlformats.org/officeDocument/2006/relationships/image" Target="media/image55.emf"/><Relationship Id="rId108" Type="http://schemas.openxmlformats.org/officeDocument/2006/relationships/oleObject" Target="embeddings/oleObject34.bin"/><Relationship Id="rId124" Type="http://schemas.openxmlformats.org/officeDocument/2006/relationships/oleObject" Target="embeddings/oleObject42.bin"/><Relationship Id="rId129" Type="http://schemas.openxmlformats.org/officeDocument/2006/relationships/image" Target="media/image68.emf"/><Relationship Id="rId54" Type="http://schemas.openxmlformats.org/officeDocument/2006/relationships/oleObject" Target="embeddings/oleObject9.bin"/><Relationship Id="rId70" Type="http://schemas.openxmlformats.org/officeDocument/2006/relationships/oleObject" Target="embeddings/oleObject17.bin"/><Relationship Id="rId75" Type="http://schemas.openxmlformats.org/officeDocument/2006/relationships/image" Target="media/image39.emf"/><Relationship Id="rId91" Type="http://schemas.openxmlformats.org/officeDocument/2006/relationships/image" Target="media/image49.emf"/><Relationship Id="rId96" Type="http://schemas.openxmlformats.org/officeDocument/2006/relationships/oleObject" Target="embeddings/oleObject28.bin"/><Relationship Id="rId140" Type="http://schemas.openxmlformats.org/officeDocument/2006/relationships/oleObject" Target="embeddings/oleObject50.bin"/><Relationship Id="rId145" Type="http://schemas.openxmlformats.org/officeDocument/2006/relationships/image" Target="media/image76.emf"/><Relationship Id="rId161" Type="http://schemas.openxmlformats.org/officeDocument/2006/relationships/oleObject" Target="embeddings/oleObject60.bin"/><Relationship Id="rId166" Type="http://schemas.openxmlformats.org/officeDocument/2006/relationships/image" Target="media/image87.emf"/><Relationship Id="rId182" Type="http://schemas.openxmlformats.org/officeDocument/2006/relationships/image" Target="media/image95.emf"/><Relationship Id="rId187" Type="http://schemas.openxmlformats.org/officeDocument/2006/relationships/oleObject" Target="embeddings/oleObject73.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eader" Target="header12.xml"/><Relationship Id="rId23" Type="http://schemas.openxmlformats.org/officeDocument/2006/relationships/header" Target="header10.xml"/><Relationship Id="rId28" Type="http://schemas.openxmlformats.org/officeDocument/2006/relationships/image" Target="media/image11.png"/><Relationship Id="rId49" Type="http://schemas.openxmlformats.org/officeDocument/2006/relationships/image" Target="media/image26.emf"/><Relationship Id="rId114" Type="http://schemas.openxmlformats.org/officeDocument/2006/relationships/oleObject" Target="embeddings/oleObject37.bin"/><Relationship Id="rId119" Type="http://schemas.openxmlformats.org/officeDocument/2006/relationships/image" Target="media/image63.emf"/><Relationship Id="rId44" Type="http://schemas.openxmlformats.org/officeDocument/2006/relationships/oleObject" Target="embeddings/oleObject4.bin"/><Relationship Id="rId60" Type="http://schemas.openxmlformats.org/officeDocument/2006/relationships/oleObject" Target="embeddings/oleObject12.bin"/><Relationship Id="rId65" Type="http://schemas.openxmlformats.org/officeDocument/2006/relationships/image" Target="media/image34.emf"/><Relationship Id="rId81" Type="http://schemas.openxmlformats.org/officeDocument/2006/relationships/image" Target="media/image42.emf"/><Relationship Id="rId86" Type="http://schemas.openxmlformats.org/officeDocument/2006/relationships/image" Target="media/image46.png"/><Relationship Id="rId130" Type="http://schemas.openxmlformats.org/officeDocument/2006/relationships/oleObject" Target="embeddings/oleObject45.bin"/><Relationship Id="rId135" Type="http://schemas.openxmlformats.org/officeDocument/2006/relationships/image" Target="media/image71.emf"/><Relationship Id="rId151" Type="http://schemas.openxmlformats.org/officeDocument/2006/relationships/image" Target="media/image79.png"/><Relationship Id="rId156" Type="http://schemas.openxmlformats.org/officeDocument/2006/relationships/image" Target="media/image82.emf"/><Relationship Id="rId177" Type="http://schemas.openxmlformats.org/officeDocument/2006/relationships/oleObject" Target="embeddings/oleObject68.bin"/><Relationship Id="rId198" Type="http://schemas.openxmlformats.org/officeDocument/2006/relationships/image" Target="media/image103.png"/><Relationship Id="rId172" Type="http://schemas.openxmlformats.org/officeDocument/2006/relationships/image" Target="media/image90.emf"/><Relationship Id="rId193" Type="http://schemas.openxmlformats.org/officeDocument/2006/relationships/oleObject" Target="embeddings/oleObject76.bin"/><Relationship Id="rId202" Type="http://schemas.openxmlformats.org/officeDocument/2006/relationships/image" Target="media/image107.png"/><Relationship Id="rId207" Type="http://schemas.openxmlformats.org/officeDocument/2006/relationships/image" Target="media/image112.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image" Target="media/image21.emf"/><Relationship Id="rId109" Type="http://schemas.openxmlformats.org/officeDocument/2006/relationships/image" Target="media/image58.emf"/><Relationship Id="rId34" Type="http://schemas.openxmlformats.org/officeDocument/2006/relationships/image" Target="media/image17.png"/><Relationship Id="rId50" Type="http://schemas.openxmlformats.org/officeDocument/2006/relationships/oleObject" Target="embeddings/oleObject7.bin"/><Relationship Id="rId55" Type="http://schemas.openxmlformats.org/officeDocument/2006/relationships/image" Target="media/image29.emf"/><Relationship Id="rId76" Type="http://schemas.openxmlformats.org/officeDocument/2006/relationships/oleObject" Target="embeddings/oleObject20.bin"/><Relationship Id="rId97" Type="http://schemas.openxmlformats.org/officeDocument/2006/relationships/image" Target="media/image52.emf"/><Relationship Id="rId104" Type="http://schemas.openxmlformats.org/officeDocument/2006/relationships/oleObject" Target="embeddings/oleObject32.bin"/><Relationship Id="rId120" Type="http://schemas.openxmlformats.org/officeDocument/2006/relationships/oleObject" Target="embeddings/oleObject40.bin"/><Relationship Id="rId125" Type="http://schemas.openxmlformats.org/officeDocument/2006/relationships/image" Target="media/image66.emf"/><Relationship Id="rId141" Type="http://schemas.openxmlformats.org/officeDocument/2006/relationships/image" Target="media/image74.emf"/><Relationship Id="rId146" Type="http://schemas.openxmlformats.org/officeDocument/2006/relationships/oleObject" Target="embeddings/oleObject53.bin"/><Relationship Id="rId167" Type="http://schemas.openxmlformats.org/officeDocument/2006/relationships/oleObject" Target="embeddings/oleObject63.bin"/><Relationship Id="rId188" Type="http://schemas.openxmlformats.org/officeDocument/2006/relationships/image" Target="media/image98.emf"/><Relationship Id="rId7" Type="http://schemas.openxmlformats.org/officeDocument/2006/relationships/endnotes" Target="endnotes.xml"/><Relationship Id="rId71" Type="http://schemas.openxmlformats.org/officeDocument/2006/relationships/image" Target="media/image37.emf"/><Relationship Id="rId92" Type="http://schemas.openxmlformats.org/officeDocument/2006/relationships/oleObject" Target="embeddings/oleObject26.bin"/><Relationship Id="rId162" Type="http://schemas.openxmlformats.org/officeDocument/2006/relationships/image" Target="media/image85.emf"/><Relationship Id="rId183" Type="http://schemas.openxmlformats.org/officeDocument/2006/relationships/oleObject" Target="embeddings/oleObject71.bin"/><Relationship Id="rId213" Type="http://schemas.openxmlformats.org/officeDocument/2006/relationships/header" Target="header13.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image" Target="media/image7.png"/><Relationship Id="rId40" Type="http://schemas.openxmlformats.org/officeDocument/2006/relationships/oleObject" Target="embeddings/oleObject2.bin"/><Relationship Id="rId45" Type="http://schemas.openxmlformats.org/officeDocument/2006/relationships/image" Target="media/image24.emf"/><Relationship Id="rId66" Type="http://schemas.openxmlformats.org/officeDocument/2006/relationships/oleObject" Target="embeddings/oleObject15.bin"/><Relationship Id="rId87" Type="http://schemas.openxmlformats.org/officeDocument/2006/relationships/image" Target="media/image47.emf"/><Relationship Id="rId110" Type="http://schemas.openxmlformats.org/officeDocument/2006/relationships/oleObject" Target="embeddings/oleObject35.bin"/><Relationship Id="rId115" Type="http://schemas.openxmlformats.org/officeDocument/2006/relationships/image" Target="media/image61.emf"/><Relationship Id="rId131" Type="http://schemas.openxmlformats.org/officeDocument/2006/relationships/image" Target="media/image69.emf"/><Relationship Id="rId136" Type="http://schemas.openxmlformats.org/officeDocument/2006/relationships/oleObject" Target="embeddings/oleObject48.bin"/><Relationship Id="rId157" Type="http://schemas.openxmlformats.org/officeDocument/2006/relationships/oleObject" Target="embeddings/oleObject58.bin"/><Relationship Id="rId178" Type="http://schemas.openxmlformats.org/officeDocument/2006/relationships/image" Target="media/image93.emf"/><Relationship Id="rId61" Type="http://schemas.openxmlformats.org/officeDocument/2006/relationships/image" Target="media/image32.emf"/><Relationship Id="rId82" Type="http://schemas.openxmlformats.org/officeDocument/2006/relationships/oleObject" Target="embeddings/oleObject23.bin"/><Relationship Id="rId152" Type="http://schemas.openxmlformats.org/officeDocument/2006/relationships/image" Target="media/image80.emf"/><Relationship Id="rId173" Type="http://schemas.openxmlformats.org/officeDocument/2006/relationships/oleObject" Target="embeddings/oleObject66.bin"/><Relationship Id="rId194" Type="http://schemas.openxmlformats.org/officeDocument/2006/relationships/image" Target="media/image101.emf"/><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19" Type="http://schemas.openxmlformats.org/officeDocument/2006/relationships/header" Target="header9.xml"/><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oleObject" Target="embeddings/oleObject10.bin"/><Relationship Id="rId77" Type="http://schemas.openxmlformats.org/officeDocument/2006/relationships/image" Target="media/image40.emf"/><Relationship Id="rId100" Type="http://schemas.openxmlformats.org/officeDocument/2006/relationships/oleObject" Target="embeddings/oleObject30.bin"/><Relationship Id="rId105" Type="http://schemas.openxmlformats.org/officeDocument/2006/relationships/image" Target="media/image56.emf"/><Relationship Id="rId126" Type="http://schemas.openxmlformats.org/officeDocument/2006/relationships/oleObject" Target="embeddings/oleObject43.bin"/><Relationship Id="rId147" Type="http://schemas.openxmlformats.org/officeDocument/2006/relationships/image" Target="media/image77.emf"/><Relationship Id="rId168" Type="http://schemas.openxmlformats.org/officeDocument/2006/relationships/image" Target="media/image88.emf"/><Relationship Id="rId8" Type="http://schemas.openxmlformats.org/officeDocument/2006/relationships/header" Target="header1.xml"/><Relationship Id="rId51" Type="http://schemas.openxmlformats.org/officeDocument/2006/relationships/image" Target="media/image27.emf"/><Relationship Id="rId72" Type="http://schemas.openxmlformats.org/officeDocument/2006/relationships/oleObject" Target="embeddings/oleObject18.bin"/><Relationship Id="rId93" Type="http://schemas.openxmlformats.org/officeDocument/2006/relationships/image" Target="media/image50.emf"/><Relationship Id="rId98" Type="http://schemas.openxmlformats.org/officeDocument/2006/relationships/oleObject" Target="embeddings/oleObject29.bin"/><Relationship Id="rId121" Type="http://schemas.openxmlformats.org/officeDocument/2006/relationships/image" Target="media/image64.emf"/><Relationship Id="rId142" Type="http://schemas.openxmlformats.org/officeDocument/2006/relationships/oleObject" Target="embeddings/oleObject51.bin"/><Relationship Id="rId163" Type="http://schemas.openxmlformats.org/officeDocument/2006/relationships/oleObject" Target="embeddings/oleObject61.bin"/><Relationship Id="rId184" Type="http://schemas.openxmlformats.org/officeDocument/2006/relationships/image" Target="media/image96.emf"/><Relationship Id="rId189" Type="http://schemas.openxmlformats.org/officeDocument/2006/relationships/oleObject" Target="embeddings/oleObject74.bin"/><Relationship Id="rId3" Type="http://schemas.openxmlformats.org/officeDocument/2006/relationships/styles" Target="styles.xml"/><Relationship Id="rId214" Type="http://schemas.openxmlformats.org/officeDocument/2006/relationships/fontTable" Target="fontTable.xml"/><Relationship Id="rId25" Type="http://schemas.openxmlformats.org/officeDocument/2006/relationships/image" Target="media/image8.png"/><Relationship Id="rId46" Type="http://schemas.openxmlformats.org/officeDocument/2006/relationships/oleObject" Target="embeddings/oleObject5.bin"/><Relationship Id="rId67" Type="http://schemas.openxmlformats.org/officeDocument/2006/relationships/image" Target="media/image35.emf"/><Relationship Id="rId116" Type="http://schemas.openxmlformats.org/officeDocument/2006/relationships/oleObject" Target="embeddings/oleObject38.bin"/><Relationship Id="rId137" Type="http://schemas.openxmlformats.org/officeDocument/2006/relationships/image" Target="media/image72.emf"/><Relationship Id="rId158" Type="http://schemas.openxmlformats.org/officeDocument/2006/relationships/image" Target="media/image83.emf"/><Relationship Id="rId20" Type="http://schemas.openxmlformats.org/officeDocument/2006/relationships/image" Target="media/image4.png"/><Relationship Id="rId41" Type="http://schemas.openxmlformats.org/officeDocument/2006/relationships/image" Target="media/image22.emf"/><Relationship Id="rId62" Type="http://schemas.openxmlformats.org/officeDocument/2006/relationships/oleObject" Target="embeddings/oleObject13.bin"/><Relationship Id="rId83" Type="http://schemas.openxmlformats.org/officeDocument/2006/relationships/image" Target="media/image43.png"/><Relationship Id="rId88" Type="http://schemas.openxmlformats.org/officeDocument/2006/relationships/oleObject" Target="embeddings/oleObject24.bin"/><Relationship Id="rId111" Type="http://schemas.openxmlformats.org/officeDocument/2006/relationships/image" Target="media/image59.emf"/><Relationship Id="rId132" Type="http://schemas.openxmlformats.org/officeDocument/2006/relationships/oleObject" Target="embeddings/oleObject46.bin"/><Relationship Id="rId153" Type="http://schemas.openxmlformats.org/officeDocument/2006/relationships/oleObject" Target="embeddings/oleObject56.bin"/><Relationship Id="rId174" Type="http://schemas.openxmlformats.org/officeDocument/2006/relationships/image" Target="media/image91.emf"/><Relationship Id="rId179" Type="http://schemas.openxmlformats.org/officeDocument/2006/relationships/oleObject" Target="embeddings/oleObject69.bin"/><Relationship Id="rId195" Type="http://schemas.openxmlformats.org/officeDocument/2006/relationships/oleObject" Target="embeddings/oleObject77.bin"/><Relationship Id="rId209" Type="http://schemas.openxmlformats.org/officeDocument/2006/relationships/image" Target="media/image114.png"/><Relationship Id="rId190" Type="http://schemas.openxmlformats.org/officeDocument/2006/relationships/image" Target="media/image99.emf"/><Relationship Id="rId204" Type="http://schemas.openxmlformats.org/officeDocument/2006/relationships/image" Target="media/image109.png"/><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image" Target="media/image30.emf"/><Relationship Id="rId106" Type="http://schemas.openxmlformats.org/officeDocument/2006/relationships/oleObject" Target="embeddings/oleObject33.bin"/><Relationship Id="rId127" Type="http://schemas.openxmlformats.org/officeDocument/2006/relationships/image" Target="media/image67.emf"/><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oleObject" Target="embeddings/oleObject8.bin"/><Relationship Id="rId73" Type="http://schemas.openxmlformats.org/officeDocument/2006/relationships/image" Target="media/image38.emf"/><Relationship Id="rId78" Type="http://schemas.openxmlformats.org/officeDocument/2006/relationships/oleObject" Target="embeddings/oleObject21.bin"/><Relationship Id="rId94" Type="http://schemas.openxmlformats.org/officeDocument/2006/relationships/oleObject" Target="embeddings/oleObject27.bin"/><Relationship Id="rId99" Type="http://schemas.openxmlformats.org/officeDocument/2006/relationships/image" Target="media/image53.emf"/><Relationship Id="rId101" Type="http://schemas.openxmlformats.org/officeDocument/2006/relationships/image" Target="media/image54.emf"/><Relationship Id="rId122" Type="http://schemas.openxmlformats.org/officeDocument/2006/relationships/oleObject" Target="embeddings/oleObject41.bin"/><Relationship Id="rId143" Type="http://schemas.openxmlformats.org/officeDocument/2006/relationships/image" Target="media/image75.emf"/><Relationship Id="rId148" Type="http://schemas.openxmlformats.org/officeDocument/2006/relationships/oleObject" Target="embeddings/oleObject54.bin"/><Relationship Id="rId164" Type="http://schemas.openxmlformats.org/officeDocument/2006/relationships/image" Target="media/image86.emf"/><Relationship Id="rId169" Type="http://schemas.openxmlformats.org/officeDocument/2006/relationships/oleObject" Target="embeddings/oleObject64.bin"/><Relationship Id="rId185" Type="http://schemas.openxmlformats.org/officeDocument/2006/relationships/oleObject" Target="embeddings/oleObject72.bin"/><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image" Target="media/image94.emf"/><Relationship Id="rId210" Type="http://schemas.openxmlformats.org/officeDocument/2006/relationships/chart" Target="charts/chart1.xml"/><Relationship Id="rId215" Type="http://schemas.openxmlformats.org/officeDocument/2006/relationships/theme" Target="theme/theme1.xml"/><Relationship Id="rId26" Type="http://schemas.openxmlformats.org/officeDocument/2006/relationships/image" Target="media/image9.png"/><Relationship Id="rId47" Type="http://schemas.openxmlformats.org/officeDocument/2006/relationships/image" Target="media/image25.emf"/><Relationship Id="rId68" Type="http://schemas.openxmlformats.org/officeDocument/2006/relationships/oleObject" Target="embeddings/oleObject16.bin"/><Relationship Id="rId89" Type="http://schemas.openxmlformats.org/officeDocument/2006/relationships/image" Target="media/image48.emf"/><Relationship Id="rId112" Type="http://schemas.openxmlformats.org/officeDocument/2006/relationships/oleObject" Target="embeddings/oleObject36.bin"/><Relationship Id="rId133" Type="http://schemas.openxmlformats.org/officeDocument/2006/relationships/image" Target="media/image70.emf"/><Relationship Id="rId154" Type="http://schemas.openxmlformats.org/officeDocument/2006/relationships/image" Target="media/image81.emf"/><Relationship Id="rId175" Type="http://schemas.openxmlformats.org/officeDocument/2006/relationships/oleObject" Target="embeddings/oleObject67.bin"/><Relationship Id="rId196" Type="http://schemas.openxmlformats.org/officeDocument/2006/relationships/image" Target="media/image102.emf"/><Relationship Id="rId200" Type="http://schemas.openxmlformats.org/officeDocument/2006/relationships/image" Target="media/image105.png"/><Relationship Id="rId16"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Keywords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ransaction 1</c:v>
                </c:pt>
                <c:pt idx="1">
                  <c:v>Transaction 2</c:v>
                </c:pt>
                <c:pt idx="2">
                  <c:v>Transaction 3</c:v>
                </c:pt>
                <c:pt idx="3">
                  <c:v>Transaction 4</c:v>
                </c:pt>
                <c:pt idx="4">
                  <c:v>Transaction 5</c:v>
                </c:pt>
                <c:pt idx="5">
                  <c:v>Transaction 6</c:v>
                </c:pt>
                <c:pt idx="6">
                  <c:v>Transaction 7</c:v>
                </c:pt>
                <c:pt idx="7">
                  <c:v>Transaction 8</c:v>
                </c:pt>
                <c:pt idx="8">
                  <c:v>Transaction 9</c:v>
                </c:pt>
                <c:pt idx="9">
                  <c:v>Transaction 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365A-4527-BD7F-D54390881141}"/>
            </c:ext>
          </c:extLst>
        </c:ser>
        <c:ser>
          <c:idx val="1"/>
          <c:order val="1"/>
          <c:tx>
            <c:strRef>
              <c:f>Sheet1!$C$1</c:f>
              <c:strCache>
                <c:ptCount val="1"/>
                <c:pt idx="0">
                  <c:v>Maximum Keywords (m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ransaction 1</c:v>
                </c:pt>
                <c:pt idx="1">
                  <c:v>Transaction 2</c:v>
                </c:pt>
                <c:pt idx="2">
                  <c:v>Transaction 3</c:v>
                </c:pt>
                <c:pt idx="3">
                  <c:v>Transaction 4</c:v>
                </c:pt>
                <c:pt idx="4">
                  <c:v>Transaction 5</c:v>
                </c:pt>
                <c:pt idx="5">
                  <c:v>Transaction 6</c:v>
                </c:pt>
                <c:pt idx="6">
                  <c:v>Transaction 7</c:v>
                </c:pt>
                <c:pt idx="7">
                  <c:v>Transaction 8</c:v>
                </c:pt>
                <c:pt idx="8">
                  <c:v>Transaction 9</c:v>
                </c:pt>
                <c:pt idx="9">
                  <c:v>Transaction 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365A-4527-BD7F-D54390881141}"/>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4</TotalTime>
  <Pages>161</Pages>
  <Words>32660</Words>
  <Characters>186164</Characters>
  <Application>Microsoft Office Word</Application>
  <DocSecurity>0</DocSecurity>
  <Lines>1551</Lines>
  <Paragraphs>43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18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34</cp:revision>
  <cp:lastPrinted>2019-05-15T11:35:00Z</cp:lastPrinted>
  <dcterms:created xsi:type="dcterms:W3CDTF">2021-06-03T10:00:00Z</dcterms:created>
  <dcterms:modified xsi:type="dcterms:W3CDTF">2021-06-11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